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331087" w14:textId="283C8314" w:rsidR="00CC18A9" w:rsidRPr="00C449D3" w:rsidRDefault="00420E11" w:rsidP="00C449D3">
      <w:pPr>
        <w:pStyle w:val="NoSpacing"/>
        <w:rPr>
          <w:rFonts w:ascii="Times New Roman" w:hAnsi="Times New Roman" w:cs="Times New Roman"/>
          <w:sz w:val="24"/>
          <w:szCs w:val="24"/>
        </w:rPr>
      </w:pPr>
      <w:bookmarkStart w:id="0" w:name="_Hlk139557300"/>
      <w:r>
        <w:rPr>
          <w:rFonts w:ascii="Times New Roman" w:hAnsi="Times New Roman" w:cs="Times New Roman"/>
          <w:sz w:val="24"/>
          <w:szCs w:val="24"/>
        </w:rPr>
        <w:t xml:space="preserve">Paper type: </w:t>
      </w:r>
      <w:r w:rsidRPr="00420E11">
        <w:rPr>
          <w:rFonts w:ascii="Times New Roman" w:hAnsi="Times New Roman" w:cs="Times New Roman"/>
          <w:sz w:val="24"/>
          <w:szCs w:val="24"/>
        </w:rPr>
        <w:t>Service Models, Forms of Delivery and Cultural Adaptations of CBT</w:t>
      </w:r>
    </w:p>
    <w:p w14:paraId="4F7C30AD" w14:textId="77777777" w:rsidR="00C449D3" w:rsidRDefault="00C449D3" w:rsidP="00CC3937">
      <w:pPr>
        <w:pStyle w:val="NoSpacing"/>
        <w:jc w:val="center"/>
        <w:rPr>
          <w:rFonts w:ascii="Times New Roman" w:hAnsi="Times New Roman" w:cs="Times New Roman"/>
          <w:b/>
          <w:bCs/>
          <w:sz w:val="24"/>
          <w:szCs w:val="24"/>
        </w:rPr>
      </w:pPr>
    </w:p>
    <w:p w14:paraId="3C6D40CD" w14:textId="3BC38DDC" w:rsidR="00EB3A97" w:rsidRPr="00FE7C53" w:rsidRDefault="00DE7AD2" w:rsidP="00CC3937">
      <w:pPr>
        <w:pStyle w:val="NoSpacing"/>
        <w:jc w:val="center"/>
        <w:rPr>
          <w:rFonts w:ascii="Times New Roman" w:hAnsi="Times New Roman" w:cs="Times New Roman"/>
          <w:b/>
          <w:bCs/>
          <w:sz w:val="24"/>
          <w:szCs w:val="24"/>
        </w:rPr>
      </w:pPr>
      <w:r w:rsidRPr="00FE7C53">
        <w:rPr>
          <w:rFonts w:ascii="Times New Roman" w:hAnsi="Times New Roman" w:cs="Times New Roman"/>
          <w:b/>
          <w:bCs/>
          <w:sz w:val="24"/>
          <w:szCs w:val="24"/>
        </w:rPr>
        <w:t xml:space="preserve">Evaluating </w:t>
      </w:r>
      <w:r w:rsidR="00A75113" w:rsidRPr="00FE7C53">
        <w:rPr>
          <w:rFonts w:ascii="Times New Roman" w:hAnsi="Times New Roman" w:cs="Times New Roman"/>
          <w:b/>
          <w:bCs/>
          <w:sz w:val="24"/>
          <w:szCs w:val="24"/>
        </w:rPr>
        <w:t>Respo</w:t>
      </w:r>
      <w:r w:rsidR="006E06C4" w:rsidRPr="00FE7C53">
        <w:rPr>
          <w:rFonts w:ascii="Times New Roman" w:hAnsi="Times New Roman" w:cs="Times New Roman"/>
          <w:b/>
          <w:bCs/>
          <w:sz w:val="24"/>
          <w:szCs w:val="24"/>
        </w:rPr>
        <w:t xml:space="preserve">nse to </w:t>
      </w:r>
      <w:r w:rsidR="00EF5D58" w:rsidRPr="00FE7C53">
        <w:rPr>
          <w:rFonts w:ascii="Times New Roman" w:hAnsi="Times New Roman" w:cs="Times New Roman"/>
          <w:b/>
          <w:bCs/>
          <w:sz w:val="24"/>
          <w:szCs w:val="24"/>
        </w:rPr>
        <w:t xml:space="preserve">a </w:t>
      </w:r>
      <w:r w:rsidR="00121E6E" w:rsidRPr="00FE7C53">
        <w:rPr>
          <w:rFonts w:ascii="Times New Roman" w:hAnsi="Times New Roman" w:cs="Times New Roman"/>
          <w:b/>
          <w:bCs/>
          <w:sz w:val="24"/>
          <w:szCs w:val="24"/>
        </w:rPr>
        <w:t xml:space="preserve">Brief </w:t>
      </w:r>
      <w:r w:rsidR="00EF5D58" w:rsidRPr="00FE7C53">
        <w:rPr>
          <w:rFonts w:ascii="Times New Roman" w:hAnsi="Times New Roman" w:cs="Times New Roman"/>
          <w:b/>
          <w:bCs/>
          <w:sz w:val="24"/>
          <w:szCs w:val="24"/>
        </w:rPr>
        <w:t xml:space="preserve">Distress Tolerance Intervention Delivered in </w:t>
      </w:r>
      <w:r w:rsidR="0097151D" w:rsidRPr="00FE7C53">
        <w:rPr>
          <w:rFonts w:ascii="Times New Roman" w:hAnsi="Times New Roman" w:cs="Times New Roman"/>
          <w:b/>
          <w:bCs/>
          <w:sz w:val="24"/>
          <w:szCs w:val="24"/>
        </w:rPr>
        <w:t xml:space="preserve">an </w:t>
      </w:r>
      <w:r w:rsidR="006E06C4" w:rsidRPr="00FE7C53">
        <w:rPr>
          <w:rFonts w:ascii="Times New Roman" w:hAnsi="Times New Roman" w:cs="Times New Roman"/>
          <w:b/>
          <w:bCs/>
          <w:sz w:val="24"/>
          <w:szCs w:val="24"/>
        </w:rPr>
        <w:t xml:space="preserve">Adult </w:t>
      </w:r>
      <w:r w:rsidR="00EF5D58" w:rsidRPr="00FE7C53">
        <w:rPr>
          <w:rFonts w:ascii="Times New Roman" w:hAnsi="Times New Roman" w:cs="Times New Roman"/>
          <w:b/>
          <w:bCs/>
          <w:sz w:val="24"/>
          <w:szCs w:val="24"/>
        </w:rPr>
        <w:t xml:space="preserve">Secondary Care </w:t>
      </w:r>
      <w:r w:rsidR="006E06C4" w:rsidRPr="00FE7C53">
        <w:rPr>
          <w:rFonts w:ascii="Times New Roman" w:hAnsi="Times New Roman" w:cs="Times New Roman"/>
          <w:b/>
          <w:bCs/>
          <w:sz w:val="24"/>
          <w:szCs w:val="24"/>
        </w:rPr>
        <w:t xml:space="preserve">Community </w:t>
      </w:r>
      <w:r w:rsidR="00121E6E" w:rsidRPr="00FE7C53">
        <w:rPr>
          <w:rFonts w:ascii="Times New Roman" w:hAnsi="Times New Roman" w:cs="Times New Roman"/>
          <w:b/>
          <w:bCs/>
          <w:sz w:val="24"/>
          <w:szCs w:val="24"/>
        </w:rPr>
        <w:t xml:space="preserve">Mental Health Service </w:t>
      </w:r>
    </w:p>
    <w:bookmarkEnd w:id="0"/>
    <w:p w14:paraId="01903084" w14:textId="5B875B70" w:rsidR="00852A55" w:rsidRPr="00FE7C53" w:rsidRDefault="00852A55" w:rsidP="00D26EDA">
      <w:pPr>
        <w:pStyle w:val="NoSpacing"/>
        <w:spacing w:line="480" w:lineRule="auto"/>
        <w:ind w:firstLine="720"/>
        <w:rPr>
          <w:rFonts w:ascii="Times New Roman" w:hAnsi="Times New Roman" w:cs="Times New Roman"/>
          <w:b/>
          <w:bCs/>
          <w:sz w:val="24"/>
          <w:szCs w:val="24"/>
        </w:rPr>
      </w:pPr>
      <w:r w:rsidRPr="00FE7C53">
        <w:rPr>
          <w:rFonts w:ascii="Times New Roman" w:hAnsi="Times New Roman" w:cs="Times New Roman"/>
          <w:b/>
          <w:bCs/>
          <w:sz w:val="24"/>
          <w:szCs w:val="24"/>
        </w:rPr>
        <w:tab/>
      </w:r>
      <w:r w:rsidRPr="00FE7C53">
        <w:rPr>
          <w:rFonts w:ascii="Times New Roman" w:hAnsi="Times New Roman" w:cs="Times New Roman"/>
          <w:b/>
          <w:bCs/>
          <w:sz w:val="24"/>
          <w:szCs w:val="24"/>
        </w:rPr>
        <w:tab/>
      </w:r>
      <w:r w:rsidRPr="00FE7C53">
        <w:rPr>
          <w:rFonts w:ascii="Times New Roman" w:hAnsi="Times New Roman" w:cs="Times New Roman"/>
          <w:b/>
          <w:bCs/>
          <w:sz w:val="24"/>
          <w:szCs w:val="24"/>
        </w:rPr>
        <w:tab/>
      </w:r>
      <w:r w:rsidRPr="00FE7C53">
        <w:rPr>
          <w:rFonts w:ascii="Times New Roman" w:hAnsi="Times New Roman" w:cs="Times New Roman"/>
          <w:b/>
          <w:bCs/>
          <w:sz w:val="24"/>
          <w:szCs w:val="24"/>
        </w:rPr>
        <w:tab/>
      </w:r>
      <w:r w:rsidRPr="00FE7C53">
        <w:rPr>
          <w:rFonts w:ascii="Times New Roman" w:hAnsi="Times New Roman" w:cs="Times New Roman"/>
          <w:b/>
          <w:bCs/>
          <w:sz w:val="24"/>
          <w:szCs w:val="24"/>
        </w:rPr>
        <w:tab/>
      </w:r>
      <w:r w:rsidRPr="00FE7C53">
        <w:rPr>
          <w:rFonts w:ascii="Times New Roman" w:hAnsi="Times New Roman" w:cs="Times New Roman"/>
          <w:b/>
          <w:bCs/>
          <w:sz w:val="24"/>
          <w:szCs w:val="24"/>
        </w:rPr>
        <w:tab/>
      </w:r>
      <w:r w:rsidRPr="00FE7C53">
        <w:rPr>
          <w:rFonts w:ascii="Times New Roman" w:hAnsi="Times New Roman" w:cs="Times New Roman"/>
          <w:b/>
          <w:bCs/>
          <w:sz w:val="24"/>
          <w:szCs w:val="24"/>
        </w:rPr>
        <w:tab/>
      </w:r>
    </w:p>
    <w:p w14:paraId="22277250" w14:textId="204BCC30" w:rsidR="008606AA" w:rsidRPr="00FE7C53" w:rsidRDefault="00B81490" w:rsidP="00B81490">
      <w:pPr>
        <w:jc w:val="center"/>
        <w:rPr>
          <w:rFonts w:ascii="Times New Roman" w:hAnsi="Times New Roman" w:cs="Times New Roman"/>
          <w:b/>
          <w:bCs/>
          <w:sz w:val="24"/>
          <w:szCs w:val="24"/>
        </w:rPr>
      </w:pPr>
      <w:r w:rsidRPr="00FE7C53">
        <w:rPr>
          <w:rFonts w:ascii="Times New Roman" w:hAnsi="Times New Roman" w:cs="Times New Roman"/>
          <w:b/>
          <w:bCs/>
          <w:sz w:val="24"/>
          <w:szCs w:val="24"/>
        </w:rPr>
        <w:t>Abstract</w:t>
      </w:r>
    </w:p>
    <w:p w14:paraId="44020B6F" w14:textId="1F3CE0E2" w:rsidR="00903395" w:rsidRPr="005B5377" w:rsidRDefault="0077723B" w:rsidP="00C0395E">
      <w:pPr>
        <w:pStyle w:val="NoSpacing"/>
        <w:spacing w:line="480" w:lineRule="auto"/>
        <w:ind w:firstLine="720"/>
        <w:rPr>
          <w:rFonts w:ascii="Times New Roman" w:hAnsi="Times New Roman" w:cs="Times New Roman"/>
          <w:sz w:val="24"/>
          <w:szCs w:val="24"/>
        </w:rPr>
      </w:pPr>
      <w:r w:rsidRPr="00FE7C53">
        <w:rPr>
          <w:rFonts w:ascii="Times New Roman" w:hAnsi="Times New Roman" w:cs="Times New Roman"/>
          <w:sz w:val="24"/>
          <w:szCs w:val="24"/>
        </w:rPr>
        <w:t xml:space="preserve">Brief </w:t>
      </w:r>
      <w:r w:rsidR="003D5AE7" w:rsidRPr="00FE7C53">
        <w:rPr>
          <w:rFonts w:ascii="Times New Roman" w:hAnsi="Times New Roman" w:cs="Times New Roman"/>
          <w:sz w:val="24"/>
          <w:szCs w:val="24"/>
        </w:rPr>
        <w:t>d</w:t>
      </w:r>
      <w:r w:rsidRPr="00FE7C53">
        <w:rPr>
          <w:rFonts w:ascii="Times New Roman" w:hAnsi="Times New Roman" w:cs="Times New Roman"/>
          <w:sz w:val="24"/>
          <w:szCs w:val="24"/>
        </w:rPr>
        <w:t xml:space="preserve">istress </w:t>
      </w:r>
      <w:r w:rsidR="003D5AE7" w:rsidRPr="00FE7C53">
        <w:rPr>
          <w:rFonts w:ascii="Times New Roman" w:hAnsi="Times New Roman" w:cs="Times New Roman"/>
          <w:sz w:val="24"/>
          <w:szCs w:val="24"/>
        </w:rPr>
        <w:t xml:space="preserve">tolerance </w:t>
      </w:r>
      <w:r w:rsidRPr="00FE7C53">
        <w:rPr>
          <w:rFonts w:ascii="Times New Roman" w:hAnsi="Times New Roman" w:cs="Times New Roman"/>
          <w:sz w:val="24"/>
          <w:szCs w:val="24"/>
        </w:rPr>
        <w:t xml:space="preserve">interventions </w:t>
      </w:r>
      <w:r w:rsidR="003D5AE7" w:rsidRPr="00FE7C53">
        <w:rPr>
          <w:rFonts w:ascii="Times New Roman" w:hAnsi="Times New Roman" w:cs="Times New Roman"/>
          <w:sz w:val="24"/>
          <w:szCs w:val="24"/>
        </w:rPr>
        <w:t xml:space="preserve">aimed at improving </w:t>
      </w:r>
      <w:r w:rsidR="00FB384A" w:rsidRPr="00FE7C53">
        <w:rPr>
          <w:rFonts w:ascii="Times New Roman" w:hAnsi="Times New Roman" w:cs="Times New Roman"/>
          <w:sz w:val="24"/>
          <w:szCs w:val="24"/>
        </w:rPr>
        <w:t>ability to tolerate psychological discomfort</w:t>
      </w:r>
      <w:r w:rsidR="00232F98" w:rsidRPr="00FE7C53">
        <w:rPr>
          <w:rFonts w:ascii="Times New Roman" w:hAnsi="Times New Roman" w:cs="Times New Roman"/>
          <w:sz w:val="24"/>
          <w:szCs w:val="24"/>
        </w:rPr>
        <w:t xml:space="preserve"> </w:t>
      </w:r>
      <w:r w:rsidR="00865CE5" w:rsidRPr="00FE7C53">
        <w:rPr>
          <w:rFonts w:ascii="Times New Roman" w:hAnsi="Times New Roman" w:cs="Times New Roman"/>
          <w:sz w:val="24"/>
          <w:szCs w:val="24"/>
        </w:rPr>
        <w:t xml:space="preserve">are being used </w:t>
      </w:r>
      <w:r w:rsidR="00317247" w:rsidRPr="00FE7C53">
        <w:rPr>
          <w:rFonts w:ascii="Times New Roman" w:hAnsi="Times New Roman" w:cs="Times New Roman"/>
          <w:sz w:val="24"/>
          <w:szCs w:val="24"/>
        </w:rPr>
        <w:t>trans</w:t>
      </w:r>
      <w:r w:rsidR="00462BE4" w:rsidRPr="00FE7C53">
        <w:rPr>
          <w:rFonts w:ascii="Times New Roman" w:hAnsi="Times New Roman" w:cs="Times New Roman"/>
          <w:sz w:val="24"/>
          <w:szCs w:val="24"/>
        </w:rPr>
        <w:t>-</w:t>
      </w:r>
      <w:r w:rsidR="00EF101D" w:rsidRPr="00FE7C53">
        <w:rPr>
          <w:rFonts w:ascii="Times New Roman" w:hAnsi="Times New Roman" w:cs="Times New Roman"/>
          <w:sz w:val="24"/>
          <w:szCs w:val="24"/>
        </w:rPr>
        <w:t>diagnostically</w:t>
      </w:r>
      <w:r w:rsidR="003C1B91" w:rsidRPr="00FE7C53">
        <w:rPr>
          <w:rFonts w:ascii="Times New Roman" w:hAnsi="Times New Roman" w:cs="Times New Roman"/>
          <w:sz w:val="24"/>
          <w:szCs w:val="24"/>
        </w:rPr>
        <w:t xml:space="preserve">, </w:t>
      </w:r>
      <w:r w:rsidR="00E6438D">
        <w:rPr>
          <w:rFonts w:ascii="Times New Roman" w:hAnsi="Times New Roman" w:cs="Times New Roman"/>
          <w:sz w:val="24"/>
          <w:szCs w:val="24"/>
        </w:rPr>
        <w:t>by both clinicians and paraprofessionals</w:t>
      </w:r>
      <w:r w:rsidR="00271B3F">
        <w:rPr>
          <w:rFonts w:ascii="Times New Roman" w:hAnsi="Times New Roman" w:cs="Times New Roman"/>
          <w:sz w:val="24"/>
          <w:szCs w:val="24"/>
        </w:rPr>
        <w:t xml:space="preserve">. </w:t>
      </w:r>
      <w:r w:rsidR="00480B1C">
        <w:rPr>
          <w:rFonts w:ascii="Times New Roman" w:hAnsi="Times New Roman" w:cs="Times New Roman"/>
          <w:sz w:val="24"/>
          <w:szCs w:val="24"/>
        </w:rPr>
        <w:t>Such brief interventions, delivered by a range of profess</w:t>
      </w:r>
      <w:r w:rsidR="00B23115">
        <w:rPr>
          <w:rFonts w:ascii="Times New Roman" w:hAnsi="Times New Roman" w:cs="Times New Roman"/>
          <w:sz w:val="24"/>
          <w:szCs w:val="24"/>
        </w:rPr>
        <w:t xml:space="preserve">ionals could help to bridge the current worldwide gap between demand for and availability of </w:t>
      </w:r>
      <w:r w:rsidR="004975FE">
        <w:rPr>
          <w:rFonts w:ascii="Times New Roman" w:hAnsi="Times New Roman" w:cs="Times New Roman"/>
          <w:sz w:val="24"/>
          <w:szCs w:val="24"/>
        </w:rPr>
        <w:t xml:space="preserve">mental health support. </w:t>
      </w:r>
      <w:r w:rsidR="00271B3F">
        <w:rPr>
          <w:rFonts w:ascii="Times New Roman" w:hAnsi="Times New Roman" w:cs="Times New Roman"/>
          <w:sz w:val="24"/>
          <w:szCs w:val="24"/>
        </w:rPr>
        <w:t>D</w:t>
      </w:r>
      <w:r w:rsidR="00371A9B" w:rsidRPr="00FE7C53">
        <w:rPr>
          <w:rFonts w:ascii="Times New Roman" w:hAnsi="Times New Roman" w:cs="Times New Roman"/>
          <w:sz w:val="24"/>
          <w:szCs w:val="24"/>
        </w:rPr>
        <w:t>espite a good theoretical</w:t>
      </w:r>
      <w:r w:rsidR="00E21E97" w:rsidRPr="00FE7C53">
        <w:rPr>
          <w:rFonts w:ascii="Times New Roman" w:hAnsi="Times New Roman" w:cs="Times New Roman"/>
          <w:sz w:val="24"/>
          <w:szCs w:val="24"/>
        </w:rPr>
        <w:t xml:space="preserve"> rationale for</w:t>
      </w:r>
      <w:r w:rsidR="00663E07" w:rsidRPr="00FE7C53">
        <w:rPr>
          <w:rFonts w:ascii="Times New Roman" w:hAnsi="Times New Roman" w:cs="Times New Roman"/>
          <w:sz w:val="24"/>
          <w:szCs w:val="24"/>
        </w:rPr>
        <w:t xml:space="preserve"> the</w:t>
      </w:r>
      <w:r w:rsidR="00E21E97" w:rsidRPr="00FE7C53">
        <w:rPr>
          <w:rFonts w:ascii="Times New Roman" w:hAnsi="Times New Roman" w:cs="Times New Roman"/>
          <w:sz w:val="24"/>
          <w:szCs w:val="24"/>
        </w:rPr>
        <w:t xml:space="preserve"> effectiveness</w:t>
      </w:r>
      <w:r w:rsidR="00663E07" w:rsidRPr="00FE7C53">
        <w:rPr>
          <w:rFonts w:ascii="Times New Roman" w:hAnsi="Times New Roman" w:cs="Times New Roman"/>
          <w:sz w:val="24"/>
          <w:szCs w:val="24"/>
        </w:rPr>
        <w:t xml:space="preserve"> of distress tolerance skills</w:t>
      </w:r>
      <w:r w:rsidR="006457DB" w:rsidRPr="00FE7C53">
        <w:rPr>
          <w:rFonts w:ascii="Times New Roman" w:hAnsi="Times New Roman" w:cs="Times New Roman"/>
          <w:sz w:val="24"/>
          <w:szCs w:val="24"/>
        </w:rPr>
        <w:t xml:space="preserve">, </w:t>
      </w:r>
      <w:r w:rsidR="00E21E97" w:rsidRPr="00FE7C53">
        <w:rPr>
          <w:rFonts w:ascii="Times New Roman" w:hAnsi="Times New Roman" w:cs="Times New Roman"/>
          <w:sz w:val="24"/>
          <w:szCs w:val="24"/>
        </w:rPr>
        <w:t>empirical</w:t>
      </w:r>
      <w:r w:rsidR="006457DB" w:rsidRPr="00FE7C53">
        <w:rPr>
          <w:rFonts w:ascii="Times New Roman" w:hAnsi="Times New Roman" w:cs="Times New Roman"/>
          <w:sz w:val="24"/>
          <w:szCs w:val="24"/>
        </w:rPr>
        <w:t xml:space="preserve"> evidence </w:t>
      </w:r>
      <w:r w:rsidR="00DB0B02" w:rsidRPr="00FE7C53">
        <w:rPr>
          <w:rFonts w:ascii="Times New Roman" w:hAnsi="Times New Roman" w:cs="Times New Roman"/>
          <w:sz w:val="24"/>
          <w:szCs w:val="24"/>
        </w:rPr>
        <w:t xml:space="preserve">for stand-alone interventions </w:t>
      </w:r>
      <w:r w:rsidR="006457DB" w:rsidRPr="00FE7C53">
        <w:rPr>
          <w:rFonts w:ascii="Times New Roman" w:hAnsi="Times New Roman" w:cs="Times New Roman"/>
          <w:sz w:val="24"/>
          <w:szCs w:val="24"/>
        </w:rPr>
        <w:t>is lacking</w:t>
      </w:r>
      <w:r w:rsidR="00BE3AE8" w:rsidRPr="00FE7C53">
        <w:rPr>
          <w:rFonts w:ascii="Times New Roman" w:hAnsi="Times New Roman" w:cs="Times New Roman"/>
          <w:sz w:val="24"/>
          <w:szCs w:val="24"/>
        </w:rPr>
        <w:t xml:space="preserve">. </w:t>
      </w:r>
      <w:r w:rsidR="00DB0B02" w:rsidRPr="00FE7C53">
        <w:rPr>
          <w:rFonts w:ascii="Times New Roman" w:hAnsi="Times New Roman" w:cs="Times New Roman"/>
          <w:sz w:val="24"/>
          <w:szCs w:val="24"/>
        </w:rPr>
        <w:t>This report</w:t>
      </w:r>
      <w:r w:rsidR="0028542C" w:rsidRPr="00FE7C53">
        <w:rPr>
          <w:rFonts w:ascii="Times New Roman" w:hAnsi="Times New Roman" w:cs="Times New Roman"/>
          <w:sz w:val="24"/>
          <w:szCs w:val="24"/>
        </w:rPr>
        <w:t xml:space="preserve"> details an evaluation of </w:t>
      </w:r>
      <w:r w:rsidR="007C1753" w:rsidRPr="00FE7C53">
        <w:rPr>
          <w:rFonts w:ascii="Times New Roman" w:hAnsi="Times New Roman" w:cs="Times New Roman"/>
          <w:sz w:val="24"/>
          <w:szCs w:val="24"/>
        </w:rPr>
        <w:t xml:space="preserve">a </w:t>
      </w:r>
      <w:r w:rsidR="001D4393" w:rsidRPr="00FE7C53">
        <w:rPr>
          <w:rFonts w:ascii="Times New Roman" w:hAnsi="Times New Roman" w:cs="Times New Roman"/>
          <w:sz w:val="24"/>
          <w:szCs w:val="24"/>
        </w:rPr>
        <w:t>six-to-eight-week</w:t>
      </w:r>
      <w:r w:rsidR="007C1753" w:rsidRPr="00FE7C53">
        <w:rPr>
          <w:rFonts w:ascii="Times New Roman" w:hAnsi="Times New Roman" w:cs="Times New Roman"/>
          <w:sz w:val="24"/>
          <w:szCs w:val="24"/>
        </w:rPr>
        <w:t xml:space="preserve"> distress tolerance intervention</w:t>
      </w:r>
      <w:r w:rsidR="008715E4" w:rsidRPr="00FE7C53">
        <w:rPr>
          <w:rFonts w:ascii="Times New Roman" w:hAnsi="Times New Roman" w:cs="Times New Roman"/>
          <w:sz w:val="24"/>
          <w:szCs w:val="24"/>
        </w:rPr>
        <w:t xml:space="preserve"> </w:t>
      </w:r>
      <w:r w:rsidR="00C46297" w:rsidRPr="00FE7C53">
        <w:rPr>
          <w:rFonts w:ascii="Times New Roman" w:hAnsi="Times New Roman" w:cs="Times New Roman"/>
          <w:sz w:val="24"/>
          <w:szCs w:val="24"/>
        </w:rPr>
        <w:t>delivered in a community mental health setting</w:t>
      </w:r>
      <w:r w:rsidR="00100D18">
        <w:rPr>
          <w:rFonts w:ascii="Times New Roman" w:hAnsi="Times New Roman" w:cs="Times New Roman"/>
          <w:sz w:val="24"/>
          <w:szCs w:val="24"/>
        </w:rPr>
        <w:t xml:space="preserve"> by clinicians and paraprofessionals</w:t>
      </w:r>
      <w:r w:rsidR="00D54686" w:rsidRPr="00FE7C53">
        <w:rPr>
          <w:rFonts w:ascii="Times New Roman" w:hAnsi="Times New Roman" w:cs="Times New Roman"/>
          <w:sz w:val="24"/>
          <w:szCs w:val="24"/>
        </w:rPr>
        <w:t>,</w:t>
      </w:r>
      <w:r w:rsidR="00375B06" w:rsidRPr="00FE7C53">
        <w:rPr>
          <w:rFonts w:ascii="Times New Roman" w:hAnsi="Times New Roman" w:cs="Times New Roman"/>
          <w:sz w:val="24"/>
          <w:szCs w:val="24"/>
        </w:rPr>
        <w:t xml:space="preserve"> using routinely collected outcome data</w:t>
      </w:r>
      <w:r w:rsidR="00AD5838" w:rsidRPr="00FE7C53">
        <w:rPr>
          <w:rFonts w:ascii="Times New Roman" w:hAnsi="Times New Roman" w:cs="Times New Roman"/>
          <w:sz w:val="24"/>
          <w:szCs w:val="24"/>
        </w:rPr>
        <w:t>.</w:t>
      </w:r>
      <w:r w:rsidR="00FE5F7E" w:rsidRPr="00FE7C53">
        <w:rPr>
          <w:rFonts w:ascii="Times New Roman" w:hAnsi="Times New Roman" w:cs="Times New Roman"/>
          <w:sz w:val="24"/>
          <w:szCs w:val="24"/>
        </w:rPr>
        <w:t xml:space="preserve"> </w:t>
      </w:r>
      <w:r w:rsidR="001D4393" w:rsidRPr="00FE7C53">
        <w:rPr>
          <w:rFonts w:ascii="Times New Roman" w:hAnsi="Times New Roman" w:cs="Times New Roman"/>
          <w:sz w:val="24"/>
          <w:szCs w:val="24"/>
        </w:rPr>
        <w:t>The aim was</w:t>
      </w:r>
      <w:r w:rsidR="00FE5F7E" w:rsidRPr="00FE7C53">
        <w:rPr>
          <w:rFonts w:ascii="Times New Roman" w:hAnsi="Times New Roman" w:cs="Times New Roman"/>
          <w:sz w:val="24"/>
          <w:szCs w:val="24"/>
        </w:rPr>
        <w:t xml:space="preserve"> to better understand </w:t>
      </w:r>
      <w:r w:rsidR="00BC4383" w:rsidRPr="00FE7C53">
        <w:rPr>
          <w:rFonts w:ascii="Times New Roman" w:hAnsi="Times New Roman" w:cs="Times New Roman"/>
          <w:sz w:val="24"/>
          <w:szCs w:val="24"/>
        </w:rPr>
        <w:t>d</w:t>
      </w:r>
      <w:r w:rsidR="00434D01" w:rsidRPr="00FE7C53">
        <w:rPr>
          <w:rFonts w:ascii="Times New Roman" w:hAnsi="Times New Roman" w:cs="Times New Roman"/>
          <w:sz w:val="24"/>
          <w:szCs w:val="24"/>
        </w:rPr>
        <w:t xml:space="preserve">ata completion, </w:t>
      </w:r>
      <w:r w:rsidR="00E40AEA" w:rsidRPr="00FE7C53">
        <w:rPr>
          <w:rFonts w:ascii="Times New Roman" w:hAnsi="Times New Roman" w:cs="Times New Roman"/>
          <w:sz w:val="24"/>
          <w:szCs w:val="24"/>
        </w:rPr>
        <w:t xml:space="preserve">the </w:t>
      </w:r>
      <w:r w:rsidR="00434D01" w:rsidRPr="00FE7C53">
        <w:rPr>
          <w:rFonts w:ascii="Times New Roman" w:hAnsi="Times New Roman" w:cs="Times New Roman"/>
          <w:sz w:val="24"/>
          <w:szCs w:val="24"/>
        </w:rPr>
        <w:t xml:space="preserve">proportion of responders and </w:t>
      </w:r>
      <w:r w:rsidR="00E40AEA" w:rsidRPr="00FE7C53">
        <w:rPr>
          <w:rFonts w:ascii="Times New Roman" w:hAnsi="Times New Roman" w:cs="Times New Roman"/>
          <w:sz w:val="24"/>
          <w:szCs w:val="24"/>
        </w:rPr>
        <w:t xml:space="preserve">any </w:t>
      </w:r>
      <w:r w:rsidR="00BC4383" w:rsidRPr="00FE7C53">
        <w:rPr>
          <w:rFonts w:ascii="Times New Roman" w:hAnsi="Times New Roman" w:cs="Times New Roman"/>
          <w:sz w:val="24"/>
          <w:szCs w:val="24"/>
        </w:rPr>
        <w:t xml:space="preserve">pre-intervention </w:t>
      </w:r>
      <w:r w:rsidR="00434D01" w:rsidRPr="00FE7C53">
        <w:rPr>
          <w:rFonts w:ascii="Times New Roman" w:hAnsi="Times New Roman" w:cs="Times New Roman"/>
          <w:sz w:val="24"/>
          <w:szCs w:val="24"/>
        </w:rPr>
        <w:t>differences between responders and non-responders</w:t>
      </w:r>
      <w:r w:rsidR="00B1565A" w:rsidRPr="00FE7C53">
        <w:rPr>
          <w:rFonts w:ascii="Times New Roman" w:hAnsi="Times New Roman" w:cs="Times New Roman"/>
          <w:sz w:val="24"/>
          <w:szCs w:val="24"/>
        </w:rPr>
        <w:t xml:space="preserve">. </w:t>
      </w:r>
      <w:r w:rsidR="001E66E7" w:rsidRPr="00FE7C53">
        <w:rPr>
          <w:rFonts w:ascii="Times New Roman" w:hAnsi="Times New Roman" w:cs="Times New Roman"/>
          <w:sz w:val="24"/>
          <w:szCs w:val="24"/>
        </w:rPr>
        <w:t>Pre</w:t>
      </w:r>
      <w:r w:rsidR="006C55E5">
        <w:rPr>
          <w:rFonts w:ascii="Times New Roman" w:hAnsi="Times New Roman" w:cs="Times New Roman"/>
          <w:sz w:val="24"/>
          <w:szCs w:val="24"/>
        </w:rPr>
        <w:t xml:space="preserve"> intervention</w:t>
      </w:r>
      <w:r w:rsidR="001E66E7" w:rsidRPr="00FE7C53">
        <w:rPr>
          <w:rFonts w:ascii="Times New Roman" w:hAnsi="Times New Roman" w:cs="Times New Roman"/>
          <w:sz w:val="24"/>
          <w:szCs w:val="24"/>
        </w:rPr>
        <w:t xml:space="preserve"> </w:t>
      </w:r>
      <w:r w:rsidR="006C55E5">
        <w:rPr>
          <w:rFonts w:ascii="Times New Roman" w:hAnsi="Times New Roman" w:cs="Times New Roman"/>
          <w:sz w:val="24"/>
          <w:szCs w:val="24"/>
        </w:rPr>
        <w:t>r</w:t>
      </w:r>
      <w:r w:rsidR="008D5D7D" w:rsidRPr="00FE7C53">
        <w:rPr>
          <w:rFonts w:ascii="Times New Roman" w:hAnsi="Times New Roman" w:cs="Times New Roman"/>
          <w:sz w:val="24"/>
          <w:szCs w:val="24"/>
        </w:rPr>
        <w:t xml:space="preserve">outine </w:t>
      </w:r>
      <w:r w:rsidR="006C55E5">
        <w:rPr>
          <w:rFonts w:ascii="Times New Roman" w:hAnsi="Times New Roman" w:cs="Times New Roman"/>
          <w:sz w:val="24"/>
          <w:szCs w:val="24"/>
        </w:rPr>
        <w:t>o</w:t>
      </w:r>
      <w:r w:rsidR="008D5D7D" w:rsidRPr="00FE7C53">
        <w:rPr>
          <w:rFonts w:ascii="Times New Roman" w:hAnsi="Times New Roman" w:cs="Times New Roman"/>
          <w:sz w:val="24"/>
          <w:szCs w:val="24"/>
        </w:rPr>
        <w:t xml:space="preserve">utcome </w:t>
      </w:r>
      <w:r w:rsidR="006C55E5">
        <w:rPr>
          <w:rFonts w:ascii="Times New Roman" w:hAnsi="Times New Roman" w:cs="Times New Roman"/>
          <w:sz w:val="24"/>
          <w:szCs w:val="24"/>
        </w:rPr>
        <w:t>m</w:t>
      </w:r>
      <w:r w:rsidR="008D5D7D" w:rsidRPr="00FE7C53">
        <w:rPr>
          <w:rFonts w:ascii="Times New Roman" w:hAnsi="Times New Roman" w:cs="Times New Roman"/>
          <w:sz w:val="24"/>
          <w:szCs w:val="24"/>
        </w:rPr>
        <w:t xml:space="preserve">easures were </w:t>
      </w:r>
      <w:r w:rsidR="00AC74A1" w:rsidRPr="00FE7C53">
        <w:rPr>
          <w:rFonts w:ascii="Times New Roman" w:hAnsi="Times New Roman" w:cs="Times New Roman"/>
          <w:sz w:val="24"/>
          <w:szCs w:val="24"/>
        </w:rPr>
        <w:t xml:space="preserve">found to be </w:t>
      </w:r>
      <w:r w:rsidR="008D5D7D" w:rsidRPr="00FE7C53">
        <w:rPr>
          <w:rFonts w:ascii="Times New Roman" w:hAnsi="Times New Roman" w:cs="Times New Roman"/>
          <w:sz w:val="24"/>
          <w:szCs w:val="24"/>
        </w:rPr>
        <w:t>reasonably complete</w:t>
      </w:r>
      <w:r w:rsidR="00AC74A1" w:rsidRPr="00FE7C53">
        <w:rPr>
          <w:rFonts w:ascii="Times New Roman" w:hAnsi="Times New Roman" w:cs="Times New Roman"/>
          <w:sz w:val="24"/>
          <w:szCs w:val="24"/>
        </w:rPr>
        <w:t xml:space="preserve">, with </w:t>
      </w:r>
      <w:r w:rsidR="009B7378" w:rsidRPr="00FE7C53">
        <w:rPr>
          <w:rFonts w:ascii="Times New Roman" w:hAnsi="Times New Roman" w:cs="Times New Roman"/>
          <w:sz w:val="24"/>
          <w:szCs w:val="24"/>
        </w:rPr>
        <w:t>good post-</w:t>
      </w:r>
      <w:r w:rsidR="006C55E5">
        <w:rPr>
          <w:rFonts w:ascii="Times New Roman" w:hAnsi="Times New Roman" w:cs="Times New Roman"/>
          <w:sz w:val="24"/>
          <w:szCs w:val="24"/>
        </w:rPr>
        <w:t>intervention</w:t>
      </w:r>
      <w:r w:rsidR="009B7378" w:rsidRPr="00FE7C53">
        <w:rPr>
          <w:rFonts w:ascii="Times New Roman" w:hAnsi="Times New Roman" w:cs="Times New Roman"/>
          <w:sz w:val="24"/>
          <w:szCs w:val="24"/>
        </w:rPr>
        <w:t xml:space="preserve"> </w:t>
      </w:r>
      <w:r w:rsidR="00AC74A1" w:rsidRPr="00FE7C53">
        <w:rPr>
          <w:rFonts w:ascii="Times New Roman" w:hAnsi="Times New Roman" w:cs="Times New Roman"/>
          <w:sz w:val="24"/>
          <w:szCs w:val="24"/>
        </w:rPr>
        <w:t xml:space="preserve">follow up. </w:t>
      </w:r>
      <w:r w:rsidR="00A90C98">
        <w:rPr>
          <w:rFonts w:ascii="Times New Roman" w:hAnsi="Times New Roman" w:cs="Times New Roman"/>
          <w:sz w:val="24"/>
          <w:szCs w:val="24"/>
        </w:rPr>
        <w:t>Distress tolerance</w:t>
      </w:r>
      <w:r w:rsidR="00AC74A1" w:rsidRPr="00FE7C53">
        <w:rPr>
          <w:rFonts w:ascii="Times New Roman" w:hAnsi="Times New Roman" w:cs="Times New Roman"/>
          <w:sz w:val="24"/>
          <w:szCs w:val="24"/>
        </w:rPr>
        <w:t xml:space="preserve"> specific measures were less complete</w:t>
      </w:r>
      <w:r w:rsidR="00EF1A8A" w:rsidRPr="00FE7C53">
        <w:rPr>
          <w:rFonts w:ascii="Times New Roman" w:hAnsi="Times New Roman" w:cs="Times New Roman"/>
          <w:sz w:val="24"/>
          <w:szCs w:val="24"/>
        </w:rPr>
        <w:t xml:space="preserve">. </w:t>
      </w:r>
      <w:r w:rsidR="0092323F" w:rsidRPr="00FE7C53">
        <w:rPr>
          <w:rFonts w:ascii="Times New Roman" w:hAnsi="Times New Roman" w:cs="Times New Roman"/>
          <w:sz w:val="24"/>
          <w:szCs w:val="24"/>
        </w:rPr>
        <w:t>Where it was possible to calculate reliable change (n=163), 58.3% of</w:t>
      </w:r>
      <w:r w:rsidR="00671493" w:rsidRPr="00FE7C53">
        <w:rPr>
          <w:rFonts w:ascii="Times New Roman" w:hAnsi="Times New Roman" w:cs="Times New Roman"/>
          <w:sz w:val="24"/>
          <w:szCs w:val="24"/>
        </w:rPr>
        <w:t xml:space="preserve"> client</w:t>
      </w:r>
      <w:r w:rsidR="0092323F" w:rsidRPr="00FE7C53">
        <w:rPr>
          <w:rFonts w:ascii="Times New Roman" w:hAnsi="Times New Roman" w:cs="Times New Roman"/>
          <w:sz w:val="24"/>
          <w:szCs w:val="24"/>
        </w:rPr>
        <w:t>s were classified as responders to the distress tolerance</w:t>
      </w:r>
      <w:r w:rsidR="005D697D" w:rsidRPr="00FE7C53">
        <w:rPr>
          <w:rFonts w:ascii="Times New Roman" w:hAnsi="Times New Roman" w:cs="Times New Roman"/>
          <w:sz w:val="24"/>
          <w:szCs w:val="24"/>
        </w:rPr>
        <w:t xml:space="preserve"> </w:t>
      </w:r>
      <w:r w:rsidR="00A606BC">
        <w:rPr>
          <w:rFonts w:ascii="Times New Roman" w:hAnsi="Times New Roman" w:cs="Times New Roman"/>
          <w:sz w:val="24"/>
          <w:szCs w:val="24"/>
        </w:rPr>
        <w:t xml:space="preserve">intervention </w:t>
      </w:r>
      <w:r w:rsidR="005D697D" w:rsidRPr="00FE7C53">
        <w:rPr>
          <w:rFonts w:ascii="Times New Roman" w:hAnsi="Times New Roman" w:cs="Times New Roman"/>
          <w:sz w:val="24"/>
          <w:szCs w:val="24"/>
        </w:rPr>
        <w:t>which is comparable with</w:t>
      </w:r>
      <w:r w:rsidR="00A004FE" w:rsidRPr="00FE7C53">
        <w:rPr>
          <w:rFonts w:ascii="Times New Roman" w:hAnsi="Times New Roman" w:cs="Times New Roman"/>
          <w:sz w:val="24"/>
          <w:szCs w:val="24"/>
        </w:rPr>
        <w:t xml:space="preserve"> CBT</w:t>
      </w:r>
      <w:r w:rsidR="00C15B07">
        <w:rPr>
          <w:rFonts w:ascii="Times New Roman" w:hAnsi="Times New Roman" w:cs="Times New Roman"/>
          <w:sz w:val="24"/>
          <w:szCs w:val="24"/>
        </w:rPr>
        <w:t xml:space="preserve"> outcomes</w:t>
      </w:r>
      <w:r w:rsidR="00A004FE" w:rsidRPr="00FE7C53">
        <w:rPr>
          <w:rFonts w:ascii="Times New Roman" w:hAnsi="Times New Roman" w:cs="Times New Roman"/>
          <w:sz w:val="24"/>
          <w:szCs w:val="24"/>
        </w:rPr>
        <w:t>, and response rate is improving over time</w:t>
      </w:r>
      <w:r w:rsidR="0092323F" w:rsidRPr="00FE7C53">
        <w:rPr>
          <w:rFonts w:ascii="Times New Roman" w:hAnsi="Times New Roman" w:cs="Times New Roman"/>
          <w:sz w:val="24"/>
          <w:szCs w:val="24"/>
        </w:rPr>
        <w:t>.</w:t>
      </w:r>
      <w:r w:rsidR="001E66E7" w:rsidRPr="00FE7C53">
        <w:rPr>
          <w:rFonts w:ascii="Times New Roman" w:hAnsi="Times New Roman" w:cs="Times New Roman"/>
          <w:sz w:val="24"/>
          <w:szCs w:val="24"/>
        </w:rPr>
        <w:t xml:space="preserve"> </w:t>
      </w:r>
      <w:r w:rsidR="004A4E06" w:rsidRPr="00FE7C53">
        <w:rPr>
          <w:rFonts w:ascii="Times New Roman" w:hAnsi="Times New Roman" w:cs="Times New Roman"/>
          <w:sz w:val="24"/>
          <w:szCs w:val="24"/>
        </w:rPr>
        <w:t xml:space="preserve">There was no evidence that </w:t>
      </w:r>
      <w:r w:rsidR="00671493" w:rsidRPr="00FE7C53">
        <w:rPr>
          <w:rFonts w:ascii="Times New Roman" w:hAnsi="Times New Roman" w:cs="Times New Roman"/>
          <w:sz w:val="24"/>
          <w:szCs w:val="24"/>
        </w:rPr>
        <w:t>clients</w:t>
      </w:r>
      <w:r w:rsidR="00A004FE" w:rsidRPr="00FE7C53">
        <w:rPr>
          <w:rFonts w:ascii="Times New Roman" w:hAnsi="Times New Roman" w:cs="Times New Roman"/>
          <w:sz w:val="24"/>
          <w:szCs w:val="24"/>
        </w:rPr>
        <w:t xml:space="preserve"> </w:t>
      </w:r>
      <w:r w:rsidR="004A4E06" w:rsidRPr="00FE7C53">
        <w:rPr>
          <w:rFonts w:ascii="Times New Roman" w:hAnsi="Times New Roman" w:cs="Times New Roman"/>
          <w:sz w:val="24"/>
          <w:szCs w:val="24"/>
        </w:rPr>
        <w:t>were more or less likely to respond depending on their age, presenting problem</w:t>
      </w:r>
      <w:r w:rsidR="00FF0CBD" w:rsidRPr="00FE7C53">
        <w:rPr>
          <w:rFonts w:ascii="Times New Roman" w:hAnsi="Times New Roman" w:cs="Times New Roman"/>
          <w:sz w:val="24"/>
          <w:szCs w:val="24"/>
        </w:rPr>
        <w:t>,</w:t>
      </w:r>
      <w:r w:rsidR="004A4E06" w:rsidRPr="00FE7C53">
        <w:rPr>
          <w:rFonts w:ascii="Times New Roman" w:hAnsi="Times New Roman" w:cs="Times New Roman"/>
          <w:sz w:val="24"/>
          <w:szCs w:val="24"/>
        </w:rPr>
        <w:t xml:space="preserve"> </w:t>
      </w:r>
      <w:r w:rsidR="00FF0CBD" w:rsidRPr="00FE7C53">
        <w:rPr>
          <w:rFonts w:ascii="Times New Roman" w:hAnsi="Times New Roman" w:cs="Times New Roman"/>
          <w:sz w:val="24"/>
          <w:szCs w:val="24"/>
        </w:rPr>
        <w:t>mood</w:t>
      </w:r>
      <w:r w:rsidR="004A4E06" w:rsidRPr="00FE7C53">
        <w:rPr>
          <w:rFonts w:ascii="Times New Roman" w:hAnsi="Times New Roman" w:cs="Times New Roman"/>
          <w:sz w:val="24"/>
          <w:szCs w:val="24"/>
        </w:rPr>
        <w:t xml:space="preserve"> scores pre-intervention</w:t>
      </w:r>
      <w:r w:rsidR="00FF0CBD" w:rsidRPr="00FE7C53">
        <w:rPr>
          <w:rFonts w:ascii="Times New Roman" w:hAnsi="Times New Roman" w:cs="Times New Roman"/>
          <w:sz w:val="24"/>
          <w:szCs w:val="24"/>
        </w:rPr>
        <w:t xml:space="preserve">, </w:t>
      </w:r>
      <w:r w:rsidR="00AF5961" w:rsidRPr="00FE7C53">
        <w:rPr>
          <w:rFonts w:ascii="Times New Roman" w:hAnsi="Times New Roman" w:cs="Times New Roman"/>
          <w:sz w:val="24"/>
          <w:szCs w:val="24"/>
        </w:rPr>
        <w:t xml:space="preserve">referrer discipline or </w:t>
      </w:r>
      <w:r w:rsidR="00FF0CBD" w:rsidRPr="00FE7C53">
        <w:rPr>
          <w:rFonts w:ascii="Times New Roman" w:hAnsi="Times New Roman" w:cs="Times New Roman"/>
          <w:sz w:val="24"/>
          <w:szCs w:val="24"/>
        </w:rPr>
        <w:t xml:space="preserve">the </w:t>
      </w:r>
      <w:r w:rsidR="00AF5961" w:rsidRPr="00FE7C53">
        <w:rPr>
          <w:rFonts w:ascii="Times New Roman" w:hAnsi="Times New Roman" w:cs="Times New Roman"/>
          <w:sz w:val="24"/>
          <w:szCs w:val="24"/>
        </w:rPr>
        <w:t>role</w:t>
      </w:r>
      <w:r w:rsidR="00FF0CBD" w:rsidRPr="00FE7C53">
        <w:rPr>
          <w:rFonts w:ascii="Times New Roman" w:hAnsi="Times New Roman" w:cs="Times New Roman"/>
          <w:sz w:val="24"/>
          <w:szCs w:val="24"/>
        </w:rPr>
        <w:t xml:space="preserve"> of the person delivering</w:t>
      </w:r>
      <w:r w:rsidR="00FF0CBD" w:rsidRPr="005B5377">
        <w:rPr>
          <w:rFonts w:ascii="Times New Roman" w:hAnsi="Times New Roman" w:cs="Times New Roman"/>
          <w:sz w:val="24"/>
          <w:szCs w:val="24"/>
        </w:rPr>
        <w:t xml:space="preserve"> the intervention.</w:t>
      </w:r>
      <w:r w:rsidR="00AF5961" w:rsidRPr="005B5377">
        <w:rPr>
          <w:rFonts w:ascii="Times New Roman" w:hAnsi="Times New Roman" w:cs="Times New Roman"/>
          <w:sz w:val="24"/>
          <w:szCs w:val="24"/>
        </w:rPr>
        <w:t xml:space="preserve"> </w:t>
      </w:r>
      <w:r w:rsidR="00215F23" w:rsidRPr="005B5377">
        <w:rPr>
          <w:rFonts w:ascii="Times New Roman" w:hAnsi="Times New Roman" w:cs="Times New Roman"/>
          <w:sz w:val="24"/>
          <w:szCs w:val="24"/>
        </w:rPr>
        <w:t xml:space="preserve">Responders were found to have significantly </w:t>
      </w:r>
      <w:r w:rsidR="00100B98" w:rsidRPr="005B5377">
        <w:rPr>
          <w:rFonts w:ascii="Times New Roman" w:hAnsi="Times New Roman" w:cs="Times New Roman"/>
          <w:sz w:val="24"/>
          <w:szCs w:val="24"/>
        </w:rPr>
        <w:t>poorer ability to tolerate distress</w:t>
      </w:r>
      <w:r w:rsidR="00215F23" w:rsidRPr="005B5377">
        <w:rPr>
          <w:rFonts w:ascii="Times New Roman" w:hAnsi="Times New Roman" w:cs="Times New Roman"/>
          <w:sz w:val="24"/>
          <w:szCs w:val="24"/>
        </w:rPr>
        <w:t xml:space="preserve"> pre-</w:t>
      </w:r>
      <w:r w:rsidR="00A606BC">
        <w:rPr>
          <w:rFonts w:ascii="Times New Roman" w:hAnsi="Times New Roman" w:cs="Times New Roman"/>
          <w:sz w:val="24"/>
          <w:szCs w:val="24"/>
        </w:rPr>
        <w:t>intervention</w:t>
      </w:r>
      <w:r w:rsidR="00215F23" w:rsidRPr="005B5377">
        <w:rPr>
          <w:rFonts w:ascii="Times New Roman" w:hAnsi="Times New Roman" w:cs="Times New Roman"/>
          <w:sz w:val="24"/>
          <w:szCs w:val="24"/>
        </w:rPr>
        <w:t xml:space="preserve"> compared with non-responders.</w:t>
      </w:r>
      <w:r w:rsidR="00100B98" w:rsidRPr="005B5377">
        <w:rPr>
          <w:rFonts w:ascii="Times New Roman" w:hAnsi="Times New Roman" w:cs="Times New Roman"/>
          <w:sz w:val="24"/>
          <w:szCs w:val="24"/>
        </w:rPr>
        <w:t xml:space="preserve"> </w:t>
      </w:r>
      <w:r w:rsidR="009370CC" w:rsidRPr="005B5377">
        <w:rPr>
          <w:rFonts w:ascii="Times New Roman" w:hAnsi="Times New Roman" w:cs="Times New Roman"/>
          <w:sz w:val="24"/>
          <w:szCs w:val="24"/>
        </w:rPr>
        <w:t xml:space="preserve">Men were </w:t>
      </w:r>
      <w:r w:rsidR="00927128" w:rsidRPr="005B5377">
        <w:rPr>
          <w:rFonts w:ascii="Times New Roman" w:hAnsi="Times New Roman" w:cs="Times New Roman"/>
          <w:sz w:val="24"/>
          <w:szCs w:val="24"/>
        </w:rPr>
        <w:t>disproportionately</w:t>
      </w:r>
      <w:r w:rsidR="001843AD" w:rsidRPr="005B5377">
        <w:rPr>
          <w:rFonts w:ascii="Times New Roman" w:hAnsi="Times New Roman" w:cs="Times New Roman"/>
          <w:sz w:val="24"/>
          <w:szCs w:val="24"/>
        </w:rPr>
        <w:t xml:space="preserve"> likely to be non</w:t>
      </w:r>
      <w:r w:rsidR="00927128" w:rsidRPr="005B5377">
        <w:rPr>
          <w:rFonts w:ascii="Times New Roman" w:hAnsi="Times New Roman" w:cs="Times New Roman"/>
          <w:sz w:val="24"/>
          <w:szCs w:val="24"/>
        </w:rPr>
        <w:t>-</w:t>
      </w:r>
      <w:r w:rsidR="001843AD" w:rsidRPr="005B5377">
        <w:rPr>
          <w:rFonts w:ascii="Times New Roman" w:hAnsi="Times New Roman" w:cs="Times New Roman"/>
          <w:sz w:val="24"/>
          <w:szCs w:val="24"/>
        </w:rPr>
        <w:t xml:space="preserve">responders which may indicate a need for </w:t>
      </w:r>
      <w:r w:rsidR="00927128" w:rsidRPr="005B5377">
        <w:rPr>
          <w:rFonts w:ascii="Times New Roman" w:hAnsi="Times New Roman" w:cs="Times New Roman"/>
          <w:sz w:val="24"/>
          <w:szCs w:val="24"/>
        </w:rPr>
        <w:t xml:space="preserve">improved access. </w:t>
      </w:r>
    </w:p>
    <w:p w14:paraId="5648339C" w14:textId="7CBC55F7" w:rsidR="00E55ECE" w:rsidRPr="005B5377" w:rsidRDefault="008606AA" w:rsidP="00243128">
      <w:pPr>
        <w:pStyle w:val="NoSpacing"/>
        <w:spacing w:line="480" w:lineRule="auto"/>
        <w:ind w:left="720" w:hanging="720"/>
        <w:jc w:val="both"/>
        <w:rPr>
          <w:rFonts w:ascii="Times New Roman" w:hAnsi="Times New Roman" w:cs="Times New Roman"/>
          <w:b/>
          <w:bCs/>
          <w:sz w:val="24"/>
          <w:szCs w:val="24"/>
        </w:rPr>
      </w:pPr>
      <w:r w:rsidRPr="005B5377">
        <w:rPr>
          <w:rFonts w:ascii="Times New Roman" w:hAnsi="Times New Roman" w:cs="Times New Roman"/>
          <w:b/>
          <w:bCs/>
          <w:sz w:val="24"/>
          <w:szCs w:val="24"/>
        </w:rPr>
        <w:t>Key Words</w:t>
      </w:r>
    </w:p>
    <w:p w14:paraId="0FD2E6C4" w14:textId="75E383FF" w:rsidR="003E10A4" w:rsidRDefault="003E10A4" w:rsidP="00243128">
      <w:pPr>
        <w:pStyle w:val="NoSpacing"/>
        <w:spacing w:line="480" w:lineRule="auto"/>
        <w:ind w:left="720" w:hanging="720"/>
        <w:jc w:val="both"/>
        <w:rPr>
          <w:rFonts w:ascii="Times New Roman" w:hAnsi="Times New Roman" w:cs="Times New Roman"/>
          <w:sz w:val="24"/>
          <w:szCs w:val="24"/>
        </w:rPr>
      </w:pPr>
      <w:r w:rsidRPr="005B5377">
        <w:rPr>
          <w:rFonts w:ascii="Times New Roman" w:hAnsi="Times New Roman" w:cs="Times New Roman"/>
          <w:sz w:val="24"/>
          <w:szCs w:val="24"/>
        </w:rPr>
        <w:lastRenderedPageBreak/>
        <w:t>Distress tolerance, brief intervention</w:t>
      </w:r>
      <w:r w:rsidR="00663657">
        <w:rPr>
          <w:rFonts w:ascii="Times New Roman" w:hAnsi="Times New Roman" w:cs="Times New Roman"/>
          <w:sz w:val="24"/>
          <w:szCs w:val="24"/>
        </w:rPr>
        <w:t>s</w:t>
      </w:r>
      <w:r w:rsidR="002C1610">
        <w:rPr>
          <w:rFonts w:ascii="Times New Roman" w:hAnsi="Times New Roman" w:cs="Times New Roman"/>
          <w:sz w:val="24"/>
          <w:szCs w:val="24"/>
        </w:rPr>
        <w:t>,</w:t>
      </w:r>
      <w:r w:rsidR="005D5696" w:rsidRPr="005B5377">
        <w:rPr>
          <w:rFonts w:ascii="Times New Roman" w:hAnsi="Times New Roman" w:cs="Times New Roman"/>
          <w:sz w:val="24"/>
          <w:szCs w:val="24"/>
        </w:rPr>
        <w:t xml:space="preserve"> service evaluation</w:t>
      </w:r>
      <w:r w:rsidR="002C1610">
        <w:rPr>
          <w:rFonts w:ascii="Times New Roman" w:hAnsi="Times New Roman" w:cs="Times New Roman"/>
          <w:sz w:val="24"/>
          <w:szCs w:val="24"/>
        </w:rPr>
        <w:t>,</w:t>
      </w:r>
      <w:r w:rsidR="00D31985">
        <w:rPr>
          <w:rFonts w:ascii="Times New Roman" w:hAnsi="Times New Roman" w:cs="Times New Roman"/>
          <w:sz w:val="24"/>
          <w:szCs w:val="24"/>
        </w:rPr>
        <w:t xml:space="preserve"> </w:t>
      </w:r>
      <w:r w:rsidR="00646065">
        <w:rPr>
          <w:rFonts w:ascii="Times New Roman" w:hAnsi="Times New Roman" w:cs="Times New Roman"/>
          <w:sz w:val="24"/>
          <w:szCs w:val="24"/>
        </w:rPr>
        <w:t>para</w:t>
      </w:r>
      <w:r w:rsidR="00262963">
        <w:rPr>
          <w:rFonts w:ascii="Times New Roman" w:hAnsi="Times New Roman" w:cs="Times New Roman"/>
          <w:sz w:val="24"/>
          <w:szCs w:val="24"/>
        </w:rPr>
        <w:t xml:space="preserve">professionals, </w:t>
      </w:r>
      <w:r w:rsidR="00D31985">
        <w:rPr>
          <w:rFonts w:ascii="Times New Roman" w:hAnsi="Times New Roman" w:cs="Times New Roman"/>
          <w:sz w:val="24"/>
          <w:szCs w:val="24"/>
        </w:rPr>
        <w:t xml:space="preserve">secondary </w:t>
      </w:r>
      <w:r w:rsidR="002C1610">
        <w:rPr>
          <w:rFonts w:ascii="Times New Roman" w:hAnsi="Times New Roman" w:cs="Times New Roman"/>
          <w:sz w:val="24"/>
          <w:szCs w:val="24"/>
        </w:rPr>
        <w:t>care</w:t>
      </w:r>
      <w:r w:rsidR="00160506">
        <w:rPr>
          <w:rFonts w:ascii="Times New Roman" w:hAnsi="Times New Roman" w:cs="Times New Roman"/>
          <w:sz w:val="24"/>
          <w:szCs w:val="24"/>
        </w:rPr>
        <w:t xml:space="preserve">. </w:t>
      </w:r>
    </w:p>
    <w:p w14:paraId="4B6BEA18" w14:textId="72E0FA3C" w:rsidR="00DB14E2" w:rsidRDefault="00DB14E2" w:rsidP="00243128">
      <w:pPr>
        <w:pStyle w:val="NoSpacing"/>
        <w:spacing w:line="480" w:lineRule="auto"/>
        <w:ind w:left="720" w:hanging="720"/>
        <w:jc w:val="both"/>
        <w:rPr>
          <w:rFonts w:ascii="Times New Roman" w:hAnsi="Times New Roman" w:cs="Times New Roman"/>
          <w:b/>
          <w:bCs/>
          <w:sz w:val="24"/>
          <w:szCs w:val="24"/>
        </w:rPr>
      </w:pPr>
      <w:r w:rsidRPr="00DB14E2">
        <w:rPr>
          <w:rFonts w:ascii="Times New Roman" w:hAnsi="Times New Roman" w:cs="Times New Roman"/>
          <w:b/>
          <w:bCs/>
          <w:sz w:val="24"/>
          <w:szCs w:val="24"/>
        </w:rPr>
        <w:t>Key Learning Aims</w:t>
      </w:r>
    </w:p>
    <w:p w14:paraId="28152F10" w14:textId="3E8EE1F1" w:rsidR="002D76C6" w:rsidRPr="00C46AAD" w:rsidRDefault="000D100C" w:rsidP="00243128">
      <w:pPr>
        <w:pStyle w:val="ListParagraph"/>
        <w:numPr>
          <w:ilvl w:val="0"/>
          <w:numId w:val="8"/>
        </w:numPr>
        <w:spacing w:before="100" w:beforeAutospacing="1" w:after="100" w:afterAutospacing="1" w:line="480" w:lineRule="auto"/>
        <w:ind w:left="709" w:hanging="720"/>
        <w:jc w:val="both"/>
        <w:rPr>
          <w:rFonts w:ascii="Times New Roman" w:eastAsia="Times New Roman" w:hAnsi="Times New Roman" w:cs="Times New Roman"/>
          <w:sz w:val="24"/>
          <w:szCs w:val="24"/>
          <w:lang w:eastAsia="en-GB"/>
        </w:rPr>
      </w:pPr>
      <w:r w:rsidRPr="00C46AAD">
        <w:rPr>
          <w:rFonts w:ascii="Times New Roman" w:eastAsia="Times New Roman" w:hAnsi="Symbol" w:cs="Times New Roman"/>
          <w:sz w:val="24"/>
          <w:szCs w:val="24"/>
          <w:lang w:eastAsia="en-GB"/>
        </w:rPr>
        <w:t>To i</w:t>
      </w:r>
      <w:r w:rsidR="00C42DFF" w:rsidRPr="00C46AAD">
        <w:rPr>
          <w:rFonts w:ascii="Times New Roman" w:eastAsia="Times New Roman" w:hAnsi="Times New Roman" w:cs="Times New Roman"/>
          <w:sz w:val="24"/>
          <w:szCs w:val="24"/>
          <w:lang w:eastAsia="en-GB"/>
        </w:rPr>
        <w:t>ncrease practitioners’ understanding of distress intolerance as a factor that may sustain difficulties and serve as a valuable focus for intervention.</w:t>
      </w:r>
    </w:p>
    <w:p w14:paraId="434935B9" w14:textId="2F5D9DA4" w:rsidR="00C46AAD" w:rsidRPr="00C46AAD" w:rsidRDefault="00C46AAD" w:rsidP="00243128">
      <w:pPr>
        <w:pStyle w:val="ListParagraph"/>
        <w:numPr>
          <w:ilvl w:val="0"/>
          <w:numId w:val="8"/>
        </w:numPr>
        <w:spacing w:before="100" w:beforeAutospacing="1" w:after="100" w:afterAutospacing="1" w:line="480" w:lineRule="auto"/>
        <w:ind w:left="709" w:hanging="720"/>
        <w:jc w:val="both"/>
        <w:rPr>
          <w:rFonts w:ascii="Times New Roman" w:eastAsia="Times New Roman" w:hAnsi="Times New Roman" w:cs="Times New Roman"/>
          <w:sz w:val="24"/>
          <w:szCs w:val="24"/>
          <w:lang w:eastAsia="en-GB"/>
        </w:rPr>
      </w:pPr>
      <w:r w:rsidRPr="00C46AAD">
        <w:rPr>
          <w:rFonts w:ascii="Times New Roman" w:eastAsia="Times New Roman" w:hAnsi="Symbol" w:cs="Times New Roman"/>
          <w:sz w:val="24"/>
          <w:szCs w:val="24"/>
          <w:lang w:eastAsia="en-GB"/>
        </w:rPr>
        <w:t>To d</w:t>
      </w:r>
      <w:r w:rsidR="00C42DFF" w:rsidRPr="00C46AAD">
        <w:rPr>
          <w:rFonts w:ascii="Times New Roman" w:eastAsia="Times New Roman" w:hAnsi="Times New Roman" w:cs="Times New Roman"/>
          <w:sz w:val="24"/>
          <w:szCs w:val="24"/>
          <w:lang w:eastAsia="en-GB"/>
        </w:rPr>
        <w:t xml:space="preserve">emonstrate the potential effectiveness of a brief psychological approach </w:t>
      </w:r>
      <w:r w:rsidR="00A93CBC">
        <w:rPr>
          <w:rFonts w:ascii="Times New Roman" w:eastAsia="Times New Roman" w:hAnsi="Times New Roman" w:cs="Times New Roman"/>
          <w:sz w:val="24"/>
          <w:szCs w:val="24"/>
          <w:lang w:eastAsia="en-GB"/>
        </w:rPr>
        <w:t xml:space="preserve">delivered by clinicians and paraprofessionals </w:t>
      </w:r>
      <w:r w:rsidR="00C42DFF" w:rsidRPr="00C46AAD">
        <w:rPr>
          <w:rFonts w:ascii="Times New Roman" w:eastAsia="Times New Roman" w:hAnsi="Times New Roman" w:cs="Times New Roman"/>
          <w:sz w:val="24"/>
          <w:szCs w:val="24"/>
          <w:lang w:eastAsia="en-GB"/>
        </w:rPr>
        <w:t>targeting distress tolerance in achieving meaningful, reliable change.</w:t>
      </w:r>
    </w:p>
    <w:p w14:paraId="77E5BED2" w14:textId="1910F0C6" w:rsidR="00E55ECE" w:rsidRPr="00C46AAD" w:rsidRDefault="00C46AAD" w:rsidP="00243128">
      <w:pPr>
        <w:pStyle w:val="NoSpacing"/>
        <w:numPr>
          <w:ilvl w:val="0"/>
          <w:numId w:val="8"/>
        </w:numPr>
        <w:spacing w:before="100" w:beforeAutospacing="1" w:after="100" w:afterAutospacing="1" w:line="480" w:lineRule="auto"/>
        <w:ind w:left="720" w:hanging="720"/>
        <w:jc w:val="both"/>
        <w:rPr>
          <w:rFonts w:ascii="Times New Roman" w:hAnsi="Times New Roman" w:cs="Times New Roman"/>
          <w:b/>
          <w:bCs/>
          <w:sz w:val="24"/>
          <w:szCs w:val="24"/>
        </w:rPr>
      </w:pPr>
      <w:r w:rsidRPr="00C46AAD">
        <w:rPr>
          <w:rFonts w:ascii="Times New Roman" w:hAnsi="Times New Roman" w:cs="Times New Roman"/>
          <w:sz w:val="24"/>
          <w:szCs w:val="24"/>
        </w:rPr>
        <w:t>T</w:t>
      </w:r>
      <w:r w:rsidR="0036439C" w:rsidRPr="00C46AAD">
        <w:rPr>
          <w:rFonts w:ascii="Times New Roman" w:hAnsi="Times New Roman" w:cs="Times New Roman"/>
          <w:sz w:val="24"/>
          <w:szCs w:val="24"/>
        </w:rPr>
        <w:t>o illustrate how servi</w:t>
      </w:r>
      <w:r w:rsidR="009F582E" w:rsidRPr="00C46AAD">
        <w:rPr>
          <w:rFonts w:ascii="Times New Roman" w:hAnsi="Times New Roman" w:cs="Times New Roman"/>
          <w:sz w:val="24"/>
          <w:szCs w:val="24"/>
        </w:rPr>
        <w:t xml:space="preserve">ces might </w:t>
      </w:r>
      <w:r w:rsidR="005B3967" w:rsidRPr="00C46AAD">
        <w:rPr>
          <w:rFonts w:ascii="Times New Roman" w:hAnsi="Times New Roman" w:cs="Times New Roman"/>
          <w:sz w:val="24"/>
          <w:szCs w:val="24"/>
        </w:rPr>
        <w:t>i</w:t>
      </w:r>
      <w:r w:rsidR="00922610" w:rsidRPr="00C46AAD">
        <w:rPr>
          <w:rFonts w:ascii="Times New Roman" w:eastAsia="Times New Roman" w:hAnsi="Times New Roman" w:cs="Times New Roman"/>
          <w:sz w:val="24"/>
          <w:szCs w:val="24"/>
          <w:lang w:eastAsia="en-GB"/>
        </w:rPr>
        <w:t xml:space="preserve">dentify which clients benefit most from </w:t>
      </w:r>
      <w:r w:rsidR="00516399">
        <w:rPr>
          <w:rFonts w:ascii="Times New Roman" w:eastAsia="Times New Roman" w:hAnsi="Times New Roman" w:cs="Times New Roman"/>
          <w:sz w:val="24"/>
          <w:szCs w:val="24"/>
          <w:lang w:eastAsia="en-GB"/>
        </w:rPr>
        <w:t>a distress tolerance</w:t>
      </w:r>
      <w:r w:rsidR="00922610" w:rsidRPr="00C46AAD">
        <w:rPr>
          <w:rFonts w:ascii="Times New Roman" w:eastAsia="Times New Roman" w:hAnsi="Times New Roman" w:cs="Times New Roman"/>
          <w:sz w:val="24"/>
          <w:szCs w:val="24"/>
          <w:lang w:eastAsia="en-GB"/>
        </w:rPr>
        <w:t xml:space="preserve"> interventio</w:t>
      </w:r>
      <w:r w:rsidR="00A45E0A" w:rsidRPr="00C46AAD">
        <w:rPr>
          <w:rFonts w:ascii="Times New Roman" w:eastAsia="Times New Roman" w:hAnsi="Times New Roman" w:cs="Times New Roman"/>
          <w:sz w:val="24"/>
          <w:szCs w:val="24"/>
          <w:lang w:eastAsia="en-GB"/>
        </w:rPr>
        <w:t xml:space="preserve">n </w:t>
      </w:r>
      <w:r w:rsidR="002D76C6" w:rsidRPr="00C46AAD">
        <w:rPr>
          <w:rFonts w:ascii="Times New Roman" w:eastAsia="Times New Roman" w:hAnsi="Times New Roman" w:cs="Times New Roman"/>
          <w:sz w:val="24"/>
          <w:szCs w:val="24"/>
          <w:lang w:eastAsia="en-GB"/>
        </w:rPr>
        <w:t>to</w:t>
      </w:r>
      <w:r w:rsidR="00A45E0A" w:rsidRPr="00C46AAD">
        <w:rPr>
          <w:rFonts w:ascii="Times New Roman" w:eastAsia="Times New Roman" w:hAnsi="Times New Roman" w:cs="Times New Roman"/>
          <w:sz w:val="24"/>
          <w:szCs w:val="24"/>
          <w:lang w:eastAsia="en-GB"/>
        </w:rPr>
        <w:t xml:space="preserve"> i</w:t>
      </w:r>
      <w:r w:rsidR="00922610" w:rsidRPr="00C46AAD">
        <w:rPr>
          <w:rFonts w:ascii="Times New Roman" w:eastAsia="Times New Roman" w:hAnsi="Times New Roman" w:cs="Times New Roman"/>
          <w:sz w:val="24"/>
          <w:szCs w:val="24"/>
          <w:lang w:eastAsia="en-GB"/>
        </w:rPr>
        <w:t>nform referral decisions and enhance client outcomes.</w:t>
      </w:r>
    </w:p>
    <w:p w14:paraId="37449CFC" w14:textId="5D2DF72C" w:rsidR="00852A55" w:rsidRPr="005B5377" w:rsidRDefault="00B81490" w:rsidP="003A2662">
      <w:pPr>
        <w:pStyle w:val="NoSpacing"/>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ntroduction</w:t>
      </w:r>
    </w:p>
    <w:p w14:paraId="29274AF8" w14:textId="4B901426" w:rsidR="0020689E" w:rsidRDefault="00767E51" w:rsidP="009E60C2">
      <w:pPr>
        <w:spacing w:line="480" w:lineRule="auto"/>
        <w:ind w:firstLine="720"/>
        <w:rPr>
          <w:rFonts w:ascii="Times New Roman" w:hAnsi="Times New Roman" w:cs="Times New Roman"/>
          <w:sz w:val="24"/>
          <w:szCs w:val="24"/>
        </w:rPr>
      </w:pPr>
      <w:r w:rsidRPr="00767E51">
        <w:rPr>
          <w:rFonts w:ascii="Times New Roman" w:hAnsi="Times New Roman" w:cs="Times New Roman"/>
          <w:sz w:val="24"/>
          <w:szCs w:val="24"/>
        </w:rPr>
        <w:t xml:space="preserve">Within UK </w:t>
      </w:r>
      <w:r w:rsidR="00103298">
        <w:rPr>
          <w:rFonts w:ascii="Times New Roman" w:hAnsi="Times New Roman" w:cs="Times New Roman"/>
          <w:sz w:val="24"/>
          <w:szCs w:val="24"/>
        </w:rPr>
        <w:t>N</w:t>
      </w:r>
      <w:r w:rsidR="000547BF">
        <w:rPr>
          <w:rFonts w:ascii="Times New Roman" w:hAnsi="Times New Roman" w:cs="Times New Roman"/>
          <w:sz w:val="24"/>
          <w:szCs w:val="24"/>
        </w:rPr>
        <w:t>ational Health Service (N</w:t>
      </w:r>
      <w:r w:rsidR="00103298">
        <w:rPr>
          <w:rFonts w:ascii="Times New Roman" w:hAnsi="Times New Roman" w:cs="Times New Roman"/>
          <w:sz w:val="24"/>
          <w:szCs w:val="24"/>
        </w:rPr>
        <w:t>HS</w:t>
      </w:r>
      <w:r w:rsidR="000547BF">
        <w:rPr>
          <w:rFonts w:ascii="Times New Roman" w:hAnsi="Times New Roman" w:cs="Times New Roman"/>
          <w:sz w:val="24"/>
          <w:szCs w:val="24"/>
        </w:rPr>
        <w:t>)</w:t>
      </w:r>
      <w:r w:rsidR="00103298">
        <w:rPr>
          <w:rFonts w:ascii="Times New Roman" w:hAnsi="Times New Roman" w:cs="Times New Roman"/>
          <w:sz w:val="24"/>
          <w:szCs w:val="24"/>
        </w:rPr>
        <w:t xml:space="preserve"> </w:t>
      </w:r>
      <w:r w:rsidRPr="00767E51">
        <w:rPr>
          <w:rFonts w:ascii="Times New Roman" w:hAnsi="Times New Roman" w:cs="Times New Roman"/>
          <w:sz w:val="24"/>
          <w:szCs w:val="24"/>
        </w:rPr>
        <w:t>community mental health services, long waiting times for psychological therapy have prompted the introduction of Brief Psychological Interventions (BPIs</w:t>
      </w:r>
      <w:r w:rsidR="00F55F6B">
        <w:rPr>
          <w:rFonts w:ascii="Times New Roman" w:hAnsi="Times New Roman" w:cs="Times New Roman"/>
          <w:sz w:val="24"/>
          <w:szCs w:val="24"/>
        </w:rPr>
        <w:t>)</w:t>
      </w:r>
      <w:r w:rsidR="000547BF">
        <w:rPr>
          <w:rFonts w:ascii="Times New Roman" w:hAnsi="Times New Roman" w:cs="Times New Roman"/>
          <w:sz w:val="24"/>
          <w:szCs w:val="24"/>
        </w:rPr>
        <w:t xml:space="preserve">. </w:t>
      </w:r>
      <w:r w:rsidR="00EE2029">
        <w:rPr>
          <w:rFonts w:ascii="Times New Roman" w:hAnsi="Times New Roman" w:cs="Times New Roman"/>
          <w:sz w:val="24"/>
          <w:szCs w:val="24"/>
        </w:rPr>
        <w:t>BPIs are</w:t>
      </w:r>
      <w:r w:rsidR="00F55F6B">
        <w:rPr>
          <w:rFonts w:ascii="Times New Roman" w:hAnsi="Times New Roman" w:cs="Times New Roman"/>
          <w:sz w:val="24"/>
          <w:szCs w:val="24"/>
        </w:rPr>
        <w:t xml:space="preserve"> </w:t>
      </w:r>
      <w:r w:rsidRPr="00767E51">
        <w:rPr>
          <w:rFonts w:ascii="Times New Roman" w:hAnsi="Times New Roman" w:cs="Times New Roman"/>
          <w:sz w:val="24"/>
          <w:szCs w:val="24"/>
        </w:rPr>
        <w:t xml:space="preserve">structured, evidence-based interventions that can be delivered by trained and supervised non-specialists. </w:t>
      </w:r>
      <w:r w:rsidR="00B84646">
        <w:rPr>
          <w:rFonts w:ascii="Times New Roman" w:hAnsi="Times New Roman" w:cs="Times New Roman"/>
          <w:sz w:val="24"/>
          <w:szCs w:val="24"/>
        </w:rPr>
        <w:t xml:space="preserve">Typically, </w:t>
      </w:r>
      <w:r w:rsidR="00EE2029">
        <w:rPr>
          <w:rFonts w:ascii="Times New Roman" w:hAnsi="Times New Roman" w:cs="Times New Roman"/>
          <w:sz w:val="24"/>
          <w:szCs w:val="24"/>
        </w:rPr>
        <w:t xml:space="preserve">they </w:t>
      </w:r>
      <w:r w:rsidR="00276A13" w:rsidRPr="00276A13">
        <w:rPr>
          <w:rFonts w:ascii="Times New Roman" w:hAnsi="Times New Roman" w:cs="Times New Roman"/>
          <w:sz w:val="24"/>
          <w:szCs w:val="24"/>
        </w:rPr>
        <w:t>include components of longer-term evidence-based psychological interventions</w:t>
      </w:r>
      <w:r w:rsidR="00D235A8">
        <w:rPr>
          <w:rFonts w:ascii="Times New Roman" w:hAnsi="Times New Roman" w:cs="Times New Roman"/>
          <w:sz w:val="24"/>
          <w:szCs w:val="24"/>
        </w:rPr>
        <w:t xml:space="preserve"> such as CBT and DBT</w:t>
      </w:r>
      <w:r w:rsidR="00276A13" w:rsidRPr="00276A13">
        <w:rPr>
          <w:rFonts w:ascii="Times New Roman" w:hAnsi="Times New Roman" w:cs="Times New Roman"/>
          <w:sz w:val="24"/>
          <w:szCs w:val="24"/>
        </w:rPr>
        <w:t>, are delivered over fewer sessions, by staff with less specialised training (paraprofessional</w:t>
      </w:r>
      <w:r w:rsidR="00F75481">
        <w:rPr>
          <w:rFonts w:ascii="Times New Roman" w:hAnsi="Times New Roman" w:cs="Times New Roman"/>
          <w:sz w:val="24"/>
          <w:szCs w:val="24"/>
        </w:rPr>
        <w:t>s)</w:t>
      </w:r>
      <w:r w:rsidR="00652FF4">
        <w:rPr>
          <w:rFonts w:ascii="Times New Roman" w:hAnsi="Times New Roman" w:cs="Times New Roman"/>
          <w:sz w:val="24"/>
          <w:szCs w:val="24"/>
        </w:rPr>
        <w:t>.</w:t>
      </w:r>
      <w:r w:rsidR="00AF1FE0">
        <w:rPr>
          <w:rFonts w:ascii="Times New Roman" w:hAnsi="Times New Roman" w:cs="Times New Roman"/>
          <w:sz w:val="24"/>
          <w:szCs w:val="24"/>
        </w:rPr>
        <w:t xml:space="preserve"> These paraprofessionals are typically trained </w:t>
      </w:r>
      <w:r w:rsidR="00AD3EFB">
        <w:rPr>
          <w:rFonts w:ascii="Times New Roman" w:hAnsi="Times New Roman" w:cs="Times New Roman"/>
          <w:sz w:val="24"/>
          <w:szCs w:val="24"/>
        </w:rPr>
        <w:t xml:space="preserve">in BPIs </w:t>
      </w:r>
      <w:r w:rsidR="00BE3A1A">
        <w:rPr>
          <w:rFonts w:ascii="Times New Roman" w:hAnsi="Times New Roman" w:cs="Times New Roman"/>
          <w:sz w:val="24"/>
          <w:szCs w:val="24"/>
        </w:rPr>
        <w:t xml:space="preserve">over </w:t>
      </w:r>
      <w:r w:rsidR="00AD3EFB">
        <w:rPr>
          <w:rFonts w:ascii="Times New Roman" w:hAnsi="Times New Roman" w:cs="Times New Roman"/>
          <w:sz w:val="24"/>
          <w:szCs w:val="24"/>
        </w:rPr>
        <w:t xml:space="preserve">two days, </w:t>
      </w:r>
      <w:r w:rsidR="00AF1FE0">
        <w:rPr>
          <w:rFonts w:ascii="Times New Roman" w:hAnsi="Times New Roman" w:cs="Times New Roman"/>
          <w:sz w:val="24"/>
          <w:szCs w:val="24"/>
        </w:rPr>
        <w:t>supervised by clinical psychologis</w:t>
      </w:r>
      <w:r w:rsidR="00C16FAF">
        <w:rPr>
          <w:rFonts w:ascii="Times New Roman" w:hAnsi="Times New Roman" w:cs="Times New Roman"/>
          <w:sz w:val="24"/>
          <w:szCs w:val="24"/>
        </w:rPr>
        <w:t>ts</w:t>
      </w:r>
      <w:r w:rsidR="005D41F4">
        <w:rPr>
          <w:rFonts w:ascii="Times New Roman" w:hAnsi="Times New Roman" w:cs="Times New Roman"/>
          <w:sz w:val="24"/>
          <w:szCs w:val="24"/>
        </w:rPr>
        <w:t xml:space="preserve"> and </w:t>
      </w:r>
      <w:r w:rsidR="00F75481">
        <w:rPr>
          <w:rFonts w:ascii="Times New Roman" w:hAnsi="Times New Roman" w:cs="Times New Roman"/>
          <w:sz w:val="24"/>
          <w:szCs w:val="24"/>
        </w:rPr>
        <w:t>may be</w:t>
      </w:r>
      <w:r w:rsidR="002B5E05">
        <w:rPr>
          <w:rFonts w:ascii="Times New Roman" w:hAnsi="Times New Roman" w:cs="Times New Roman"/>
          <w:sz w:val="24"/>
          <w:szCs w:val="24"/>
        </w:rPr>
        <w:t xml:space="preserve"> employed </w:t>
      </w:r>
      <w:r w:rsidR="00E93621">
        <w:rPr>
          <w:rFonts w:ascii="Times New Roman" w:hAnsi="Times New Roman" w:cs="Times New Roman"/>
          <w:sz w:val="24"/>
          <w:szCs w:val="24"/>
        </w:rPr>
        <w:t xml:space="preserve">in roles such </w:t>
      </w:r>
      <w:r w:rsidR="002B5E05">
        <w:rPr>
          <w:rFonts w:ascii="Times New Roman" w:hAnsi="Times New Roman" w:cs="Times New Roman"/>
          <w:sz w:val="24"/>
          <w:szCs w:val="24"/>
        </w:rPr>
        <w:t>as</w:t>
      </w:r>
      <w:r w:rsidR="00FD7DA7">
        <w:rPr>
          <w:rFonts w:ascii="Times New Roman" w:hAnsi="Times New Roman" w:cs="Times New Roman"/>
          <w:sz w:val="24"/>
          <w:szCs w:val="24"/>
        </w:rPr>
        <w:t xml:space="preserve"> support time recovery workers</w:t>
      </w:r>
      <w:r w:rsidR="002B5E05">
        <w:rPr>
          <w:rFonts w:ascii="Times New Roman" w:hAnsi="Times New Roman" w:cs="Times New Roman"/>
          <w:sz w:val="24"/>
          <w:szCs w:val="24"/>
        </w:rPr>
        <w:t xml:space="preserve">, </w:t>
      </w:r>
      <w:r w:rsidR="00502DA0">
        <w:rPr>
          <w:rFonts w:ascii="Times New Roman" w:hAnsi="Times New Roman" w:cs="Times New Roman"/>
          <w:sz w:val="24"/>
          <w:szCs w:val="24"/>
        </w:rPr>
        <w:t>peer support workers</w:t>
      </w:r>
      <w:r w:rsidR="00262E5B">
        <w:rPr>
          <w:rFonts w:ascii="Times New Roman" w:hAnsi="Times New Roman" w:cs="Times New Roman"/>
          <w:sz w:val="24"/>
          <w:szCs w:val="24"/>
        </w:rPr>
        <w:t xml:space="preserve"> and </w:t>
      </w:r>
      <w:r w:rsidR="00502DA0">
        <w:rPr>
          <w:rFonts w:ascii="Times New Roman" w:hAnsi="Times New Roman" w:cs="Times New Roman"/>
          <w:sz w:val="24"/>
          <w:szCs w:val="24"/>
        </w:rPr>
        <w:t>assistant psychologists</w:t>
      </w:r>
      <w:r w:rsidR="00BE54D4">
        <w:rPr>
          <w:rFonts w:ascii="Times New Roman" w:hAnsi="Times New Roman" w:cs="Times New Roman"/>
          <w:sz w:val="24"/>
          <w:szCs w:val="24"/>
        </w:rPr>
        <w:t xml:space="preserve"> </w:t>
      </w:r>
      <w:r w:rsidR="00BE54D4">
        <w:rPr>
          <w:rFonts w:ascii="Times New Roman" w:hAnsi="Times New Roman" w:cs="Times New Roman"/>
          <w:sz w:val="24"/>
          <w:szCs w:val="24"/>
        </w:rPr>
        <w:fldChar w:fldCharType="begin"/>
      </w:r>
      <w:r w:rsidR="00BE54D4">
        <w:rPr>
          <w:rFonts w:ascii="Times New Roman" w:hAnsi="Times New Roman" w:cs="Times New Roman"/>
          <w:sz w:val="24"/>
          <w:szCs w:val="24"/>
        </w:rPr>
        <w:instrText xml:space="preserve"> ADDIN ZOTERO_ITEM CSL_CITATION {"citationID":"t9liuuHV","properties":{"formattedCitation":"(Roberts et al., 2021)","plainCitation":"(Roberts et al., 2021)","noteIndex":0},"citationItems":[{"id":774,"uris":["http://zotero.org/users/11411579/items/LBFFNS9E"],"itemData":{"id":774,"type":"article-journal","abstract":"Due to continuing pressures on the UK National Health Service’s mental health services, there has been increased interest in the development of brief psychological interventions (BPIs). These interventions are usually defined as including selected components of established psychological interventions, delivered over fewer sessions, and by staff with less specialised training (paraprofessionals). Cognitive behavioural therapy (CBT)-based BPIs for anxiety and depression have been found to be helpful for clients with mild to moderate mental health problems. This project evaluates the introduction of BPIs for anxiety and depression in a secondary care adult mental health service, with clients experiencing moderate to severe mental health difficulties. The service developed CBT-based manuals for anxiety (anxiety management) and depression (behavioural activation) BPIs. The BPIs were delivered by mental health workers without core therapeutic training, who were offered training and group supervision by psychologists in the team. Measures of anxiety (GAD-7), depression (PHQ-9), wellbeing (SWEMWBS) and functioning (WSAS) were completed at the start and end of treatment. The data reported from a 2-year period suggest that BPIs are associated with reductions in symptoms of anxiety and low mood, and improvements in wellbeing and functioning. Whilst this is a small-scale initial evaluation, the results are promising for the potential benefit of BPIs for clients in secondary care settings. Given that this new way of working has possible additional benefits such as improving access to psychological treatment and cost-effectiveness, further research in the area is warranted and encouraged.","container-title":"The Cognitive Behaviour Therapist","DOI":"10.1017/S1754470X21000258","ISSN":"1754-470X","journalAbbreviation":"tCBT","language":"en","license":"https://www.cambridge.org/core/terms","page":"e29","source":"DOI.org (Crossref)","title":"Brief psychological interventions for anxiety and depression in a secondary care adult mental health service: an evaluation","title-short":"Brief psychological interventions for anxiety and depression in a secondary care adult mental health service","volume":"14","author":[{"family":"Roberts","given":"Kate"},{"family":"Travers-Hill","given":"Emma"},{"family":"Coker","given":"Siân"},{"family":"Troup","given":"Jordan"},{"family":"Casey","given":"Stephanie"},{"family":"Parkin","given":"Katherine"},{"family":"Kim","given":"Youngsuk"}],"issued":{"date-parts":[["2021"]]}}}],"schema":"https://github.com/citation-style-language/schema/raw/master/csl-citation.json"} </w:instrText>
      </w:r>
      <w:r w:rsidR="00BE54D4">
        <w:rPr>
          <w:rFonts w:ascii="Times New Roman" w:hAnsi="Times New Roman" w:cs="Times New Roman"/>
          <w:sz w:val="24"/>
          <w:szCs w:val="24"/>
        </w:rPr>
        <w:fldChar w:fldCharType="separate"/>
      </w:r>
      <w:r w:rsidR="00BE54D4" w:rsidRPr="00BE54D4">
        <w:rPr>
          <w:rFonts w:ascii="Times New Roman" w:hAnsi="Times New Roman" w:cs="Times New Roman"/>
          <w:sz w:val="24"/>
        </w:rPr>
        <w:t>(Roberts et al., 2021)</w:t>
      </w:r>
      <w:r w:rsidR="00BE54D4">
        <w:rPr>
          <w:rFonts w:ascii="Times New Roman" w:hAnsi="Times New Roman" w:cs="Times New Roman"/>
          <w:sz w:val="24"/>
          <w:szCs w:val="24"/>
        </w:rPr>
        <w:fldChar w:fldCharType="end"/>
      </w:r>
      <w:r w:rsidR="00FA5453">
        <w:rPr>
          <w:rFonts w:ascii="Times New Roman" w:hAnsi="Times New Roman" w:cs="Times New Roman"/>
          <w:sz w:val="24"/>
          <w:szCs w:val="24"/>
        </w:rPr>
        <w:t>.</w:t>
      </w:r>
    </w:p>
    <w:p w14:paraId="1F601031" w14:textId="6DFDC570" w:rsidR="00832CBE" w:rsidRDefault="00FA5453" w:rsidP="00144EAA">
      <w:pPr>
        <w:spacing w:line="480" w:lineRule="auto"/>
        <w:ind w:firstLine="720"/>
        <w:rPr>
          <w:rFonts w:ascii="Times New Roman" w:hAnsi="Times New Roman" w:cs="Times New Roman"/>
          <w:sz w:val="24"/>
          <w:szCs w:val="24"/>
        </w:rPr>
      </w:pPr>
      <w:r w:rsidRPr="00FA5453">
        <w:rPr>
          <w:rFonts w:ascii="Times New Roman" w:hAnsi="Times New Roman" w:cs="Times New Roman"/>
          <w:sz w:val="24"/>
          <w:szCs w:val="24"/>
        </w:rPr>
        <w:t xml:space="preserve">Mental health systems worldwide are under mounting pressure due to rapidly increasing demand and an insufficient workforce of qualified professionals. </w:t>
      </w:r>
      <w:r w:rsidR="007769D9">
        <w:rPr>
          <w:rFonts w:ascii="Times New Roman" w:hAnsi="Times New Roman" w:cs="Times New Roman"/>
          <w:sz w:val="24"/>
          <w:szCs w:val="24"/>
        </w:rPr>
        <w:t>T</w:t>
      </w:r>
      <w:r w:rsidR="00203C71" w:rsidRPr="00203C71">
        <w:rPr>
          <w:rFonts w:ascii="Times New Roman" w:hAnsi="Times New Roman" w:cs="Times New Roman"/>
          <w:sz w:val="24"/>
          <w:szCs w:val="24"/>
        </w:rPr>
        <w:t>he British Medical Association (BMA) reports that although demand for mental health services in England increased by 21% between 2016 and 2019, the specialist workforce has scarcely grown and many staff groups remain under-resourced</w:t>
      </w:r>
      <w:r w:rsidR="00412DB4">
        <w:rPr>
          <w:rFonts w:ascii="Times New Roman" w:hAnsi="Times New Roman" w:cs="Times New Roman"/>
          <w:sz w:val="24"/>
          <w:szCs w:val="24"/>
        </w:rPr>
        <w:t xml:space="preserve"> </w:t>
      </w:r>
      <w:r w:rsidR="00412DB4">
        <w:rPr>
          <w:rFonts w:ascii="Times New Roman" w:hAnsi="Times New Roman" w:cs="Times New Roman"/>
          <w:sz w:val="24"/>
          <w:szCs w:val="24"/>
        </w:rPr>
        <w:fldChar w:fldCharType="begin"/>
      </w:r>
      <w:r w:rsidR="00412DB4">
        <w:rPr>
          <w:rFonts w:ascii="Times New Roman" w:hAnsi="Times New Roman" w:cs="Times New Roman"/>
          <w:sz w:val="24"/>
          <w:szCs w:val="24"/>
        </w:rPr>
        <w:instrText xml:space="preserve"> ADDIN ZOTERO_ITEM CSL_CITATION {"citationID":"aMUeNCv0","properties":{"formattedCitation":"(BMA, 2024)","plainCitation":"(BMA, 2024)","noteIndex":0},"citationItems":[{"id":798,"uris":["http://zotero.org/users/11411579/items/4DET5WAL"],"itemData":{"id":798,"type":"document","title":"Measuring progress: Commitments  to support and expand the mental  health workforce in England","URL":"https://www.bma.org.uk/media/2405/bma-measuring-progress-of-commitments-for-mental-health-workforce-jan-2020.pdf","author":[{"family":"BMA","given":""}],"accessed":{"date-parts":[["2025",11,11]]},"issued":{"date-parts":[["2024"]]}}}],"schema":"https://github.com/citation-style-language/schema/raw/master/csl-citation.json"} </w:instrText>
      </w:r>
      <w:r w:rsidR="00412DB4">
        <w:rPr>
          <w:rFonts w:ascii="Times New Roman" w:hAnsi="Times New Roman" w:cs="Times New Roman"/>
          <w:sz w:val="24"/>
          <w:szCs w:val="24"/>
        </w:rPr>
        <w:fldChar w:fldCharType="separate"/>
      </w:r>
      <w:r w:rsidR="00412DB4" w:rsidRPr="00412DB4">
        <w:rPr>
          <w:rFonts w:ascii="Times New Roman" w:hAnsi="Times New Roman" w:cs="Times New Roman"/>
          <w:sz w:val="24"/>
        </w:rPr>
        <w:t>(BMA, 2024)</w:t>
      </w:r>
      <w:r w:rsidR="00412DB4">
        <w:rPr>
          <w:rFonts w:ascii="Times New Roman" w:hAnsi="Times New Roman" w:cs="Times New Roman"/>
          <w:sz w:val="24"/>
          <w:szCs w:val="24"/>
        </w:rPr>
        <w:fldChar w:fldCharType="end"/>
      </w:r>
      <w:r w:rsidR="00203C71" w:rsidRPr="00203C71">
        <w:rPr>
          <w:rFonts w:ascii="Times New Roman" w:hAnsi="Times New Roman" w:cs="Times New Roman"/>
          <w:sz w:val="24"/>
          <w:szCs w:val="24"/>
        </w:rPr>
        <w:t xml:space="preserve">. </w:t>
      </w:r>
      <w:r w:rsidR="00203C71">
        <w:rPr>
          <w:rFonts w:ascii="Times New Roman" w:hAnsi="Times New Roman" w:cs="Times New Roman"/>
          <w:sz w:val="24"/>
          <w:szCs w:val="24"/>
        </w:rPr>
        <w:t xml:space="preserve"> </w:t>
      </w:r>
      <w:r w:rsidRPr="00FA5453">
        <w:rPr>
          <w:rFonts w:ascii="Times New Roman" w:hAnsi="Times New Roman" w:cs="Times New Roman"/>
          <w:sz w:val="24"/>
          <w:szCs w:val="24"/>
        </w:rPr>
        <w:t xml:space="preserve">In countries with the </w:t>
      </w:r>
      <w:r w:rsidRPr="00FA5453">
        <w:rPr>
          <w:rFonts w:ascii="Times New Roman" w:hAnsi="Times New Roman" w:cs="Times New Roman"/>
          <w:sz w:val="24"/>
          <w:szCs w:val="24"/>
        </w:rPr>
        <w:lastRenderedPageBreak/>
        <w:t>greatest need the workforce deficit is dramatic</w:t>
      </w:r>
      <w:r w:rsidR="006D66C9">
        <w:rPr>
          <w:rFonts w:ascii="Times New Roman" w:hAnsi="Times New Roman" w:cs="Times New Roman"/>
          <w:sz w:val="24"/>
          <w:szCs w:val="24"/>
        </w:rPr>
        <w:t>. A</w:t>
      </w:r>
      <w:r w:rsidRPr="00FA5453">
        <w:rPr>
          <w:rFonts w:ascii="Times New Roman" w:hAnsi="Times New Roman" w:cs="Times New Roman"/>
          <w:sz w:val="24"/>
          <w:szCs w:val="24"/>
        </w:rPr>
        <w:t xml:space="preserve"> review of 58 low</w:t>
      </w:r>
      <w:r w:rsidR="006D66C9">
        <w:rPr>
          <w:rFonts w:ascii="Times New Roman" w:hAnsi="Times New Roman" w:cs="Times New Roman"/>
          <w:sz w:val="24"/>
          <w:szCs w:val="24"/>
        </w:rPr>
        <w:t xml:space="preserve"> </w:t>
      </w:r>
      <w:r w:rsidRPr="00FA5453">
        <w:rPr>
          <w:rFonts w:ascii="Times New Roman" w:hAnsi="Times New Roman" w:cs="Times New Roman"/>
          <w:sz w:val="24"/>
          <w:szCs w:val="24"/>
        </w:rPr>
        <w:t>and middle</w:t>
      </w:r>
      <w:r w:rsidR="006D66C9">
        <w:rPr>
          <w:rFonts w:ascii="Times New Roman" w:hAnsi="Times New Roman" w:cs="Times New Roman"/>
          <w:sz w:val="24"/>
          <w:szCs w:val="24"/>
        </w:rPr>
        <w:t xml:space="preserve"> </w:t>
      </w:r>
      <w:r w:rsidRPr="00FA5453">
        <w:rPr>
          <w:rFonts w:ascii="Times New Roman" w:hAnsi="Times New Roman" w:cs="Times New Roman"/>
          <w:sz w:val="24"/>
          <w:szCs w:val="24"/>
        </w:rPr>
        <w:t>income countries estimated a</w:t>
      </w:r>
      <w:r w:rsidR="0005286D">
        <w:rPr>
          <w:rFonts w:ascii="Times New Roman" w:hAnsi="Times New Roman" w:cs="Times New Roman"/>
          <w:sz w:val="24"/>
          <w:szCs w:val="24"/>
        </w:rPr>
        <w:t>n average</w:t>
      </w:r>
      <w:r w:rsidRPr="00FA5453">
        <w:rPr>
          <w:rFonts w:ascii="Times New Roman" w:hAnsi="Times New Roman" w:cs="Times New Roman"/>
          <w:sz w:val="24"/>
          <w:szCs w:val="24"/>
        </w:rPr>
        <w:t xml:space="preserve"> shortage</w:t>
      </w:r>
      <w:r w:rsidR="00645CD8" w:rsidRPr="00645CD8">
        <w:rPr>
          <w:rFonts w:ascii="Times New Roman" w:hAnsi="Times New Roman" w:cs="Times New Roman"/>
          <w:sz w:val="24"/>
          <w:szCs w:val="24"/>
        </w:rPr>
        <w:t xml:space="preserve"> of 22.3 </w:t>
      </w:r>
      <w:r w:rsidR="0005286D">
        <w:rPr>
          <w:rFonts w:ascii="Times New Roman" w:hAnsi="Times New Roman" w:cs="Times New Roman"/>
          <w:sz w:val="24"/>
          <w:szCs w:val="24"/>
        </w:rPr>
        <w:t xml:space="preserve">full-time equivalent </w:t>
      </w:r>
      <w:r w:rsidR="00645CD8" w:rsidRPr="00645CD8">
        <w:rPr>
          <w:rFonts w:ascii="Times New Roman" w:hAnsi="Times New Roman" w:cs="Times New Roman"/>
          <w:sz w:val="24"/>
          <w:szCs w:val="24"/>
        </w:rPr>
        <w:t>mental health professionals per 100 000 population in low-income countries and of 26.7 professionals per 100 000 population in middle-income countries</w:t>
      </w:r>
      <w:r w:rsidR="00744B94">
        <w:rPr>
          <w:rFonts w:ascii="Times New Roman" w:hAnsi="Times New Roman" w:cs="Times New Roman"/>
          <w:sz w:val="24"/>
          <w:szCs w:val="24"/>
        </w:rPr>
        <w:t xml:space="preserve"> to </w:t>
      </w:r>
      <w:r w:rsidRPr="00FA5453">
        <w:rPr>
          <w:rFonts w:ascii="Times New Roman" w:hAnsi="Times New Roman" w:cs="Times New Roman"/>
          <w:sz w:val="24"/>
          <w:szCs w:val="24"/>
        </w:rPr>
        <w:t>meet current need</w:t>
      </w:r>
      <w:r w:rsidR="004045B5">
        <w:rPr>
          <w:rFonts w:ascii="Times New Roman" w:hAnsi="Times New Roman" w:cs="Times New Roman"/>
          <w:sz w:val="24"/>
          <w:szCs w:val="24"/>
        </w:rPr>
        <w:t xml:space="preserve"> </w:t>
      </w:r>
      <w:r w:rsidR="004045B5">
        <w:rPr>
          <w:rFonts w:ascii="Times New Roman" w:hAnsi="Times New Roman" w:cs="Times New Roman"/>
          <w:sz w:val="24"/>
          <w:szCs w:val="24"/>
        </w:rPr>
        <w:fldChar w:fldCharType="begin"/>
      </w:r>
      <w:r w:rsidR="004045B5">
        <w:rPr>
          <w:rFonts w:ascii="Times New Roman" w:hAnsi="Times New Roman" w:cs="Times New Roman"/>
          <w:sz w:val="24"/>
          <w:szCs w:val="24"/>
        </w:rPr>
        <w:instrText xml:space="preserve"> ADDIN ZOTERO_ITEM CSL_CITATION {"citationID":"1wPEKZuj","properties":{"formattedCitation":"(Bruckner et al., 2011)","plainCitation":"(Bruckner et al., 2011)","noteIndex":0},"citationItems":[{"id":799,"uris":["http://zotero.org/users/11411579/items/KCXQZ7Y3"],"itemData":{"id":799,"type":"article-journal","abstract":"Objective\nTo estimate the shortage of mental health professionals in low- and middle-income countries (LMICs).\n\nMethods\nWe used data from the World Health Organization’s Assessment Instrument for Mental Health Systems (WHO-AIMS) from 58 LMICs, country-specific information on the burden of various mental disorders and a hypothetical core service delivery package to estimate how many psychiatrists, nurses and psychosocial care providers would be needed to provide mental health care to the total population of the countries studied. We focused on the following eight problems, to which WHO has attached priority: depression, schizophrenia, psychoses other than schizophrenia, suicide, epilepsy, dementia, disorders related to the use of alcohol and illicit drugs, and paediatric mental disorders.\n\nFindings\nAll low-income countries and 59% of the middle-income countries in our sample were found to have far fewer professionals than they need to deliver a core set of mental health interventions. The 58 LMICs sampled would need to increase their total mental health workforce by 239 000 full-time equivalent professionals to address the current shortage.\n\nConclusion\nCountry-specific policies are needed to overcome the large shortage of mental health-care staff and services throughout LMICs.","container-title":"Bulletin of the World Health Organization","DOI":"10.2471/BLT.10.082784","ISSN":"0042-9686","issue":"3","journalAbbreviation":"Bull World Health Organ","note":"PMID: 21379414\nPMCID: PMC3044251","page":"184-194","source":"PubMed Central","title":"The mental health workforce gap in low- and middle-income countries: a needs-based approach","title-short":"The mental health workforce gap in low- and middle-income countries","volume":"89","author":[{"family":"Bruckner","given":"Tim A"},{"family":"Scheffler","given":"Richard M"},{"family":"Shen","given":"Gordon"},{"family":"Yoon","given":"Jangho"},{"family":"Chisholm","given":"Dan"},{"family":"Morris","given":"Jodi"},{"family":"Fulton","given":"Brent D"},{"family":"Dal Poz","given":"Mario R"},{"family":"Saxena","given":"Shekhar"}],"issued":{"date-parts":[["2011",3,1]]}}}],"schema":"https://github.com/citation-style-language/schema/raw/master/csl-citation.json"} </w:instrText>
      </w:r>
      <w:r w:rsidR="004045B5">
        <w:rPr>
          <w:rFonts w:ascii="Times New Roman" w:hAnsi="Times New Roman" w:cs="Times New Roman"/>
          <w:sz w:val="24"/>
          <w:szCs w:val="24"/>
        </w:rPr>
        <w:fldChar w:fldCharType="separate"/>
      </w:r>
      <w:r w:rsidR="004045B5" w:rsidRPr="004045B5">
        <w:rPr>
          <w:rFonts w:ascii="Times New Roman" w:hAnsi="Times New Roman" w:cs="Times New Roman"/>
          <w:sz w:val="24"/>
        </w:rPr>
        <w:t>(Bruckner et al., 2011)</w:t>
      </w:r>
      <w:r w:rsidR="004045B5">
        <w:rPr>
          <w:rFonts w:ascii="Times New Roman" w:hAnsi="Times New Roman" w:cs="Times New Roman"/>
          <w:sz w:val="24"/>
          <w:szCs w:val="24"/>
        </w:rPr>
        <w:fldChar w:fldCharType="end"/>
      </w:r>
      <w:r w:rsidRPr="00FA5453">
        <w:rPr>
          <w:rFonts w:ascii="Times New Roman" w:hAnsi="Times New Roman" w:cs="Times New Roman"/>
          <w:sz w:val="24"/>
          <w:szCs w:val="24"/>
        </w:rPr>
        <w:t xml:space="preserve">. These trends underscore the urgency of implementing scalable models of care, including </w:t>
      </w:r>
      <w:r w:rsidR="001053AB">
        <w:rPr>
          <w:rFonts w:ascii="Times New Roman" w:hAnsi="Times New Roman" w:cs="Times New Roman"/>
          <w:sz w:val="24"/>
          <w:szCs w:val="24"/>
        </w:rPr>
        <w:t>BPIs</w:t>
      </w:r>
      <w:r w:rsidRPr="00FA5453">
        <w:rPr>
          <w:rFonts w:ascii="Times New Roman" w:hAnsi="Times New Roman" w:cs="Times New Roman"/>
          <w:sz w:val="24"/>
          <w:szCs w:val="24"/>
        </w:rPr>
        <w:t>, to extend reach in settings where specialist capacity is limited.</w:t>
      </w:r>
      <w:r w:rsidR="008F1F22">
        <w:rPr>
          <w:rFonts w:ascii="Times New Roman" w:hAnsi="Times New Roman" w:cs="Times New Roman"/>
          <w:sz w:val="24"/>
          <w:szCs w:val="24"/>
        </w:rPr>
        <w:t xml:space="preserve"> In</w:t>
      </w:r>
      <w:r w:rsidR="008D0651" w:rsidRPr="008D0651">
        <w:rPr>
          <w:rFonts w:ascii="Times New Roman" w:hAnsi="Times New Roman" w:cs="Times New Roman"/>
          <w:sz w:val="24"/>
          <w:szCs w:val="24"/>
        </w:rPr>
        <w:t>tegrati</w:t>
      </w:r>
      <w:r w:rsidR="008F1F22">
        <w:rPr>
          <w:rFonts w:ascii="Times New Roman" w:hAnsi="Times New Roman" w:cs="Times New Roman"/>
          <w:sz w:val="24"/>
          <w:szCs w:val="24"/>
        </w:rPr>
        <w:t xml:space="preserve">ng </w:t>
      </w:r>
      <w:r w:rsidR="008D0651" w:rsidRPr="008D0651">
        <w:rPr>
          <w:rFonts w:ascii="Times New Roman" w:hAnsi="Times New Roman" w:cs="Times New Roman"/>
          <w:sz w:val="24"/>
          <w:szCs w:val="24"/>
        </w:rPr>
        <w:t xml:space="preserve"> paraprofessionals into healthcare settings</w:t>
      </w:r>
      <w:r w:rsidR="008F1F22">
        <w:rPr>
          <w:rFonts w:ascii="Times New Roman" w:hAnsi="Times New Roman" w:cs="Times New Roman"/>
          <w:sz w:val="24"/>
          <w:szCs w:val="24"/>
        </w:rPr>
        <w:t xml:space="preserve"> has the potential to </w:t>
      </w:r>
      <w:r w:rsidR="008D0217">
        <w:rPr>
          <w:rFonts w:ascii="Times New Roman" w:hAnsi="Times New Roman" w:cs="Times New Roman"/>
          <w:sz w:val="24"/>
          <w:szCs w:val="24"/>
        </w:rPr>
        <w:t xml:space="preserve">decrease </w:t>
      </w:r>
      <w:r w:rsidR="009B1437">
        <w:rPr>
          <w:rFonts w:ascii="Times New Roman" w:hAnsi="Times New Roman" w:cs="Times New Roman"/>
          <w:sz w:val="24"/>
          <w:szCs w:val="24"/>
        </w:rPr>
        <w:t>reliance on</w:t>
      </w:r>
      <w:r w:rsidR="008D0217">
        <w:rPr>
          <w:rFonts w:ascii="Times New Roman" w:hAnsi="Times New Roman" w:cs="Times New Roman"/>
          <w:sz w:val="24"/>
          <w:szCs w:val="24"/>
        </w:rPr>
        <w:t xml:space="preserve"> </w:t>
      </w:r>
      <w:r w:rsidR="009B1437">
        <w:rPr>
          <w:rFonts w:ascii="Times New Roman" w:hAnsi="Times New Roman" w:cs="Times New Roman"/>
          <w:sz w:val="24"/>
          <w:szCs w:val="24"/>
        </w:rPr>
        <w:t>accredited</w:t>
      </w:r>
      <w:r w:rsidR="008D0651" w:rsidRPr="008D0651">
        <w:rPr>
          <w:rFonts w:ascii="Times New Roman" w:hAnsi="Times New Roman" w:cs="Times New Roman"/>
          <w:sz w:val="24"/>
          <w:szCs w:val="24"/>
        </w:rPr>
        <w:t xml:space="preserve"> therapists</w:t>
      </w:r>
      <w:r w:rsidR="00832CBE">
        <w:rPr>
          <w:rFonts w:ascii="Times New Roman" w:hAnsi="Times New Roman" w:cs="Times New Roman"/>
          <w:sz w:val="24"/>
          <w:szCs w:val="24"/>
        </w:rPr>
        <w:t xml:space="preserve"> and</w:t>
      </w:r>
      <w:r w:rsidR="008D0651" w:rsidRPr="008D0651">
        <w:rPr>
          <w:rFonts w:ascii="Times New Roman" w:hAnsi="Times New Roman" w:cs="Times New Roman"/>
          <w:sz w:val="24"/>
          <w:szCs w:val="24"/>
        </w:rPr>
        <w:t xml:space="preserve"> broaden access to services while reducing treatment costs</w:t>
      </w:r>
      <w:r w:rsidR="00832CBE">
        <w:rPr>
          <w:rFonts w:ascii="Times New Roman" w:hAnsi="Times New Roman" w:cs="Times New Roman"/>
          <w:sz w:val="24"/>
          <w:szCs w:val="24"/>
        </w:rPr>
        <w:t>, particularly in underserved populations</w:t>
      </w:r>
      <w:r w:rsidR="00794BBA">
        <w:rPr>
          <w:rFonts w:ascii="Times New Roman" w:hAnsi="Times New Roman" w:cs="Times New Roman"/>
          <w:sz w:val="24"/>
          <w:szCs w:val="24"/>
        </w:rPr>
        <w:t xml:space="preserve"> </w:t>
      </w:r>
      <w:r w:rsidR="00794BBA">
        <w:rPr>
          <w:rFonts w:ascii="Times New Roman" w:hAnsi="Times New Roman" w:cs="Times New Roman"/>
          <w:sz w:val="24"/>
          <w:szCs w:val="24"/>
        </w:rPr>
        <w:fldChar w:fldCharType="begin"/>
      </w:r>
      <w:r w:rsidR="00794BBA">
        <w:rPr>
          <w:rFonts w:ascii="Times New Roman" w:hAnsi="Times New Roman" w:cs="Times New Roman"/>
          <w:sz w:val="24"/>
          <w:szCs w:val="24"/>
        </w:rPr>
        <w:instrText xml:space="preserve"> ADDIN ZOTERO_ITEM CSL_CITATION {"citationID":"3yiQ0vur","properties":{"formattedCitation":"(Morrison et al., 2025)","plainCitation":"(Morrison et al., 2025)","noteIndex":0},"citationItems":[{"id":769,"uris":["http://zotero.org/users/11411579/items/6YBZWNMY"],"itemData":{"id":769,"type":"article-journal","abstract":"The increasing global demand for mental health services, compounded by the COVID-19 pandemic, has spurred innovative approaches. Among these, the utilisation of paraprofessionals for delivering brief psychological interventions (BPIs) is gaining significant traction across diverse settings and populations. Paraprofessionals (individuals equipped with specialised mental health training but lacking formal qualifications) have emerged as a valuable resource. They have the potential to offer cost-effective, culturally sensitive and readily accessible support. The integration of paraprofessionals into various healthcare settings, such as inpatient psychiatric units and primary care clinics, underscores their potential to enhance holistic well-being and early intervention. This integration not only lightens the load on licensed therapists but also broadens access to services while reducing treatment costs. At a global scale, paraprofessionals, armed with local knowledge and community connections, play a pivotal role in improving mental health outcomes among underserved populations. Furthermore, the rise of telemental health, an increasingly crucial aspect of mental healthcare, presents new avenues for paraprofessionals to deliver psychological care. Despite their potential, paraprofessionals encounter challenges related to work-life balance, boundary-setting and the stigma attached to their roles. Their integration into healthcare systems requires clear roles and responsibilities, along with continuous support to ensure effective intervention and the well-being of both providers and recipients. Further research and development are necessary to harness their full potential and meet the increasing demand for accessible mental health services.","container-title":"Counselling and Psychotherapy Research","DOI":"10.1002/capr.12854","ISSN":"1746-1405","issue":"2","language":"en","license":"© 2024 British Association for Counselling and Psychotherapy.","note":"_eprint: https://onlinelibrary.wiley.com/doi/pdf/10.1002/capr.12854","page":"e12854","source":"Wiley Online Library","title":"The modern role of paraprofessionals in delivering brief psychological interventions","volume":"25","author":[{"family":"Morrison","given":"Nicholas R."},{"family":"Chang","given":"Mu-Yin"},{"family":"Xie","given":"Alice"},{"family":"Kim","given":"Youngsuk"}],"issued":{"date-parts":[["2025"]]}}}],"schema":"https://github.com/citation-style-language/schema/raw/master/csl-citation.json"} </w:instrText>
      </w:r>
      <w:r w:rsidR="00794BBA">
        <w:rPr>
          <w:rFonts w:ascii="Times New Roman" w:hAnsi="Times New Roman" w:cs="Times New Roman"/>
          <w:sz w:val="24"/>
          <w:szCs w:val="24"/>
        </w:rPr>
        <w:fldChar w:fldCharType="separate"/>
      </w:r>
      <w:r w:rsidR="00794BBA" w:rsidRPr="00794BBA">
        <w:rPr>
          <w:rFonts w:ascii="Times New Roman" w:hAnsi="Times New Roman" w:cs="Times New Roman"/>
          <w:sz w:val="24"/>
        </w:rPr>
        <w:t>(Morrison et al., 2025)</w:t>
      </w:r>
      <w:r w:rsidR="00794BBA">
        <w:rPr>
          <w:rFonts w:ascii="Times New Roman" w:hAnsi="Times New Roman" w:cs="Times New Roman"/>
          <w:sz w:val="24"/>
          <w:szCs w:val="24"/>
        </w:rPr>
        <w:fldChar w:fldCharType="end"/>
      </w:r>
      <w:r w:rsidR="00794BBA">
        <w:rPr>
          <w:rFonts w:ascii="Times New Roman" w:hAnsi="Times New Roman" w:cs="Times New Roman"/>
          <w:sz w:val="24"/>
          <w:szCs w:val="24"/>
        </w:rPr>
        <w:t xml:space="preserve">. </w:t>
      </w:r>
    </w:p>
    <w:p w14:paraId="0ADB2D9A" w14:textId="2AF4A4F0" w:rsidR="00E43B96" w:rsidRDefault="00EB5C9C" w:rsidP="00144EAA">
      <w:pPr>
        <w:spacing w:line="480" w:lineRule="auto"/>
        <w:ind w:firstLine="720"/>
        <w:rPr>
          <w:rFonts w:ascii="Times New Roman" w:hAnsi="Times New Roman" w:cs="Times New Roman"/>
          <w:sz w:val="24"/>
          <w:szCs w:val="24"/>
        </w:rPr>
      </w:pPr>
      <w:r>
        <w:rPr>
          <w:rFonts w:ascii="Times New Roman" w:hAnsi="Times New Roman" w:cs="Times New Roman"/>
          <w:sz w:val="24"/>
          <w:szCs w:val="24"/>
        </w:rPr>
        <w:t>BPI</w:t>
      </w:r>
      <w:r w:rsidR="006F72BD">
        <w:rPr>
          <w:rFonts w:ascii="Times New Roman" w:hAnsi="Times New Roman" w:cs="Times New Roman"/>
          <w:sz w:val="24"/>
          <w:szCs w:val="24"/>
        </w:rPr>
        <w:t xml:space="preserve">s </w:t>
      </w:r>
      <w:r w:rsidR="000D66DD">
        <w:rPr>
          <w:rFonts w:ascii="Times New Roman" w:hAnsi="Times New Roman" w:cs="Times New Roman"/>
          <w:sz w:val="24"/>
          <w:szCs w:val="24"/>
        </w:rPr>
        <w:t>have been shown to be effective</w:t>
      </w:r>
      <w:r w:rsidR="00CA2230">
        <w:rPr>
          <w:rFonts w:ascii="Times New Roman" w:hAnsi="Times New Roman" w:cs="Times New Roman"/>
          <w:sz w:val="24"/>
          <w:szCs w:val="24"/>
        </w:rPr>
        <w:t xml:space="preserve"> </w:t>
      </w:r>
      <w:r w:rsidR="006F72BD">
        <w:rPr>
          <w:rFonts w:ascii="Times New Roman" w:hAnsi="Times New Roman" w:cs="Times New Roman"/>
          <w:sz w:val="24"/>
          <w:szCs w:val="24"/>
        </w:rPr>
        <w:t>in primary care</w:t>
      </w:r>
      <w:r w:rsidR="008672DE">
        <w:rPr>
          <w:rFonts w:ascii="Times New Roman" w:hAnsi="Times New Roman" w:cs="Times New Roman"/>
          <w:sz w:val="24"/>
          <w:szCs w:val="24"/>
        </w:rPr>
        <w:t xml:space="preserve"> </w:t>
      </w:r>
      <w:r w:rsidR="00CA2230">
        <w:rPr>
          <w:rFonts w:ascii="Times New Roman" w:hAnsi="Times New Roman" w:cs="Times New Roman"/>
          <w:sz w:val="24"/>
          <w:szCs w:val="24"/>
        </w:rPr>
        <w:t xml:space="preserve">settings </w:t>
      </w:r>
      <w:r w:rsidR="00244A9D">
        <w:rPr>
          <w:rFonts w:ascii="Times New Roman" w:hAnsi="Times New Roman" w:cs="Times New Roman"/>
          <w:sz w:val="24"/>
          <w:szCs w:val="24"/>
        </w:rPr>
        <w:fldChar w:fldCharType="begin"/>
      </w:r>
      <w:r w:rsidR="00244A9D">
        <w:rPr>
          <w:rFonts w:ascii="Times New Roman" w:hAnsi="Times New Roman" w:cs="Times New Roman"/>
          <w:sz w:val="24"/>
          <w:szCs w:val="24"/>
        </w:rPr>
        <w:instrText xml:space="preserve"> ADDIN ZOTERO_ITEM CSL_CITATION {"citationID":"VCvivqvA","properties":{"formattedCitation":"(Wakefield et al., 2021)","plainCitation":"(Wakefield et al., 2021)","noteIndex":0},"citationItems":[{"id":787,"uris":["http://zotero.org/users/11411579/items/7GUXWQHH"],"itemData":{"id":787,"type":"article-journal","abstract":"OBJECTIVES: Improving Access to Psychological Therapies (IAPT) is a national-level dissemination programme for provision of evidence-based psychological treatments for anxiety and depression in the United Kingdom. This paper sought to review and meta-analyse practice-based evidence arising from the programme.\nDESIGN: A pre-registered (CRD42018114796) systematic review and meta-analysis.\nMETHODS: A random effects meta-analysis was performed only on the practice-based IAPT studies (i.e. excluding the clinical trials). Subgroup analyses examined the potential influence of particular methodologies, treatments, populations, and target conditions. Sensitivity analyses investigated potential sources of heterogeneity and bias.\nRESULTS: The systematic review identified N = 60 studies, with N = 47 studies suitable for meta-analysis. The primary meta-analysis showed large pre-post treatment effect sizes for depression (d = 0.87, 95% CI [0.78-0.96], p &lt; .0001) and anxiety (d = 0.88, 95% CI [0.79-0.97], p &lt; .0001), and a moderate effect on functional impairment (d = 0.55, 95% CI [0.48-0.61], p &lt; .0001). The methodological features of studies influenced ESs (e.g., such as whether intention-to-treat or completer analyses were employed).\nCONCLUSIONS: Current evidence suggests that IAPT enables access to broadly effective evidence-based psychological therapies for large numbers of patients. The limitations of the review and the clinical and methodological implications are discussed.\nPRACTITIONER POINTS: IAPT interventions are associated with large pre-post treatment effect sizes in depression and anxiety measures. IAPT interventions are associated with moderate treatment effect sizes with regards to work and social adjustment. A reduction in dropout and also the prevention of post-treatment relapse via the offer of follow-up support are important areas for future development.","container-title":"The British Journal of Clinical Psychology","DOI":"10.1111/bjc.12259","ISSN":"0144-6657","issue":"1","journalAbbreviation":"Br J Clin Psychol","language":"eng","note":"PMID: 32578231","page":"1-37","source":"PubMed","title":"Improving Access to Psychological Therapies (IAPT) in the United Kingdom: A systematic review and meta-analysis of 10-years of practice-based evidence","title-short":"Improving Access to Psychological Therapies (IAPT) in the United Kingdom","volume":"60","author":[{"family":"Wakefield","given":"Sarah"},{"family":"Kellett","given":"Stephen"},{"family":"Simmonds-Buckley","given":"Melanie"},{"family":"Stockton","given":"Daniel"},{"family":"Bradbury","given":"Abigail"},{"family":"Delgadillo","given":"Jaime"}],"issued":{"date-parts":[["2021",3]]}}}],"schema":"https://github.com/citation-style-language/schema/raw/master/csl-citation.json"} </w:instrText>
      </w:r>
      <w:r w:rsidR="00244A9D">
        <w:rPr>
          <w:rFonts w:ascii="Times New Roman" w:hAnsi="Times New Roman" w:cs="Times New Roman"/>
          <w:sz w:val="24"/>
          <w:szCs w:val="24"/>
        </w:rPr>
        <w:fldChar w:fldCharType="separate"/>
      </w:r>
      <w:r w:rsidR="00244A9D" w:rsidRPr="00244A9D">
        <w:rPr>
          <w:rFonts w:ascii="Times New Roman" w:hAnsi="Times New Roman" w:cs="Times New Roman"/>
          <w:sz w:val="24"/>
        </w:rPr>
        <w:t>(Wakefield et al., 2021)</w:t>
      </w:r>
      <w:r w:rsidR="00244A9D">
        <w:rPr>
          <w:rFonts w:ascii="Times New Roman" w:hAnsi="Times New Roman" w:cs="Times New Roman"/>
          <w:sz w:val="24"/>
          <w:szCs w:val="24"/>
        </w:rPr>
        <w:fldChar w:fldCharType="end"/>
      </w:r>
      <w:r w:rsidR="00820199">
        <w:rPr>
          <w:rFonts w:ascii="Times New Roman" w:hAnsi="Times New Roman" w:cs="Times New Roman"/>
          <w:sz w:val="24"/>
          <w:szCs w:val="24"/>
        </w:rPr>
        <w:t xml:space="preserve"> and with </w:t>
      </w:r>
      <w:r w:rsidR="00CA2230">
        <w:rPr>
          <w:rFonts w:ascii="Times New Roman" w:hAnsi="Times New Roman" w:cs="Times New Roman"/>
          <w:sz w:val="24"/>
          <w:szCs w:val="24"/>
        </w:rPr>
        <w:t>specific populations</w:t>
      </w:r>
      <w:r w:rsidR="00820199">
        <w:rPr>
          <w:rFonts w:ascii="Times New Roman" w:hAnsi="Times New Roman" w:cs="Times New Roman"/>
          <w:sz w:val="24"/>
          <w:szCs w:val="24"/>
        </w:rPr>
        <w:t xml:space="preserve"> such as refugees </w:t>
      </w:r>
      <w:r w:rsidR="00820199">
        <w:rPr>
          <w:rFonts w:ascii="Times New Roman" w:hAnsi="Times New Roman" w:cs="Times New Roman"/>
          <w:sz w:val="24"/>
          <w:szCs w:val="24"/>
        </w:rPr>
        <w:fldChar w:fldCharType="begin"/>
      </w:r>
      <w:r w:rsidR="00820199">
        <w:rPr>
          <w:rFonts w:ascii="Times New Roman" w:hAnsi="Times New Roman" w:cs="Times New Roman"/>
          <w:sz w:val="24"/>
          <w:szCs w:val="24"/>
        </w:rPr>
        <w:instrText xml:space="preserve"> ADDIN ZOTERO_ITEM CSL_CITATION {"citationID":"3vWOLqmC","properties":{"formattedCitation":"(de Graaff et al., 2020)","plainCitation":"(de Graaff et al., 2020)","noteIndex":0},"citationItems":[{"id":790,"uris":["http://zotero.org/users/11411579/items/5S4HAJMG"],"itemData":{"id":790,"type":"article-journal","abstract":"Background: Syrian refugees face multiple hardships and adversities which put them at risk for the development of mental health problems. However, access to adequate mental health care in host countries is limited. The WHO has developed Problem Management Plus (PM+), a brief, scalable psychological intervention, delivered by non-specialist helpers, that addresses common mental disorders in people affected by adversity. This study is part of the STRENGTHS project, that aims to evaluate peer-refugee delivered psychological interventions for Syrian refugees in Europe and the Middle East. Objective: To evaluate the effectiveness and cost-effectiveness of the peer-refugee delivered PM+ intervention among Syrian refugees with elevated levels of psychological distress in the Netherlands. Methods: PM+ will be tested in a randomized controlled trial (RCT) among Arabic-speaking Syrian refugees in the Netherlands aged 18 years and above with self-reported psychological distress (Kessler Psychological Distress Scale; K10 &gt;15) and impaired daily functioning (WHO Disability Assessment Schedule; WHODAS 2.0 &gt;16). Participants (N = 380) will be randomized into care as usual with PM+ (CAU/PM+, n = 190) or CAU only (CAU, n = 190). Baseline, 1-week post-intervention, and 3-month and 12-month follow-up assessments will be conducted. Primary outcomes are symptoms of depression and anxiety. Secondary outcomes are functional impairment, posttraumatic stress disorder symptoms, self-identified problems, anger, health and productivity costs, and hair cortisol concentrations. A process evaluation will be carried out to evaluate treatment dose, protocol fidelity and stakeholder views on barriers and facilitators to implementing PM+. Results and Conclusions: PM+ has proved effectiveness in other populations and settings. After positive evaluation, the adapted manual and training materials for individual PM+ will be made available through the WHO to encourage further replication and scaling up. Trial registration: Trial registration Dutch Trial Registry, NL7552, registered prospectively on March 1, 2019. Medical Ethics Review Committee VU Medical Center Protocol ID 2017.320, 7 September 2017.","container-title":"European Journal of Psychotraumatology","DOI":"10.1080/20008198.2019.1694347","ISSN":"2000-8066","issue":"1","journalAbbreviation":"Eur J Psychotraumatol","language":"eng","note":"PMID: 32082506\nPMCID: PMC7006761","page":"1694347","source":"PubMed","title":"Effectiveness of a peer-refugee delivered psychological intervention to reduce psychological distress among adult Syrian refugees in the Netherlands: study protocol","title-short":"Effectiveness of a peer-refugee delivered psychological intervention to reduce psychological distress among adult Syrian refugees in the Netherlands","volume":"11","author":[{"family":"Graaff","given":"Anne M.","non-dropping-particle":"de"},{"family":"Cuijpers","given":"Pim"},{"family":"Acarturk","given":"Ceren"},{"family":"Bryant","given":"Richard"},{"family":"Burchert","given":"Sebastian"},{"family":"Fuhr","given":"Daniela C."},{"family":"Huizink","given":"Anja C."},{"family":"Jong","given":"Joop","non-dropping-particle":"de"},{"family":"Kieft","given":"Barbara"},{"family":"Knaevelsrud","given":"Christine"},{"family":"McDaid","given":"David"},{"family":"Morina","given":"Naser"},{"family":"Park","given":"A.-La"},{"family":"Uppendahl","given":"Jana"},{"family":"Ventevogel","given":"Peter"},{"family":"Whitney","given":"Claire"},{"family":"Wiedemann","given":"Nana"},{"family":"Woodward","given":"Aniek"},{"family":"Sijbrandij","given":"Marit"}],"issued":{"date-parts":[["2020"]]}}}],"schema":"https://github.com/citation-style-language/schema/raw/master/csl-citation.json"} </w:instrText>
      </w:r>
      <w:r w:rsidR="00820199">
        <w:rPr>
          <w:rFonts w:ascii="Times New Roman" w:hAnsi="Times New Roman" w:cs="Times New Roman"/>
          <w:sz w:val="24"/>
          <w:szCs w:val="24"/>
        </w:rPr>
        <w:fldChar w:fldCharType="separate"/>
      </w:r>
      <w:r w:rsidR="00820199" w:rsidRPr="00820199">
        <w:rPr>
          <w:rFonts w:ascii="Times New Roman" w:hAnsi="Times New Roman" w:cs="Times New Roman"/>
          <w:sz w:val="24"/>
        </w:rPr>
        <w:t>(de Graaff et al., 2020)</w:t>
      </w:r>
      <w:r w:rsidR="00820199">
        <w:rPr>
          <w:rFonts w:ascii="Times New Roman" w:hAnsi="Times New Roman" w:cs="Times New Roman"/>
          <w:sz w:val="24"/>
          <w:szCs w:val="24"/>
        </w:rPr>
        <w:fldChar w:fldCharType="end"/>
      </w:r>
      <w:r w:rsidR="008B3A48">
        <w:rPr>
          <w:rFonts w:ascii="Times New Roman" w:hAnsi="Times New Roman" w:cs="Times New Roman"/>
          <w:sz w:val="24"/>
          <w:szCs w:val="24"/>
        </w:rPr>
        <w:t xml:space="preserve">, families affected by addiction </w:t>
      </w:r>
      <w:r w:rsidR="006661CC">
        <w:rPr>
          <w:rFonts w:ascii="Times New Roman" w:hAnsi="Times New Roman" w:cs="Times New Roman"/>
          <w:sz w:val="24"/>
          <w:szCs w:val="24"/>
        </w:rPr>
        <w:fldChar w:fldCharType="begin"/>
      </w:r>
      <w:r w:rsidR="006661CC">
        <w:rPr>
          <w:rFonts w:ascii="Times New Roman" w:hAnsi="Times New Roman" w:cs="Times New Roman"/>
          <w:sz w:val="24"/>
          <w:szCs w:val="24"/>
        </w:rPr>
        <w:instrText xml:space="preserve"> ADDIN ZOTERO_ITEM CSL_CITATION {"citationID":"ICjQB5pz","properties":{"formattedCitation":"(Bhatia et al., 2022)","plainCitation":"(Bhatia et al., 2022)","noteIndex":0},"citationItems":[{"id":766,"uris":["http://zotero.org/users/11411579/items/6NVSKLUW"],"itemData":{"id":766,"type":"article-journal","abstract":"BACKGROUND: Despite evidence of the burden of alcohol use on families, there is a lack of adequate and targeted support. We aimed to examine the feasibility, acceptability and impact of Supporting Addiction Affected Families Effectively (SAFE), a brief lay counsellor-delivered intervention for affected family members (AFMs).\nMETHODS: Parallel arm feasibility randomised controlled trial [1:1 allocation to SAFE or enhanced usual care (EUC)]. The primary outcome was mean difference in symptom score assessed by the Symptom Rating Test and secondary outcomes were difference in coping, impact and social support scores measured by the Coping Questionnaire, Family Member Impact Questionnaire, and Alcohol, Drugs and the Family Social Support Scale. Process data examining feasibility and acceptability were also collected. The primary analysis was intention to treat at the 3-month endpoint.\nRESULTS: In total, 115 AFMs were referred to the trial, and 101 (87.8%) consenting participants were randomised to the two arms (51 SAFE arm and 50 EUC arm). Seventy-eight per cent completed treatment, with the mean number of sessions being 4.25 sessions and mean duration being 53 min. Ninety-five per cent completed outcome assessment. There were no statistically significant differences between SAFE and EUC on any of the outcome measures, except for the between-group adjusted mean differences for social support scores (AMD -6.05, 95% CI -10.98 to -1.12, p = 0.02).\nCONCLUSION: Our work indicates that it is possible to identify AFMs through community networking, and have high rates of participation for lay counsellor-delivered psychosocial care. Nevertheless, there is a need for further intervention development to ensure its contextual relevance and appropriateness.","container-title":"Global Mental Health (Cambridge, England)","DOI":"10.1017/gmh.2022.41","ISSN":"2054-4251","journalAbbreviation":"Glob Ment Health (Camb)","language":"eng","note":"PMID: 36618725\nPMCID: PMC9806960","page":"448-459","source":"PubMed","title":"Supporting addiction affected families effectively: a feasibility randomised controlled trial of a psychosocial intervention delivered by lay counsellors in Goa, India","title-short":"Supporting addiction affected families effectively","volume":"9","author":[{"family":"Bhatia","given":"Urvita"},{"family":"Velleman","given":"Richard"},{"family":"Velleman","given":"Gill"},{"family":"Garber","given":"Alison"},{"family":"Catalano","given":"Alexander"},{"family":"Nadkarni","given":"Abhijit"}],"issued":{"date-parts":[["2022"]]}}}],"schema":"https://github.com/citation-style-language/schema/raw/master/csl-citation.json"} </w:instrText>
      </w:r>
      <w:r w:rsidR="006661CC">
        <w:rPr>
          <w:rFonts w:ascii="Times New Roman" w:hAnsi="Times New Roman" w:cs="Times New Roman"/>
          <w:sz w:val="24"/>
          <w:szCs w:val="24"/>
        </w:rPr>
        <w:fldChar w:fldCharType="separate"/>
      </w:r>
      <w:r w:rsidR="006661CC" w:rsidRPr="006661CC">
        <w:rPr>
          <w:rFonts w:ascii="Times New Roman" w:hAnsi="Times New Roman" w:cs="Times New Roman"/>
          <w:sz w:val="24"/>
        </w:rPr>
        <w:t>(Bhatia et al., 2022)</w:t>
      </w:r>
      <w:r w:rsidR="006661CC">
        <w:rPr>
          <w:rFonts w:ascii="Times New Roman" w:hAnsi="Times New Roman" w:cs="Times New Roman"/>
          <w:sz w:val="24"/>
          <w:szCs w:val="24"/>
        </w:rPr>
        <w:fldChar w:fldCharType="end"/>
      </w:r>
      <w:r w:rsidR="00B61132">
        <w:rPr>
          <w:rFonts w:ascii="Times New Roman" w:hAnsi="Times New Roman" w:cs="Times New Roman"/>
          <w:sz w:val="24"/>
          <w:szCs w:val="24"/>
        </w:rPr>
        <w:t xml:space="preserve"> </w:t>
      </w:r>
      <w:r w:rsidR="002255FF">
        <w:rPr>
          <w:rFonts w:ascii="Times New Roman" w:hAnsi="Times New Roman" w:cs="Times New Roman"/>
          <w:sz w:val="24"/>
          <w:szCs w:val="24"/>
        </w:rPr>
        <w:t xml:space="preserve">and </w:t>
      </w:r>
      <w:r w:rsidR="00B61132">
        <w:rPr>
          <w:rFonts w:ascii="Times New Roman" w:hAnsi="Times New Roman" w:cs="Times New Roman"/>
          <w:sz w:val="24"/>
          <w:szCs w:val="24"/>
        </w:rPr>
        <w:t xml:space="preserve">people with money, employment or housing problems </w:t>
      </w:r>
      <w:r w:rsidR="00FA7990">
        <w:rPr>
          <w:rFonts w:ascii="Times New Roman" w:hAnsi="Times New Roman" w:cs="Times New Roman"/>
          <w:sz w:val="24"/>
          <w:szCs w:val="24"/>
        </w:rPr>
        <w:fldChar w:fldCharType="begin"/>
      </w:r>
      <w:r w:rsidR="00FA7990">
        <w:rPr>
          <w:rFonts w:ascii="Times New Roman" w:hAnsi="Times New Roman" w:cs="Times New Roman"/>
          <w:sz w:val="24"/>
          <w:szCs w:val="24"/>
        </w:rPr>
        <w:instrText xml:space="preserve"> ADDIN ZOTERO_ITEM CSL_CITATION {"citationID":"G7O7krsy","properties":{"formattedCitation":"(Barnes et al., 2018)","plainCitation":"(Barnes et al., 2018)","noteIndex":0},"citationItems":[{"id":785,"uris":["http://zotero.org/users/11411579/items/NCRTIDV5"],"itemData":{"id":785,"type":"article-journal","abstract":"Job loss, austerity measures, financial difficulties and house repossession contribute to the risk of self-harm and suicide during recessions. Navigating the benefits system and accessing sources of welfare and debt advice is a difficult experience for vulnerable people, further contributing to their distress. Whilst there is some evidence that advice-type interventions can lead to financial gain, there is mixed evidence for their effectiveness in improving mental health in those experiencing financial difficulties. There have been no interventions targeting those who have self-harmed due to economic hardship. Our aim was to determine the feasibility and acceptability of a brief psychosocial intervention (the ‘HOPE’ service) for people presenting to hospital emergency departments (ED) following self-harm or in acute distress because of financial, employment or welfare (benefit) difficulties. Nineteen people consented to random allocation to the intervention or control arm on a 2:1 basis. Participants randomised to the intervention arm (n = 13) received up to six sessions of 1:1 support provided by community support staff trained in Motivational Interviewing (MI). Control participants (n = 6) received a one-off session signposting them to relevant support organisations. Fourteen participants were followed up after 3 months. Participants and mental health workers took part in qualitative interviews. The acceptability of outcome measures including the PHQ-9, GAD-7, repeat self-harm, EQ5D-5 L and questions about debt, employment and welfare benefits were explored. Interviews indicated the main benefits of the service as the resolution of specific financial problems and receiving support when participants were feeling most vulnerable. Randomisation was acceptable to most participants although not always fully understood and control participants could be disappointed. Recruitment was slow (1–2 per month). The outcome measures were acceptable and appeared sensitive to change. The HOPE intervention is feasible and acceptable. There was evidence of need and it is a relatively inexpensive intervention. Refining aspects of the intervention would be straightforward. A full-scale RCT would be feasible, if broadened eligibility criteria led to increased recruitment and improvements were made to staff training and support. ISRCTN58531248 .","container-title":"Pilot and Feasibility Studies","DOI":"10.1186/s40814-018-0365-6","ISSN":"2055-5784","issue":"1","journalAbbreviation":"Pilot Feasibility Stud","language":"en","license":"2018 The Author(s).","note":"publisher: BioMed Central","page":"1-12","source":"pilotfeasibilitystudies-biomedcentral-com.uea.idm.oclc.org","title":"The help for people with money, employment or housing problems (HOPE) intervention: pilot randomised trial with mixed methods feasibility research","title-short":"The help for people with money, employment or housing problems (HOPE) intervention","volume":"4","author":[{"family":"Barnes","given":"M. C."},{"family":"Haase","given":"A. M."},{"family":"Scott","given":"L. J."},{"family":"Linton","given":"M.-J."},{"family":"Bard","given":"A. M."},{"family":"Donovan","given":"J. L."},{"family":"Davies","given":"R."},{"family":"Dursley","given":"S."},{"family":"Williams","given":"S."},{"family":"Elliott","given":"D."},{"family":"Potokar","given":"J."},{"family":"Kapur","given":"N."},{"family":"Hawton","given":"K."},{"family":"O’Connor","given":"R. C."},{"family":"Hollingworth","given":"W."},{"family":"Metcalfe","given":"C."},{"family":"Gunnell","given":"D."}],"issued":{"date-parts":[["2018",12]]}}}],"schema":"https://github.com/citation-style-language/schema/raw/master/csl-citation.json"} </w:instrText>
      </w:r>
      <w:r w:rsidR="00FA7990">
        <w:rPr>
          <w:rFonts w:ascii="Times New Roman" w:hAnsi="Times New Roman" w:cs="Times New Roman"/>
          <w:sz w:val="24"/>
          <w:szCs w:val="24"/>
        </w:rPr>
        <w:fldChar w:fldCharType="separate"/>
      </w:r>
      <w:r w:rsidR="00FA7990" w:rsidRPr="00FA7990">
        <w:rPr>
          <w:rFonts w:ascii="Times New Roman" w:hAnsi="Times New Roman" w:cs="Times New Roman"/>
          <w:sz w:val="24"/>
        </w:rPr>
        <w:t>(Barnes et al., 2018)</w:t>
      </w:r>
      <w:r w:rsidR="00FA7990">
        <w:rPr>
          <w:rFonts w:ascii="Times New Roman" w:hAnsi="Times New Roman" w:cs="Times New Roman"/>
          <w:sz w:val="24"/>
          <w:szCs w:val="24"/>
        </w:rPr>
        <w:fldChar w:fldCharType="end"/>
      </w:r>
      <w:r w:rsidR="00777A94">
        <w:rPr>
          <w:rFonts w:ascii="Times New Roman" w:hAnsi="Times New Roman" w:cs="Times New Roman"/>
          <w:sz w:val="24"/>
          <w:szCs w:val="24"/>
        </w:rPr>
        <w:t>.</w:t>
      </w:r>
      <w:r w:rsidR="00CA2230">
        <w:rPr>
          <w:rFonts w:ascii="Times New Roman" w:hAnsi="Times New Roman" w:cs="Times New Roman"/>
          <w:sz w:val="24"/>
          <w:szCs w:val="24"/>
        </w:rPr>
        <w:t xml:space="preserve"> </w:t>
      </w:r>
      <w:r w:rsidR="005B69FD">
        <w:rPr>
          <w:rFonts w:ascii="Times New Roman" w:hAnsi="Times New Roman" w:cs="Times New Roman"/>
          <w:sz w:val="24"/>
          <w:szCs w:val="24"/>
        </w:rPr>
        <w:t>Evidence regarding their effectiveness in secondary care settings is beginning to emerge</w:t>
      </w:r>
      <w:r w:rsidR="003218A5">
        <w:rPr>
          <w:rFonts w:ascii="Times New Roman" w:hAnsi="Times New Roman" w:cs="Times New Roman"/>
          <w:sz w:val="24"/>
          <w:szCs w:val="24"/>
        </w:rPr>
        <w:t xml:space="preserve"> in small studies</w:t>
      </w:r>
      <w:r w:rsidR="001543D1">
        <w:rPr>
          <w:rFonts w:ascii="Times New Roman" w:hAnsi="Times New Roman" w:cs="Times New Roman"/>
          <w:sz w:val="24"/>
          <w:szCs w:val="24"/>
        </w:rPr>
        <w:t xml:space="preserve">. </w:t>
      </w:r>
      <w:r w:rsidR="00E55600">
        <w:rPr>
          <w:rFonts w:ascii="Times New Roman" w:hAnsi="Times New Roman" w:cs="Times New Roman"/>
          <w:sz w:val="24"/>
          <w:szCs w:val="24"/>
        </w:rPr>
        <w:t>BPIs</w:t>
      </w:r>
      <w:r w:rsidR="00B45E80" w:rsidRPr="00B45E80">
        <w:rPr>
          <w:rFonts w:ascii="Times New Roman" w:hAnsi="Times New Roman" w:cs="Times New Roman"/>
          <w:sz w:val="24"/>
          <w:szCs w:val="24"/>
        </w:rPr>
        <w:t xml:space="preserve"> </w:t>
      </w:r>
      <w:r w:rsidR="00132EDB">
        <w:rPr>
          <w:rFonts w:ascii="Times New Roman" w:hAnsi="Times New Roman" w:cs="Times New Roman"/>
          <w:sz w:val="24"/>
          <w:szCs w:val="24"/>
        </w:rPr>
        <w:t xml:space="preserve">in anxiety and behavioural activation </w:t>
      </w:r>
      <w:r w:rsidR="009D5D92">
        <w:rPr>
          <w:rFonts w:ascii="Times New Roman" w:hAnsi="Times New Roman" w:cs="Times New Roman"/>
          <w:sz w:val="24"/>
          <w:szCs w:val="24"/>
        </w:rPr>
        <w:t xml:space="preserve">delivered by mental health workers without core therapeutic training </w:t>
      </w:r>
      <w:r w:rsidR="00EE5AE2">
        <w:rPr>
          <w:rFonts w:ascii="Times New Roman" w:hAnsi="Times New Roman" w:cs="Times New Roman"/>
          <w:sz w:val="24"/>
          <w:szCs w:val="24"/>
        </w:rPr>
        <w:t>were</w:t>
      </w:r>
      <w:r w:rsidR="00EA0DD8">
        <w:rPr>
          <w:rFonts w:ascii="Times New Roman" w:hAnsi="Times New Roman" w:cs="Times New Roman"/>
          <w:sz w:val="24"/>
          <w:szCs w:val="24"/>
        </w:rPr>
        <w:t xml:space="preserve"> </w:t>
      </w:r>
      <w:r w:rsidR="00B45E80" w:rsidRPr="00B45E80">
        <w:rPr>
          <w:rFonts w:ascii="Times New Roman" w:hAnsi="Times New Roman" w:cs="Times New Roman"/>
          <w:sz w:val="24"/>
          <w:szCs w:val="24"/>
        </w:rPr>
        <w:t xml:space="preserve">associated with </w:t>
      </w:r>
      <w:r w:rsidR="000D0D41">
        <w:rPr>
          <w:rFonts w:ascii="Times New Roman" w:hAnsi="Times New Roman" w:cs="Times New Roman"/>
          <w:sz w:val="24"/>
          <w:szCs w:val="24"/>
        </w:rPr>
        <w:t>meaningful improvements in wellbeing and functioning</w:t>
      </w:r>
      <w:r w:rsidR="00B45E80" w:rsidRPr="00B45E80">
        <w:rPr>
          <w:rFonts w:ascii="Times New Roman" w:hAnsi="Times New Roman" w:cs="Times New Roman"/>
          <w:sz w:val="24"/>
          <w:szCs w:val="24"/>
        </w:rPr>
        <w:t xml:space="preserve"> </w:t>
      </w:r>
      <w:r w:rsidR="00C2756A">
        <w:rPr>
          <w:rFonts w:ascii="Times New Roman" w:hAnsi="Times New Roman" w:cs="Times New Roman"/>
          <w:sz w:val="24"/>
          <w:szCs w:val="24"/>
        </w:rPr>
        <w:t>and reduction in symptoms of low mood and anxiety</w:t>
      </w:r>
      <w:r w:rsidR="00897485">
        <w:rPr>
          <w:rFonts w:ascii="Times New Roman" w:hAnsi="Times New Roman" w:cs="Times New Roman"/>
          <w:sz w:val="24"/>
          <w:szCs w:val="24"/>
        </w:rPr>
        <w:t xml:space="preserve"> in the 39 participants with pre and post data </w:t>
      </w:r>
      <w:r w:rsidR="00B45E80" w:rsidRPr="00B45E80">
        <w:rPr>
          <w:rFonts w:ascii="Times New Roman" w:hAnsi="Times New Roman" w:cs="Times New Roman"/>
          <w:sz w:val="24"/>
          <w:szCs w:val="24"/>
        </w:rPr>
        <w:t>(Roberts et al., 2021</w:t>
      </w:r>
      <w:r w:rsidR="00897485">
        <w:rPr>
          <w:rFonts w:ascii="Times New Roman" w:hAnsi="Times New Roman" w:cs="Times New Roman"/>
          <w:sz w:val="24"/>
          <w:szCs w:val="24"/>
        </w:rPr>
        <w:t>)</w:t>
      </w:r>
      <w:r w:rsidR="008C662F">
        <w:rPr>
          <w:rFonts w:ascii="Times New Roman" w:hAnsi="Times New Roman" w:cs="Times New Roman"/>
          <w:sz w:val="24"/>
          <w:szCs w:val="24"/>
        </w:rPr>
        <w:t xml:space="preserve">. </w:t>
      </w:r>
      <w:r w:rsidR="00013BBD">
        <w:rPr>
          <w:rFonts w:ascii="Times New Roman" w:hAnsi="Times New Roman" w:cs="Times New Roman"/>
          <w:sz w:val="24"/>
          <w:szCs w:val="24"/>
        </w:rPr>
        <w:t>A</w:t>
      </w:r>
      <w:r w:rsidR="00D1208B">
        <w:rPr>
          <w:rFonts w:ascii="Times New Roman" w:hAnsi="Times New Roman" w:cs="Times New Roman"/>
          <w:sz w:val="24"/>
          <w:szCs w:val="24"/>
        </w:rPr>
        <w:t xml:space="preserve">s little as </w:t>
      </w:r>
      <w:r w:rsidR="00B45E80" w:rsidRPr="00B45E80">
        <w:rPr>
          <w:rFonts w:ascii="Times New Roman" w:hAnsi="Times New Roman" w:cs="Times New Roman"/>
          <w:sz w:val="24"/>
          <w:szCs w:val="24"/>
        </w:rPr>
        <w:t xml:space="preserve">six to ten sessions </w:t>
      </w:r>
      <w:r w:rsidR="007E3DBB">
        <w:rPr>
          <w:rFonts w:ascii="Times New Roman" w:hAnsi="Times New Roman" w:cs="Times New Roman"/>
          <w:sz w:val="24"/>
          <w:szCs w:val="24"/>
        </w:rPr>
        <w:t>enabled</w:t>
      </w:r>
      <w:r w:rsidR="0093150D">
        <w:rPr>
          <w:rFonts w:ascii="Times New Roman" w:hAnsi="Times New Roman" w:cs="Times New Roman"/>
          <w:sz w:val="24"/>
          <w:szCs w:val="24"/>
        </w:rPr>
        <w:t xml:space="preserve"> approximately one third of</w:t>
      </w:r>
      <w:r w:rsidR="007B7E3A">
        <w:rPr>
          <w:rFonts w:ascii="Times New Roman" w:hAnsi="Times New Roman" w:cs="Times New Roman"/>
          <w:sz w:val="24"/>
          <w:szCs w:val="24"/>
        </w:rPr>
        <w:t xml:space="preserve"> </w:t>
      </w:r>
      <w:r w:rsidR="00475205">
        <w:rPr>
          <w:rFonts w:ascii="Times New Roman" w:hAnsi="Times New Roman" w:cs="Times New Roman"/>
          <w:sz w:val="24"/>
          <w:szCs w:val="24"/>
        </w:rPr>
        <w:t xml:space="preserve">160 </w:t>
      </w:r>
      <w:r w:rsidR="00A45B7F">
        <w:rPr>
          <w:rFonts w:ascii="Times New Roman" w:hAnsi="Times New Roman" w:cs="Times New Roman"/>
          <w:sz w:val="24"/>
          <w:szCs w:val="24"/>
        </w:rPr>
        <w:t xml:space="preserve">treatment completers </w:t>
      </w:r>
      <w:r w:rsidR="0093150D">
        <w:rPr>
          <w:rFonts w:ascii="Times New Roman" w:hAnsi="Times New Roman" w:cs="Times New Roman"/>
          <w:sz w:val="24"/>
          <w:szCs w:val="24"/>
        </w:rPr>
        <w:t>to be discharged from secondary care service</w:t>
      </w:r>
      <w:r w:rsidR="00A45B7F">
        <w:rPr>
          <w:rFonts w:ascii="Times New Roman" w:hAnsi="Times New Roman" w:cs="Times New Roman"/>
          <w:sz w:val="24"/>
          <w:szCs w:val="24"/>
        </w:rPr>
        <w:t>s</w:t>
      </w:r>
      <w:r w:rsidR="002F7B4C">
        <w:rPr>
          <w:rFonts w:ascii="Times New Roman" w:hAnsi="Times New Roman" w:cs="Times New Roman"/>
          <w:sz w:val="24"/>
          <w:szCs w:val="24"/>
        </w:rPr>
        <w:t xml:space="preserve"> </w:t>
      </w:r>
      <w:r w:rsidR="002F7B4C">
        <w:rPr>
          <w:rFonts w:ascii="Times New Roman" w:hAnsi="Times New Roman" w:cs="Times New Roman"/>
          <w:sz w:val="24"/>
          <w:szCs w:val="24"/>
        </w:rPr>
        <w:fldChar w:fldCharType="begin"/>
      </w:r>
      <w:r w:rsidR="002F7B4C">
        <w:rPr>
          <w:rFonts w:ascii="Times New Roman" w:hAnsi="Times New Roman" w:cs="Times New Roman"/>
          <w:sz w:val="24"/>
          <w:szCs w:val="24"/>
        </w:rPr>
        <w:instrText xml:space="preserve"> ADDIN ZOTERO_ITEM CSL_CITATION {"citationID":"geiKLD3X","properties":{"formattedCitation":"(Casey et al., 2019)","plainCitation":"(Casey et al., 2019)","noteIndex":0},"citationItems":[{"id":793,"uris":["http://zotero.org/users/11411579/items/8LRN9XUB"],"itemData":{"id":793,"type":"book","abstract":"Development of Brief Psychological Interventions (BPIs)","note":"DOI: 10.13140/RG.2.2.12329.93287","source":"ResearchGate","title":"Building blocks of CBT","author":[{"family":"Casey","given":"Stephanie"},{"family":"Parkin","given":"Katherine"},{"family":"Maciag","given":"Rachel"},{"family":"Page","given":"Maggie"},{"family":"Masson","given":"Kim"},{"family":"Kim","given":"Youngsuk"}],"issued":{"date-parts":[["2019",7,1]]}}}],"schema":"https://github.com/citation-style-language/schema/raw/master/csl-citation.json"} </w:instrText>
      </w:r>
      <w:r w:rsidR="002F7B4C">
        <w:rPr>
          <w:rFonts w:ascii="Times New Roman" w:hAnsi="Times New Roman" w:cs="Times New Roman"/>
          <w:sz w:val="24"/>
          <w:szCs w:val="24"/>
        </w:rPr>
        <w:fldChar w:fldCharType="separate"/>
      </w:r>
      <w:r w:rsidR="002F7B4C" w:rsidRPr="002F7B4C">
        <w:rPr>
          <w:rFonts w:ascii="Times New Roman" w:hAnsi="Times New Roman" w:cs="Times New Roman"/>
          <w:sz w:val="24"/>
        </w:rPr>
        <w:t>(Casey et al., 2019)</w:t>
      </w:r>
      <w:r w:rsidR="002F7B4C">
        <w:rPr>
          <w:rFonts w:ascii="Times New Roman" w:hAnsi="Times New Roman" w:cs="Times New Roman"/>
          <w:sz w:val="24"/>
          <w:szCs w:val="24"/>
        </w:rPr>
        <w:fldChar w:fldCharType="end"/>
      </w:r>
      <w:r w:rsidR="009B796C">
        <w:rPr>
          <w:rFonts w:ascii="Times New Roman" w:hAnsi="Times New Roman" w:cs="Times New Roman"/>
          <w:sz w:val="24"/>
          <w:szCs w:val="24"/>
        </w:rPr>
        <w:t xml:space="preserve">. </w:t>
      </w:r>
      <w:r w:rsidR="00FD5E1E" w:rsidRPr="00FD5E1E">
        <w:rPr>
          <w:rFonts w:ascii="Times New Roman" w:hAnsi="Times New Roman" w:cs="Times New Roman"/>
          <w:sz w:val="24"/>
          <w:szCs w:val="24"/>
        </w:rPr>
        <w:t xml:space="preserve">An evaluation of a BPI in distress tolerance delivered to 43 clients </w:t>
      </w:r>
      <w:r w:rsidR="00362D70">
        <w:rPr>
          <w:rFonts w:ascii="Times New Roman" w:hAnsi="Times New Roman" w:cs="Times New Roman"/>
          <w:sz w:val="24"/>
          <w:szCs w:val="24"/>
        </w:rPr>
        <w:t>with moderate to severe mental health conditions</w:t>
      </w:r>
      <w:r w:rsidR="00FD5E1E" w:rsidRPr="00FD5E1E">
        <w:rPr>
          <w:rFonts w:ascii="Times New Roman" w:hAnsi="Times New Roman" w:cs="Times New Roman"/>
          <w:sz w:val="24"/>
          <w:szCs w:val="24"/>
        </w:rPr>
        <w:t xml:space="preserve"> reported significant improvements in distress tolerance, low mood, anxiety, well-being and functioning with medium to large effect sizes (Wright et al., 2020). </w:t>
      </w:r>
    </w:p>
    <w:p w14:paraId="2A870DC0" w14:textId="1870D34D" w:rsidR="00F15EC2" w:rsidRDefault="005A5EEA" w:rsidP="00144EAA">
      <w:pPr>
        <w:spacing w:line="480" w:lineRule="auto"/>
        <w:ind w:firstLine="720"/>
        <w:rPr>
          <w:rFonts w:ascii="Times New Roman" w:hAnsi="Times New Roman" w:cs="Times New Roman"/>
          <w:sz w:val="24"/>
          <w:szCs w:val="24"/>
        </w:rPr>
      </w:pPr>
      <w:r w:rsidRPr="005A5EEA">
        <w:rPr>
          <w:rFonts w:ascii="Times New Roman" w:hAnsi="Times New Roman" w:cs="Times New Roman"/>
          <w:sz w:val="24"/>
          <w:szCs w:val="24"/>
        </w:rPr>
        <w:t>D</w:t>
      </w:r>
      <w:r w:rsidR="00AE5509">
        <w:rPr>
          <w:rFonts w:ascii="Times New Roman" w:hAnsi="Times New Roman" w:cs="Times New Roman"/>
          <w:sz w:val="24"/>
          <w:szCs w:val="24"/>
        </w:rPr>
        <w:t>istress tolerance</w:t>
      </w:r>
      <w:r w:rsidRPr="005A5EEA">
        <w:rPr>
          <w:rFonts w:ascii="Times New Roman" w:hAnsi="Times New Roman" w:cs="Times New Roman"/>
          <w:sz w:val="24"/>
          <w:szCs w:val="24"/>
        </w:rPr>
        <w:t xml:space="preserve"> skills</w:t>
      </w:r>
      <w:r>
        <w:rPr>
          <w:rFonts w:ascii="Times New Roman" w:hAnsi="Times New Roman" w:cs="Times New Roman"/>
          <w:sz w:val="24"/>
          <w:szCs w:val="24"/>
        </w:rPr>
        <w:t xml:space="preserve"> </w:t>
      </w:r>
      <w:r w:rsidRPr="005A5EEA">
        <w:rPr>
          <w:rFonts w:ascii="Times New Roman" w:hAnsi="Times New Roman" w:cs="Times New Roman"/>
          <w:sz w:val="24"/>
          <w:szCs w:val="24"/>
        </w:rPr>
        <w:t>have been shown to reduce emotional reactivity, crisis behaviours, self-harm, and substance-use relapse across a range of clinical populations, including borderline personality disorder, mood disorders</w:t>
      </w:r>
      <w:r w:rsidR="00506FA2">
        <w:rPr>
          <w:rFonts w:ascii="Times New Roman" w:hAnsi="Times New Roman" w:cs="Times New Roman"/>
          <w:sz w:val="24"/>
          <w:szCs w:val="24"/>
        </w:rPr>
        <w:t xml:space="preserve"> and </w:t>
      </w:r>
      <w:r w:rsidRPr="005A5EEA">
        <w:rPr>
          <w:rFonts w:ascii="Times New Roman" w:hAnsi="Times New Roman" w:cs="Times New Roman"/>
          <w:sz w:val="24"/>
          <w:szCs w:val="24"/>
        </w:rPr>
        <w:t>PTSD</w:t>
      </w:r>
      <w:r w:rsidR="00EE6E1D">
        <w:rPr>
          <w:rFonts w:ascii="Times New Roman" w:hAnsi="Times New Roman" w:cs="Times New Roman"/>
          <w:sz w:val="24"/>
          <w:szCs w:val="24"/>
        </w:rPr>
        <w:t xml:space="preserve"> </w:t>
      </w:r>
      <w:r w:rsidR="005B4A1C">
        <w:rPr>
          <w:rFonts w:ascii="Times New Roman" w:hAnsi="Times New Roman" w:cs="Times New Roman"/>
          <w:sz w:val="24"/>
          <w:szCs w:val="24"/>
        </w:rPr>
        <w:fldChar w:fldCharType="begin"/>
      </w:r>
      <w:r w:rsidR="00506FA2">
        <w:rPr>
          <w:rFonts w:ascii="Times New Roman" w:hAnsi="Times New Roman" w:cs="Times New Roman"/>
          <w:sz w:val="24"/>
          <w:szCs w:val="24"/>
        </w:rPr>
        <w:instrText xml:space="preserve"> ADDIN ZOTERO_ITEM CSL_CITATION {"citationID":"rgAqAJUO","properties":{"formattedCitation":"(Linehan, 1993; Neacsiu et al., 2010)","plainCitation":"(Linehan, 1993; Neacsiu et al., 2010)","noteIndex":0},"citationItems":[{"id":243,"uris":["http://zotero.org/users/11411579/items/HD4PZLHR"],"itemData":{"id":243,"type":"book","publisher":"Guilford Press","title":"Skills Training Manual for Treating Borderline Personality Disorder","author":[{"family":"Linehan","given":"M.M."}],"issued":{"date-parts":[["1993"]]}}},{"id":4,"uris":["http://zotero.org/users/11411579/items/6FP6DQGX"],"itemData":{"id":4,"type":"article-journal","container-title":"Behaviour Research and Therapy","page":"832-839","title":"Dialectical behavior therapy skills use as a mediator and outcome of treatment for borderline personality disorder","volume":"48","author":[{"family":"Neacsiu","given":"A.D."},{"family":"Rizvi","given":"S.L."},{"family":"Linehan","given":"M."}],"issued":{"date-parts":[["2010"]]}}}],"schema":"https://github.com/citation-style-language/schema/raw/master/csl-citation.json"} </w:instrText>
      </w:r>
      <w:r w:rsidR="005B4A1C">
        <w:rPr>
          <w:rFonts w:ascii="Times New Roman" w:hAnsi="Times New Roman" w:cs="Times New Roman"/>
          <w:sz w:val="24"/>
          <w:szCs w:val="24"/>
        </w:rPr>
        <w:fldChar w:fldCharType="separate"/>
      </w:r>
      <w:r w:rsidR="00506FA2" w:rsidRPr="00506FA2">
        <w:rPr>
          <w:rFonts w:ascii="Times New Roman" w:hAnsi="Times New Roman" w:cs="Times New Roman"/>
          <w:sz w:val="24"/>
        </w:rPr>
        <w:t xml:space="preserve">(Linehan, 1993; Neacsiu </w:t>
      </w:r>
      <w:r w:rsidR="00506FA2" w:rsidRPr="00506FA2">
        <w:rPr>
          <w:rFonts w:ascii="Times New Roman" w:hAnsi="Times New Roman" w:cs="Times New Roman"/>
          <w:sz w:val="24"/>
        </w:rPr>
        <w:lastRenderedPageBreak/>
        <w:t>et al., 2010)</w:t>
      </w:r>
      <w:r w:rsidR="005B4A1C">
        <w:rPr>
          <w:rFonts w:ascii="Times New Roman" w:hAnsi="Times New Roman" w:cs="Times New Roman"/>
          <w:sz w:val="24"/>
          <w:szCs w:val="24"/>
        </w:rPr>
        <w:fldChar w:fldCharType="end"/>
      </w:r>
      <w:r w:rsidR="006208F4">
        <w:rPr>
          <w:rFonts w:ascii="Times New Roman" w:hAnsi="Times New Roman" w:cs="Times New Roman"/>
          <w:sz w:val="24"/>
          <w:szCs w:val="24"/>
        </w:rPr>
        <w:t xml:space="preserve">. </w:t>
      </w:r>
      <w:r w:rsidR="002C2B4A">
        <w:rPr>
          <w:rFonts w:ascii="Times New Roman" w:hAnsi="Times New Roman" w:cs="Times New Roman"/>
          <w:sz w:val="24"/>
          <w:szCs w:val="24"/>
        </w:rPr>
        <w:t xml:space="preserve">In OCD, </w:t>
      </w:r>
      <w:r w:rsidR="002C2B4A" w:rsidRPr="002C2B4A">
        <w:rPr>
          <w:rFonts w:ascii="Times New Roman" w:hAnsi="Times New Roman" w:cs="Times New Roman"/>
          <w:sz w:val="24"/>
          <w:szCs w:val="24"/>
        </w:rPr>
        <w:t>emotional regulation deficits have been linked with obsessive beliefs (Berman</w:t>
      </w:r>
      <w:r w:rsidR="005F68D7">
        <w:rPr>
          <w:rFonts w:ascii="Times New Roman" w:hAnsi="Times New Roman" w:cs="Times New Roman"/>
          <w:sz w:val="24"/>
          <w:szCs w:val="24"/>
        </w:rPr>
        <w:t xml:space="preserve"> et al.</w:t>
      </w:r>
      <w:r w:rsidR="002C2B4A" w:rsidRPr="002C2B4A">
        <w:rPr>
          <w:rFonts w:ascii="Times New Roman" w:hAnsi="Times New Roman" w:cs="Times New Roman"/>
          <w:sz w:val="24"/>
          <w:szCs w:val="24"/>
        </w:rPr>
        <w:t>, 2018)</w:t>
      </w:r>
      <w:r w:rsidR="00385BB7">
        <w:rPr>
          <w:rFonts w:ascii="Times New Roman" w:hAnsi="Times New Roman" w:cs="Times New Roman"/>
          <w:sz w:val="24"/>
          <w:szCs w:val="24"/>
        </w:rPr>
        <w:t xml:space="preserve"> and p</w:t>
      </w:r>
      <w:r w:rsidR="0040457C" w:rsidRPr="0040457C">
        <w:rPr>
          <w:rFonts w:ascii="Times New Roman" w:hAnsi="Times New Roman" w:cs="Times New Roman"/>
          <w:sz w:val="24"/>
          <w:szCs w:val="24"/>
        </w:rPr>
        <w:t>atients with lower distress tolerance have been found to have higher depression symptomatology (Ellis et al., 2013)</w:t>
      </w:r>
      <w:r w:rsidR="00A407AB">
        <w:rPr>
          <w:rFonts w:ascii="Times New Roman" w:hAnsi="Times New Roman" w:cs="Times New Roman"/>
          <w:sz w:val="24"/>
          <w:szCs w:val="24"/>
        </w:rPr>
        <w:t>. I</w:t>
      </w:r>
      <w:r w:rsidR="0040457C" w:rsidRPr="0040457C">
        <w:rPr>
          <w:rFonts w:ascii="Times New Roman" w:hAnsi="Times New Roman" w:cs="Times New Roman"/>
          <w:sz w:val="24"/>
          <w:szCs w:val="24"/>
        </w:rPr>
        <w:t xml:space="preserve">ncreasing an individual’s ability to withstand temporary psychological discomfort and confront difficult emotions </w:t>
      </w:r>
      <w:r w:rsidR="00A2303A" w:rsidRPr="00A2303A">
        <w:rPr>
          <w:rFonts w:ascii="Times New Roman" w:hAnsi="Times New Roman" w:cs="Times New Roman"/>
          <w:sz w:val="24"/>
          <w:szCs w:val="24"/>
        </w:rPr>
        <w:t>is considered a key mechanism through which healthier behavioural change is achieved</w:t>
      </w:r>
      <w:r w:rsidR="00A2303A" w:rsidRPr="00A2303A">
        <w:rPr>
          <w:rFonts w:ascii="Times New Roman" w:hAnsi="Times New Roman" w:cs="Times New Roman"/>
          <w:sz w:val="24"/>
          <w:szCs w:val="24"/>
        </w:rPr>
        <w:t xml:space="preserve"> </w:t>
      </w:r>
      <w:r w:rsidR="0040457C" w:rsidRPr="0040457C">
        <w:rPr>
          <w:rFonts w:ascii="Times New Roman" w:hAnsi="Times New Roman" w:cs="Times New Roman"/>
          <w:sz w:val="24"/>
          <w:szCs w:val="24"/>
        </w:rPr>
        <w:t xml:space="preserve">(Hayes et al., 1996). Despite a good theoretical basis for interventions targeted at improving distress tolerance, there is relatively little empirical evidence reporting effectiveness as a stand-alone manualised intervention. </w:t>
      </w:r>
      <w:r w:rsidR="00102592" w:rsidRPr="00102592">
        <w:rPr>
          <w:rFonts w:ascii="Times New Roman" w:hAnsi="Times New Roman" w:cs="Times New Roman"/>
          <w:sz w:val="24"/>
          <w:szCs w:val="24"/>
        </w:rPr>
        <w:t xml:space="preserve">Brief distress tolerance interventions </w:t>
      </w:r>
      <w:r w:rsidR="00393946">
        <w:rPr>
          <w:rFonts w:ascii="Times New Roman" w:hAnsi="Times New Roman" w:cs="Times New Roman"/>
          <w:sz w:val="24"/>
          <w:szCs w:val="24"/>
        </w:rPr>
        <w:t>have been</w:t>
      </w:r>
      <w:r w:rsidR="00102592" w:rsidRPr="00102592">
        <w:rPr>
          <w:rFonts w:ascii="Times New Roman" w:hAnsi="Times New Roman" w:cs="Times New Roman"/>
          <w:sz w:val="24"/>
          <w:szCs w:val="24"/>
        </w:rPr>
        <w:t xml:space="preserve"> associated with improved outcomes in treatments for substance use (</w:t>
      </w:r>
      <w:proofErr w:type="spellStart"/>
      <w:r w:rsidR="00102592" w:rsidRPr="00102592">
        <w:rPr>
          <w:rFonts w:ascii="Times New Roman" w:hAnsi="Times New Roman" w:cs="Times New Roman"/>
          <w:sz w:val="24"/>
          <w:szCs w:val="24"/>
        </w:rPr>
        <w:t>Bornovalova</w:t>
      </w:r>
      <w:proofErr w:type="spellEnd"/>
      <w:r w:rsidR="00102592" w:rsidRPr="00102592">
        <w:rPr>
          <w:rFonts w:ascii="Times New Roman" w:hAnsi="Times New Roman" w:cs="Times New Roman"/>
          <w:sz w:val="24"/>
          <w:szCs w:val="24"/>
        </w:rPr>
        <w:t xml:space="preserve"> et al., 2012; Stein et al., 2015; Langdon et al., 2021; Macatee et al., 2021), adolescents with and without anorexia nervosa (Miranda et al., 2025), ADHD (Ulusoy et al., 2025), hypertension (</w:t>
      </w:r>
      <w:proofErr w:type="spellStart"/>
      <w:r w:rsidR="00102592" w:rsidRPr="00102592">
        <w:rPr>
          <w:rFonts w:ascii="Times New Roman" w:hAnsi="Times New Roman" w:cs="Times New Roman"/>
          <w:sz w:val="24"/>
          <w:szCs w:val="24"/>
        </w:rPr>
        <w:t>Boostani</w:t>
      </w:r>
      <w:proofErr w:type="spellEnd"/>
      <w:r w:rsidR="00102592" w:rsidRPr="00102592">
        <w:rPr>
          <w:rFonts w:ascii="Times New Roman" w:hAnsi="Times New Roman" w:cs="Times New Roman"/>
          <w:sz w:val="24"/>
          <w:szCs w:val="24"/>
        </w:rPr>
        <w:t xml:space="preserve"> et al., 2017) and problematic internet use (El-Ashry et al., 2023). Distress tolerance skills training has also been shown to be a mechanism for change in depression, suicidal behaviour (Yardley et al., 2019), anxiety and anger control (</w:t>
      </w:r>
      <w:proofErr w:type="spellStart"/>
      <w:r w:rsidR="00102592" w:rsidRPr="00102592">
        <w:rPr>
          <w:rFonts w:ascii="Times New Roman" w:hAnsi="Times New Roman" w:cs="Times New Roman"/>
          <w:sz w:val="24"/>
          <w:szCs w:val="24"/>
        </w:rPr>
        <w:t>Neacsiu</w:t>
      </w:r>
      <w:proofErr w:type="spellEnd"/>
      <w:r w:rsidR="00102592" w:rsidRPr="00102592">
        <w:rPr>
          <w:rFonts w:ascii="Times New Roman" w:hAnsi="Times New Roman" w:cs="Times New Roman"/>
          <w:sz w:val="24"/>
          <w:szCs w:val="24"/>
        </w:rPr>
        <w:t xml:space="preserve"> et al., 2010).</w:t>
      </w:r>
    </w:p>
    <w:p w14:paraId="2E973A67" w14:textId="17ED5571" w:rsidR="007B00C1" w:rsidRDefault="006D2FB7" w:rsidP="009E60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se findings </w:t>
      </w:r>
      <w:r w:rsidR="009633CD">
        <w:rPr>
          <w:rFonts w:ascii="Times New Roman" w:hAnsi="Times New Roman" w:cs="Times New Roman"/>
          <w:sz w:val="24"/>
          <w:szCs w:val="24"/>
        </w:rPr>
        <w:t xml:space="preserve">regarding effectiveness of the </w:t>
      </w:r>
      <w:r w:rsidR="00772381">
        <w:rPr>
          <w:rFonts w:ascii="Times New Roman" w:hAnsi="Times New Roman" w:cs="Times New Roman"/>
          <w:sz w:val="24"/>
          <w:szCs w:val="24"/>
        </w:rPr>
        <w:t xml:space="preserve">brief interventions in </w:t>
      </w:r>
      <w:r w:rsidR="009633CD">
        <w:rPr>
          <w:rFonts w:ascii="Times New Roman" w:hAnsi="Times New Roman" w:cs="Times New Roman"/>
          <w:sz w:val="24"/>
          <w:szCs w:val="24"/>
        </w:rPr>
        <w:t xml:space="preserve">distress tolerance, </w:t>
      </w:r>
      <w:r w:rsidR="008D3D0D">
        <w:rPr>
          <w:rFonts w:ascii="Times New Roman" w:hAnsi="Times New Roman" w:cs="Times New Roman"/>
          <w:sz w:val="24"/>
          <w:szCs w:val="24"/>
        </w:rPr>
        <w:t xml:space="preserve">little is known about </w:t>
      </w:r>
      <w:r w:rsidR="00893002">
        <w:rPr>
          <w:rFonts w:ascii="Times New Roman" w:hAnsi="Times New Roman" w:cs="Times New Roman"/>
          <w:sz w:val="24"/>
          <w:szCs w:val="24"/>
        </w:rPr>
        <w:t xml:space="preserve">which clients are most likely to benefit. </w:t>
      </w:r>
      <w:r w:rsidR="003D207D">
        <w:rPr>
          <w:rFonts w:ascii="Times New Roman" w:hAnsi="Times New Roman" w:cs="Times New Roman"/>
          <w:sz w:val="24"/>
          <w:szCs w:val="24"/>
        </w:rPr>
        <w:t>The current study</w:t>
      </w:r>
      <w:r w:rsidR="003A2813">
        <w:rPr>
          <w:rFonts w:ascii="Times New Roman" w:hAnsi="Times New Roman" w:cs="Times New Roman"/>
          <w:sz w:val="24"/>
          <w:szCs w:val="24"/>
        </w:rPr>
        <w:t xml:space="preserve"> builds on the</w:t>
      </w:r>
      <w:r w:rsidR="002A62A9">
        <w:rPr>
          <w:rFonts w:ascii="Times New Roman" w:hAnsi="Times New Roman" w:cs="Times New Roman"/>
          <w:sz w:val="24"/>
          <w:szCs w:val="24"/>
        </w:rPr>
        <w:t xml:space="preserve"> findings reported by Wright et al (2020)</w:t>
      </w:r>
      <w:r w:rsidR="007E7A7F">
        <w:rPr>
          <w:rFonts w:ascii="Times New Roman" w:hAnsi="Times New Roman" w:cs="Times New Roman"/>
          <w:sz w:val="24"/>
          <w:szCs w:val="24"/>
        </w:rPr>
        <w:t xml:space="preserve"> of the first year of </w:t>
      </w:r>
      <w:r w:rsidR="002C614C">
        <w:rPr>
          <w:rFonts w:ascii="Times New Roman" w:hAnsi="Times New Roman" w:cs="Times New Roman"/>
          <w:sz w:val="24"/>
          <w:szCs w:val="24"/>
        </w:rPr>
        <w:t>r</w:t>
      </w:r>
      <w:r w:rsidR="007106FF">
        <w:rPr>
          <w:rFonts w:ascii="Times New Roman" w:hAnsi="Times New Roman" w:cs="Times New Roman"/>
          <w:sz w:val="24"/>
          <w:szCs w:val="24"/>
        </w:rPr>
        <w:t>outinely collected data</w:t>
      </w:r>
      <w:r w:rsidR="00C66F8B">
        <w:rPr>
          <w:rFonts w:ascii="Times New Roman" w:hAnsi="Times New Roman" w:cs="Times New Roman"/>
          <w:sz w:val="24"/>
          <w:szCs w:val="24"/>
        </w:rPr>
        <w:t xml:space="preserve"> in </w:t>
      </w:r>
      <w:r w:rsidR="00926E30">
        <w:rPr>
          <w:rFonts w:ascii="Times New Roman" w:hAnsi="Times New Roman" w:cs="Times New Roman"/>
          <w:sz w:val="24"/>
          <w:szCs w:val="24"/>
        </w:rPr>
        <w:t>a</w:t>
      </w:r>
      <w:r w:rsidR="00C66F8B">
        <w:rPr>
          <w:rFonts w:ascii="Times New Roman" w:hAnsi="Times New Roman" w:cs="Times New Roman"/>
          <w:sz w:val="24"/>
          <w:szCs w:val="24"/>
        </w:rPr>
        <w:t xml:space="preserve"> </w:t>
      </w:r>
      <w:r w:rsidR="003D110F">
        <w:rPr>
          <w:rFonts w:ascii="Times New Roman" w:hAnsi="Times New Roman" w:cs="Times New Roman"/>
          <w:sz w:val="24"/>
          <w:szCs w:val="24"/>
        </w:rPr>
        <w:t>Community Mental Health Team (</w:t>
      </w:r>
      <w:r w:rsidR="00C66F8B">
        <w:rPr>
          <w:rFonts w:ascii="Times New Roman" w:hAnsi="Times New Roman" w:cs="Times New Roman"/>
          <w:sz w:val="24"/>
          <w:szCs w:val="24"/>
        </w:rPr>
        <w:t>CMHT</w:t>
      </w:r>
      <w:r w:rsidR="003D110F">
        <w:rPr>
          <w:rFonts w:ascii="Times New Roman" w:hAnsi="Times New Roman" w:cs="Times New Roman"/>
          <w:sz w:val="24"/>
          <w:szCs w:val="24"/>
        </w:rPr>
        <w:t>)</w:t>
      </w:r>
      <w:r w:rsidR="002C614C">
        <w:rPr>
          <w:rFonts w:ascii="Times New Roman" w:hAnsi="Times New Roman" w:cs="Times New Roman"/>
          <w:sz w:val="24"/>
          <w:szCs w:val="24"/>
        </w:rPr>
        <w:t xml:space="preserve"> between 2017 and 2018. </w:t>
      </w:r>
      <w:r w:rsidR="00AA5F89">
        <w:rPr>
          <w:rFonts w:ascii="Times New Roman" w:hAnsi="Times New Roman" w:cs="Times New Roman"/>
          <w:sz w:val="24"/>
          <w:szCs w:val="24"/>
        </w:rPr>
        <w:t xml:space="preserve">Since then, </w:t>
      </w:r>
      <w:r w:rsidR="00AA5F89" w:rsidRPr="00AA5F89">
        <w:rPr>
          <w:rFonts w:ascii="Times New Roman" w:hAnsi="Times New Roman" w:cs="Times New Roman"/>
          <w:sz w:val="24"/>
          <w:szCs w:val="24"/>
        </w:rPr>
        <w:t xml:space="preserve">the intervention has been offered to hundreds of </w:t>
      </w:r>
      <w:proofErr w:type="gramStart"/>
      <w:r w:rsidR="00AA5F89" w:rsidRPr="00AA5F89">
        <w:rPr>
          <w:rFonts w:ascii="Times New Roman" w:hAnsi="Times New Roman" w:cs="Times New Roman"/>
          <w:sz w:val="24"/>
          <w:szCs w:val="24"/>
        </w:rPr>
        <w:t>clients</w:t>
      </w:r>
      <w:proofErr w:type="gramEnd"/>
      <w:r w:rsidR="00AA5F89" w:rsidRPr="00AA5F89">
        <w:rPr>
          <w:rFonts w:ascii="Times New Roman" w:hAnsi="Times New Roman" w:cs="Times New Roman"/>
          <w:sz w:val="24"/>
          <w:szCs w:val="24"/>
        </w:rPr>
        <w:t xml:space="preserve"> and a review is now timely. </w:t>
      </w:r>
    </w:p>
    <w:p w14:paraId="536829C9" w14:textId="458C2557" w:rsidR="00721823" w:rsidRDefault="00926E30" w:rsidP="009E60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E7A1E">
        <w:rPr>
          <w:rFonts w:ascii="Times New Roman" w:hAnsi="Times New Roman" w:cs="Times New Roman"/>
          <w:sz w:val="24"/>
          <w:szCs w:val="24"/>
        </w:rPr>
        <w:t xml:space="preserve">Cambridgeshire and Peterborough </w:t>
      </w:r>
      <w:r>
        <w:rPr>
          <w:rFonts w:ascii="Times New Roman" w:hAnsi="Times New Roman" w:cs="Times New Roman"/>
          <w:sz w:val="24"/>
          <w:szCs w:val="24"/>
        </w:rPr>
        <w:t xml:space="preserve">CMHT </w:t>
      </w:r>
      <w:proofErr w:type="gramStart"/>
      <w:r w:rsidR="00605FF4" w:rsidRPr="00605FF4">
        <w:rPr>
          <w:rFonts w:ascii="Times New Roman" w:hAnsi="Times New Roman" w:cs="Times New Roman"/>
          <w:sz w:val="24"/>
          <w:szCs w:val="24"/>
        </w:rPr>
        <w:t>provide</w:t>
      </w:r>
      <w:r w:rsidR="00B665B9">
        <w:rPr>
          <w:rFonts w:ascii="Times New Roman" w:hAnsi="Times New Roman" w:cs="Times New Roman"/>
          <w:sz w:val="24"/>
          <w:szCs w:val="24"/>
        </w:rPr>
        <w:t>s</w:t>
      </w:r>
      <w:proofErr w:type="gramEnd"/>
      <w:r w:rsidR="00B665B9">
        <w:rPr>
          <w:rFonts w:ascii="Times New Roman" w:hAnsi="Times New Roman" w:cs="Times New Roman"/>
          <w:sz w:val="24"/>
          <w:szCs w:val="24"/>
        </w:rPr>
        <w:t xml:space="preserve"> </w:t>
      </w:r>
      <w:r w:rsidR="009F5102">
        <w:rPr>
          <w:rFonts w:ascii="Times New Roman" w:hAnsi="Times New Roman" w:cs="Times New Roman"/>
          <w:sz w:val="24"/>
          <w:szCs w:val="24"/>
        </w:rPr>
        <w:t>NHS</w:t>
      </w:r>
      <w:r w:rsidR="00B665B9">
        <w:rPr>
          <w:rFonts w:ascii="Times New Roman" w:hAnsi="Times New Roman" w:cs="Times New Roman"/>
          <w:sz w:val="24"/>
          <w:szCs w:val="24"/>
        </w:rPr>
        <w:t xml:space="preserve">, </w:t>
      </w:r>
      <w:r w:rsidR="00605FF4" w:rsidRPr="00605FF4">
        <w:rPr>
          <w:rFonts w:ascii="Times New Roman" w:hAnsi="Times New Roman" w:cs="Times New Roman"/>
          <w:sz w:val="24"/>
          <w:szCs w:val="24"/>
        </w:rPr>
        <w:t>multidisciplinary, secondary</w:t>
      </w:r>
      <w:r w:rsidR="007021EB">
        <w:rPr>
          <w:rFonts w:ascii="Times New Roman" w:hAnsi="Times New Roman" w:cs="Times New Roman"/>
          <w:sz w:val="24"/>
          <w:szCs w:val="24"/>
        </w:rPr>
        <w:t xml:space="preserve"> care </w:t>
      </w:r>
      <w:r w:rsidR="00605FF4" w:rsidRPr="00605FF4">
        <w:rPr>
          <w:rFonts w:ascii="Times New Roman" w:hAnsi="Times New Roman" w:cs="Times New Roman"/>
          <w:sz w:val="24"/>
          <w:szCs w:val="24"/>
        </w:rPr>
        <w:t>for adults with moderate to severe mental health conditions</w:t>
      </w:r>
      <w:r w:rsidR="007021EB">
        <w:rPr>
          <w:rFonts w:ascii="Times New Roman" w:hAnsi="Times New Roman" w:cs="Times New Roman"/>
          <w:sz w:val="24"/>
          <w:szCs w:val="24"/>
        </w:rPr>
        <w:t xml:space="preserve">. </w:t>
      </w:r>
      <w:r w:rsidR="00574DA4">
        <w:rPr>
          <w:rFonts w:ascii="Times New Roman" w:hAnsi="Times New Roman" w:cs="Times New Roman"/>
          <w:sz w:val="24"/>
          <w:szCs w:val="24"/>
        </w:rPr>
        <w:t>Care includes a</w:t>
      </w:r>
      <w:r w:rsidR="00605FF4" w:rsidRPr="00605FF4">
        <w:rPr>
          <w:rFonts w:ascii="Times New Roman" w:hAnsi="Times New Roman" w:cs="Times New Roman"/>
          <w:sz w:val="24"/>
          <w:szCs w:val="24"/>
        </w:rPr>
        <w:t xml:space="preserve">ssessment, care planning, psychological and pharmacological interventions, and social and functional rehabilitation. </w:t>
      </w:r>
      <w:r w:rsidR="008E4ECF" w:rsidRPr="008E4ECF">
        <w:rPr>
          <w:rFonts w:ascii="Times New Roman" w:hAnsi="Times New Roman" w:cs="Times New Roman"/>
          <w:sz w:val="24"/>
          <w:szCs w:val="24"/>
        </w:rPr>
        <w:t xml:space="preserve">Manualised BPIs are offered in behavioural activation, anxiety management and distress tolerance (Maciag et al., 2023). </w:t>
      </w:r>
      <w:r w:rsidR="008E4ECF">
        <w:rPr>
          <w:rFonts w:ascii="Times New Roman" w:hAnsi="Times New Roman" w:cs="Times New Roman"/>
          <w:sz w:val="24"/>
          <w:szCs w:val="24"/>
        </w:rPr>
        <w:t xml:space="preserve">The </w:t>
      </w:r>
      <w:r w:rsidR="00605FF4" w:rsidRPr="00605FF4">
        <w:rPr>
          <w:rFonts w:ascii="Times New Roman" w:hAnsi="Times New Roman" w:cs="Times New Roman"/>
          <w:sz w:val="24"/>
          <w:szCs w:val="24"/>
        </w:rPr>
        <w:t>CMHT work</w:t>
      </w:r>
      <w:r w:rsidR="008E4ECF">
        <w:rPr>
          <w:rFonts w:ascii="Times New Roman" w:hAnsi="Times New Roman" w:cs="Times New Roman"/>
          <w:sz w:val="24"/>
          <w:szCs w:val="24"/>
        </w:rPr>
        <w:t>s</w:t>
      </w:r>
      <w:r w:rsidR="00605FF4" w:rsidRPr="00605FF4">
        <w:rPr>
          <w:rFonts w:ascii="Times New Roman" w:hAnsi="Times New Roman" w:cs="Times New Roman"/>
          <w:sz w:val="24"/>
          <w:szCs w:val="24"/>
        </w:rPr>
        <w:t xml:space="preserve"> closely with primary care, crisis services, and specialist teams to create integrated pathways, though rising </w:t>
      </w:r>
      <w:r w:rsidR="00605FF4" w:rsidRPr="00605FF4">
        <w:rPr>
          <w:rFonts w:ascii="Times New Roman" w:hAnsi="Times New Roman" w:cs="Times New Roman"/>
          <w:sz w:val="24"/>
          <w:szCs w:val="24"/>
        </w:rPr>
        <w:lastRenderedPageBreak/>
        <w:t>demand and waiting times continue to pose challenges to service capacity and continuity of care.</w:t>
      </w:r>
      <w:r w:rsidR="003D0E84">
        <w:rPr>
          <w:rFonts w:ascii="Times New Roman" w:hAnsi="Times New Roman" w:cs="Times New Roman"/>
          <w:sz w:val="24"/>
          <w:szCs w:val="24"/>
        </w:rPr>
        <w:t xml:space="preserve"> </w:t>
      </w:r>
      <w:r w:rsidR="002E2DF1">
        <w:rPr>
          <w:rFonts w:ascii="Times New Roman" w:hAnsi="Times New Roman" w:cs="Times New Roman"/>
          <w:sz w:val="24"/>
          <w:szCs w:val="24"/>
        </w:rPr>
        <w:t xml:space="preserve">High caseloads, </w:t>
      </w:r>
      <w:r w:rsidR="005E4824">
        <w:rPr>
          <w:rFonts w:ascii="Times New Roman" w:hAnsi="Times New Roman" w:cs="Times New Roman"/>
          <w:sz w:val="24"/>
          <w:szCs w:val="24"/>
        </w:rPr>
        <w:t>high vacancy rates in nursing</w:t>
      </w:r>
      <w:r w:rsidR="004B4E45">
        <w:rPr>
          <w:rFonts w:ascii="Times New Roman" w:hAnsi="Times New Roman" w:cs="Times New Roman"/>
          <w:sz w:val="24"/>
          <w:szCs w:val="24"/>
        </w:rPr>
        <w:t xml:space="preserve"> and </w:t>
      </w:r>
      <w:r w:rsidR="005E44F3">
        <w:rPr>
          <w:rFonts w:ascii="Times New Roman" w:hAnsi="Times New Roman" w:cs="Times New Roman"/>
          <w:sz w:val="24"/>
          <w:szCs w:val="24"/>
        </w:rPr>
        <w:t xml:space="preserve">long </w:t>
      </w:r>
      <w:r w:rsidR="004B4E45">
        <w:rPr>
          <w:rFonts w:ascii="Times New Roman" w:hAnsi="Times New Roman" w:cs="Times New Roman"/>
          <w:sz w:val="24"/>
          <w:szCs w:val="24"/>
        </w:rPr>
        <w:t>wait</w:t>
      </w:r>
      <w:r w:rsidR="00054F7F">
        <w:rPr>
          <w:rFonts w:ascii="Times New Roman" w:hAnsi="Times New Roman" w:cs="Times New Roman"/>
          <w:sz w:val="24"/>
          <w:szCs w:val="24"/>
        </w:rPr>
        <w:t xml:space="preserve"> times particularly for psychology </w:t>
      </w:r>
      <w:r w:rsidR="005E44F3">
        <w:rPr>
          <w:rFonts w:ascii="Times New Roman" w:hAnsi="Times New Roman" w:cs="Times New Roman"/>
          <w:sz w:val="24"/>
          <w:szCs w:val="24"/>
        </w:rPr>
        <w:t xml:space="preserve">have been identified </w:t>
      </w:r>
      <w:r w:rsidR="00B50268">
        <w:rPr>
          <w:rFonts w:ascii="Times New Roman" w:hAnsi="Times New Roman" w:cs="Times New Roman"/>
          <w:sz w:val="24"/>
          <w:szCs w:val="24"/>
        </w:rPr>
        <w:fldChar w:fldCharType="begin"/>
      </w:r>
      <w:r w:rsidR="008E4ECF">
        <w:rPr>
          <w:rFonts w:ascii="Times New Roman" w:hAnsi="Times New Roman" w:cs="Times New Roman"/>
          <w:sz w:val="24"/>
          <w:szCs w:val="24"/>
        </w:rPr>
        <w:instrText xml:space="preserve"> ADDIN ZOTERO_ITEM CSL_CITATION {"citationID":"Xj7vHIZA","properties":{"formattedCitation":"(Care Quality Commission, 2024)","plainCitation":"(Care Quality Commission, 2024)","noteIndex":0},"citationItems":[{"id":826,"uris":["http://zotero.org/users/11411579/items/EU9YIS66"],"itemData":{"id":826,"type":"report","title":"Cambridgeshire and Peterborough NHS Foundation Trust Care Quality Assessment report","URL":"https://www.cqc.org.uk/provider/RT1/reports/AP3179/community-based-mental-health-services-for-adults-of-working-age/safe","author":[{"family":"Care Quality Commission","given":""}],"accessed":{"date-parts":[["2025",11,17]]},"issued":{"date-parts":[["2024",12,19]]}}}],"schema":"https://github.com/citation-style-language/schema/raw/master/csl-citation.json"} </w:instrText>
      </w:r>
      <w:r w:rsidR="00B50268">
        <w:rPr>
          <w:rFonts w:ascii="Times New Roman" w:hAnsi="Times New Roman" w:cs="Times New Roman"/>
          <w:sz w:val="24"/>
          <w:szCs w:val="24"/>
        </w:rPr>
        <w:fldChar w:fldCharType="separate"/>
      </w:r>
      <w:r w:rsidR="008E4ECF" w:rsidRPr="008E4ECF">
        <w:rPr>
          <w:rFonts w:ascii="Times New Roman" w:hAnsi="Times New Roman" w:cs="Times New Roman"/>
          <w:sz w:val="24"/>
        </w:rPr>
        <w:t>(Care Quality Commission, 2024)</w:t>
      </w:r>
      <w:r w:rsidR="00B50268">
        <w:rPr>
          <w:rFonts w:ascii="Times New Roman" w:hAnsi="Times New Roman" w:cs="Times New Roman"/>
          <w:sz w:val="24"/>
          <w:szCs w:val="24"/>
        </w:rPr>
        <w:fldChar w:fldCharType="end"/>
      </w:r>
      <w:r w:rsidR="00D67438">
        <w:rPr>
          <w:rFonts w:ascii="Times New Roman" w:hAnsi="Times New Roman" w:cs="Times New Roman"/>
          <w:sz w:val="24"/>
          <w:szCs w:val="24"/>
        </w:rPr>
        <w:t xml:space="preserve">. </w:t>
      </w:r>
      <w:r w:rsidR="00F97F66" w:rsidRPr="00F97F66">
        <w:rPr>
          <w:rFonts w:ascii="Times New Roman" w:hAnsi="Times New Roman" w:cs="Times New Roman"/>
          <w:sz w:val="24"/>
          <w:szCs w:val="24"/>
        </w:rPr>
        <w:t xml:space="preserve">An informal audit of data from 2020 indicates that the average waiting time in the service </w:t>
      </w:r>
      <w:proofErr w:type="gramStart"/>
      <w:r w:rsidR="00F97F66" w:rsidRPr="00F97F66">
        <w:rPr>
          <w:rFonts w:ascii="Times New Roman" w:hAnsi="Times New Roman" w:cs="Times New Roman"/>
          <w:sz w:val="24"/>
          <w:szCs w:val="24"/>
        </w:rPr>
        <w:t>as a whole from</w:t>
      </w:r>
      <w:proofErr w:type="gramEnd"/>
      <w:r w:rsidR="00F97F66" w:rsidRPr="00F97F66">
        <w:rPr>
          <w:rFonts w:ascii="Times New Roman" w:hAnsi="Times New Roman" w:cs="Times New Roman"/>
          <w:sz w:val="24"/>
          <w:szCs w:val="24"/>
        </w:rPr>
        <w:t xml:space="preserve"> referral to treatment was 27 months, and from referral to reprocessing work for Post Traumatic Stress Disorder (PTSD)/complex PTSD was 29 months</w:t>
      </w:r>
      <w:r w:rsidR="00FA6740">
        <w:rPr>
          <w:rFonts w:ascii="Times New Roman" w:hAnsi="Times New Roman" w:cs="Times New Roman"/>
          <w:sz w:val="24"/>
          <w:szCs w:val="24"/>
        </w:rPr>
        <w:t xml:space="preserve"> (unpublished service data)</w:t>
      </w:r>
      <w:r w:rsidR="00F97F66" w:rsidRPr="00F97F66">
        <w:rPr>
          <w:rFonts w:ascii="Times New Roman" w:hAnsi="Times New Roman" w:cs="Times New Roman"/>
          <w:sz w:val="24"/>
          <w:szCs w:val="24"/>
        </w:rPr>
        <w:t xml:space="preserve">. </w:t>
      </w:r>
      <w:r w:rsidR="007D3016">
        <w:rPr>
          <w:rFonts w:ascii="Times New Roman" w:hAnsi="Times New Roman" w:cs="Times New Roman"/>
          <w:sz w:val="24"/>
          <w:szCs w:val="24"/>
        </w:rPr>
        <w:t xml:space="preserve">Treatment for </w:t>
      </w:r>
      <w:r w:rsidR="00F21BDC">
        <w:rPr>
          <w:rFonts w:ascii="Times New Roman" w:hAnsi="Times New Roman" w:cs="Times New Roman"/>
          <w:sz w:val="24"/>
          <w:szCs w:val="24"/>
        </w:rPr>
        <w:t xml:space="preserve">severe mental health conditions is not equally accessible </w:t>
      </w:r>
      <w:r w:rsidR="008D28B5">
        <w:rPr>
          <w:rFonts w:ascii="Times New Roman" w:hAnsi="Times New Roman" w:cs="Times New Roman"/>
          <w:sz w:val="24"/>
          <w:szCs w:val="24"/>
        </w:rPr>
        <w:t>and</w:t>
      </w:r>
      <w:r w:rsidR="00B57FA1" w:rsidRPr="00B57FA1">
        <w:rPr>
          <w:rFonts w:ascii="Times New Roman" w:hAnsi="Times New Roman" w:cs="Times New Roman"/>
          <w:sz w:val="24"/>
          <w:szCs w:val="24"/>
        </w:rPr>
        <w:t xml:space="preserve"> in rural or poorly connected areas, the physical location of CMHT bases (which operate only during working hours) can make attendance logistically difficult</w:t>
      </w:r>
      <w:r w:rsidR="006025B6">
        <w:rPr>
          <w:rFonts w:ascii="Times New Roman" w:hAnsi="Times New Roman" w:cs="Times New Roman"/>
          <w:sz w:val="24"/>
          <w:szCs w:val="24"/>
        </w:rPr>
        <w:t xml:space="preserve"> </w:t>
      </w:r>
      <w:r w:rsidR="00D91902">
        <w:rPr>
          <w:rFonts w:ascii="Times New Roman" w:hAnsi="Times New Roman" w:cs="Times New Roman"/>
          <w:sz w:val="24"/>
          <w:szCs w:val="24"/>
        </w:rPr>
        <w:fldChar w:fldCharType="begin"/>
      </w:r>
      <w:r w:rsidR="00D91902">
        <w:rPr>
          <w:rFonts w:ascii="Times New Roman" w:hAnsi="Times New Roman" w:cs="Times New Roman"/>
          <w:sz w:val="24"/>
          <w:szCs w:val="24"/>
        </w:rPr>
        <w:instrText xml:space="preserve"> ADDIN ZOTERO_ITEM CSL_CITATION {"citationID":"3MRTeivF","properties":{"formattedCitation":"(Cambridgeshire &amp; Peterborough Insight, 2025)","plainCitation":"(Cambridgeshire &amp; Peterborough Insight, 2025)","noteIndex":0},"citationItems":[{"id":829,"uris":["http://zotero.org/users/11411579/items/J7DG7GIN"],"itemData":{"id":829,"type":"report","title":"Mental health JSNA: Cambridgeshire &amp; Peterborough (Joint Strategic Needs Assessment)","URL":"https://cambridgeshireinsight.org.uk/mentalhealthneedsassessment/mental-health-jsna-2025/?utm_source=chatgpt.com","author":[{"family":"Cambridgeshire &amp; Peterborough Insight","given":""}],"accessed":{"date-parts":[["2025",11,17]]},"issued":{"date-parts":[["2025"]]}}}],"schema":"https://github.com/citation-style-language/schema/raw/master/csl-citation.json"} </w:instrText>
      </w:r>
      <w:r w:rsidR="00D91902">
        <w:rPr>
          <w:rFonts w:ascii="Times New Roman" w:hAnsi="Times New Roman" w:cs="Times New Roman"/>
          <w:sz w:val="24"/>
          <w:szCs w:val="24"/>
        </w:rPr>
        <w:fldChar w:fldCharType="separate"/>
      </w:r>
      <w:r w:rsidR="00D91902" w:rsidRPr="00D91902">
        <w:rPr>
          <w:rFonts w:ascii="Times New Roman" w:hAnsi="Times New Roman" w:cs="Times New Roman"/>
          <w:sz w:val="24"/>
        </w:rPr>
        <w:t>(Cambridgeshire &amp; Peterborough Insight, 2025)</w:t>
      </w:r>
      <w:r w:rsidR="00D91902">
        <w:rPr>
          <w:rFonts w:ascii="Times New Roman" w:hAnsi="Times New Roman" w:cs="Times New Roman"/>
          <w:sz w:val="24"/>
          <w:szCs w:val="24"/>
        </w:rPr>
        <w:fldChar w:fldCharType="end"/>
      </w:r>
      <w:r w:rsidR="00B57FA1" w:rsidRPr="00B57FA1">
        <w:rPr>
          <w:rFonts w:ascii="Times New Roman" w:hAnsi="Times New Roman" w:cs="Times New Roman"/>
          <w:sz w:val="24"/>
          <w:szCs w:val="24"/>
        </w:rPr>
        <w:t>.</w:t>
      </w:r>
      <w:r w:rsidR="005D12CF">
        <w:rPr>
          <w:rFonts w:ascii="Times New Roman" w:hAnsi="Times New Roman" w:cs="Times New Roman"/>
          <w:sz w:val="24"/>
          <w:szCs w:val="24"/>
        </w:rPr>
        <w:t xml:space="preserve"> BPIs are well placed to </w:t>
      </w:r>
      <w:r w:rsidR="004301D0">
        <w:rPr>
          <w:rFonts w:ascii="Times New Roman" w:hAnsi="Times New Roman" w:cs="Times New Roman"/>
          <w:sz w:val="24"/>
          <w:szCs w:val="24"/>
        </w:rPr>
        <w:t xml:space="preserve">target some of these challenges due to </w:t>
      </w:r>
      <w:r w:rsidR="003A719E">
        <w:rPr>
          <w:rFonts w:ascii="Times New Roman" w:hAnsi="Times New Roman" w:cs="Times New Roman"/>
          <w:sz w:val="24"/>
          <w:szCs w:val="24"/>
        </w:rPr>
        <w:t xml:space="preserve">flexibility of delivery and </w:t>
      </w:r>
      <w:r w:rsidR="006025B6">
        <w:rPr>
          <w:rFonts w:ascii="Times New Roman" w:hAnsi="Times New Roman" w:cs="Times New Roman"/>
          <w:sz w:val="24"/>
          <w:szCs w:val="24"/>
        </w:rPr>
        <w:t>fewer sessions</w:t>
      </w:r>
      <w:r w:rsidR="00030EE6">
        <w:rPr>
          <w:rFonts w:ascii="Times New Roman" w:hAnsi="Times New Roman" w:cs="Times New Roman"/>
          <w:sz w:val="24"/>
          <w:szCs w:val="24"/>
        </w:rPr>
        <w:t xml:space="preserve"> than other models</w:t>
      </w:r>
      <w:r w:rsidR="006025B6">
        <w:rPr>
          <w:rFonts w:ascii="Times New Roman" w:hAnsi="Times New Roman" w:cs="Times New Roman"/>
          <w:sz w:val="24"/>
          <w:szCs w:val="24"/>
        </w:rPr>
        <w:t xml:space="preserve">. </w:t>
      </w:r>
    </w:p>
    <w:p w14:paraId="00CAAD6E" w14:textId="48732B99" w:rsidR="003D207D" w:rsidRDefault="00EF6788" w:rsidP="009E60C2">
      <w:pPr>
        <w:spacing w:line="480" w:lineRule="auto"/>
        <w:ind w:firstLine="720"/>
        <w:rPr>
          <w:rFonts w:ascii="Times New Roman" w:hAnsi="Times New Roman" w:cs="Times New Roman"/>
          <w:sz w:val="24"/>
          <w:szCs w:val="24"/>
        </w:rPr>
      </w:pPr>
      <w:r w:rsidRPr="00EF6788">
        <w:rPr>
          <w:rFonts w:ascii="Times New Roman" w:hAnsi="Times New Roman" w:cs="Times New Roman"/>
          <w:sz w:val="24"/>
          <w:szCs w:val="24"/>
        </w:rPr>
        <w:t xml:space="preserve">Given the challenges described above, it is vital that the service makes the best use of capacity by offering interventions to those who will benefit most. </w:t>
      </w:r>
      <w:r w:rsidR="00AA5F89" w:rsidRPr="00AA5F89">
        <w:rPr>
          <w:rFonts w:ascii="Times New Roman" w:hAnsi="Times New Roman" w:cs="Times New Roman"/>
          <w:sz w:val="24"/>
          <w:szCs w:val="24"/>
        </w:rPr>
        <w:t xml:space="preserve">The current study aimed to </w:t>
      </w:r>
      <w:r w:rsidR="003C7B54">
        <w:rPr>
          <w:rFonts w:ascii="Times New Roman" w:hAnsi="Times New Roman" w:cs="Times New Roman"/>
          <w:sz w:val="24"/>
          <w:szCs w:val="24"/>
        </w:rPr>
        <w:t xml:space="preserve">(1) </w:t>
      </w:r>
      <w:r w:rsidR="0063566E" w:rsidRPr="0063566E">
        <w:rPr>
          <w:rFonts w:ascii="Times New Roman" w:hAnsi="Times New Roman" w:cs="Times New Roman"/>
          <w:sz w:val="24"/>
          <w:szCs w:val="24"/>
        </w:rPr>
        <w:t>assess the completeness of outcome data</w:t>
      </w:r>
      <w:r w:rsidR="00AA5F89" w:rsidRPr="00AA5F89">
        <w:rPr>
          <w:rFonts w:ascii="Times New Roman" w:hAnsi="Times New Roman" w:cs="Times New Roman"/>
          <w:sz w:val="24"/>
          <w:szCs w:val="24"/>
        </w:rPr>
        <w:t>,</w:t>
      </w:r>
      <w:r w:rsidR="0063566E">
        <w:rPr>
          <w:rFonts w:ascii="Times New Roman" w:hAnsi="Times New Roman" w:cs="Times New Roman"/>
          <w:sz w:val="24"/>
          <w:szCs w:val="24"/>
        </w:rPr>
        <w:t xml:space="preserve"> (2)</w:t>
      </w:r>
      <w:r w:rsidR="00AA5F89" w:rsidRPr="00AA5F89">
        <w:rPr>
          <w:rFonts w:ascii="Times New Roman" w:hAnsi="Times New Roman" w:cs="Times New Roman"/>
          <w:sz w:val="24"/>
          <w:szCs w:val="24"/>
        </w:rPr>
        <w:t xml:space="preserve"> </w:t>
      </w:r>
      <w:r w:rsidR="00BB1CF0" w:rsidRPr="00BB1CF0">
        <w:rPr>
          <w:rFonts w:ascii="Times New Roman" w:hAnsi="Times New Roman" w:cs="Times New Roman"/>
          <w:sz w:val="24"/>
          <w:szCs w:val="24"/>
        </w:rPr>
        <w:t>evaluating the effectiveness of the intervention, (</w:t>
      </w:r>
      <w:r w:rsidR="00F050FA">
        <w:rPr>
          <w:rFonts w:ascii="Times New Roman" w:hAnsi="Times New Roman" w:cs="Times New Roman"/>
          <w:sz w:val="24"/>
          <w:szCs w:val="24"/>
        </w:rPr>
        <w:t>3</w:t>
      </w:r>
      <w:r w:rsidR="00BB1CF0" w:rsidRPr="00BB1CF0">
        <w:rPr>
          <w:rFonts w:ascii="Times New Roman" w:hAnsi="Times New Roman" w:cs="Times New Roman"/>
          <w:sz w:val="24"/>
          <w:szCs w:val="24"/>
        </w:rPr>
        <w:t>) identifying characteristics of responders versus non-responders to inform clinical decision-making</w:t>
      </w:r>
      <w:r w:rsidR="00E964F1">
        <w:rPr>
          <w:rFonts w:ascii="Times New Roman" w:hAnsi="Times New Roman" w:cs="Times New Roman"/>
          <w:sz w:val="24"/>
          <w:szCs w:val="24"/>
        </w:rPr>
        <w:t xml:space="preserve"> and</w:t>
      </w:r>
      <w:r w:rsidR="00AA5F89" w:rsidRPr="00AA5F89">
        <w:rPr>
          <w:rFonts w:ascii="Times New Roman" w:hAnsi="Times New Roman" w:cs="Times New Roman"/>
          <w:sz w:val="24"/>
          <w:szCs w:val="24"/>
        </w:rPr>
        <w:t xml:space="preserve"> maximise benefit for clients. </w:t>
      </w:r>
    </w:p>
    <w:p w14:paraId="3A3F01CA" w14:textId="1118F045" w:rsidR="00AA5F89" w:rsidRDefault="00AA5F89" w:rsidP="00C743F6">
      <w:pPr>
        <w:spacing w:line="480" w:lineRule="auto"/>
        <w:ind w:firstLine="720"/>
        <w:rPr>
          <w:rFonts w:ascii="Times New Roman" w:hAnsi="Times New Roman" w:cs="Times New Roman"/>
          <w:sz w:val="24"/>
          <w:szCs w:val="24"/>
        </w:rPr>
      </w:pPr>
    </w:p>
    <w:p w14:paraId="1D0957AA" w14:textId="4EC0E866" w:rsidR="00852A55" w:rsidRPr="005B5377" w:rsidRDefault="00852A55" w:rsidP="00C743F6">
      <w:pPr>
        <w:spacing w:line="480" w:lineRule="auto"/>
        <w:ind w:firstLine="720"/>
        <w:jc w:val="center"/>
        <w:rPr>
          <w:rFonts w:ascii="Times New Roman" w:hAnsi="Times New Roman" w:cs="Times New Roman"/>
          <w:b/>
          <w:bCs/>
          <w:sz w:val="24"/>
          <w:szCs w:val="24"/>
        </w:rPr>
      </w:pPr>
      <w:r w:rsidRPr="005B5377">
        <w:rPr>
          <w:rFonts w:ascii="Times New Roman" w:hAnsi="Times New Roman" w:cs="Times New Roman"/>
          <w:b/>
          <w:bCs/>
          <w:sz w:val="24"/>
          <w:szCs w:val="24"/>
        </w:rPr>
        <w:t>M</w:t>
      </w:r>
      <w:r w:rsidR="00B81490">
        <w:rPr>
          <w:rFonts w:ascii="Times New Roman" w:hAnsi="Times New Roman" w:cs="Times New Roman"/>
          <w:b/>
          <w:bCs/>
          <w:sz w:val="24"/>
          <w:szCs w:val="24"/>
        </w:rPr>
        <w:t>ethods</w:t>
      </w:r>
    </w:p>
    <w:p w14:paraId="73A3AB99" w14:textId="622EE4BE" w:rsidR="00616071" w:rsidRPr="009E3352" w:rsidRDefault="00616071" w:rsidP="00616071">
      <w:pPr>
        <w:spacing w:line="480" w:lineRule="auto"/>
        <w:rPr>
          <w:rFonts w:ascii="Times New Roman" w:hAnsi="Times New Roman" w:cs="Times New Roman"/>
          <w:b/>
          <w:bCs/>
          <w:sz w:val="24"/>
          <w:szCs w:val="24"/>
        </w:rPr>
      </w:pPr>
      <w:r w:rsidRPr="009E3352">
        <w:rPr>
          <w:rFonts w:ascii="Times New Roman" w:hAnsi="Times New Roman" w:cs="Times New Roman"/>
          <w:b/>
          <w:bCs/>
          <w:sz w:val="24"/>
          <w:szCs w:val="24"/>
        </w:rPr>
        <w:t>Design</w:t>
      </w:r>
    </w:p>
    <w:p w14:paraId="52B090B5" w14:textId="78640281" w:rsidR="00E2695F" w:rsidRPr="005B5377" w:rsidRDefault="00000B95" w:rsidP="00315838">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 xml:space="preserve">Data was </w:t>
      </w:r>
      <w:r w:rsidR="007D3B7D">
        <w:rPr>
          <w:rFonts w:ascii="Times New Roman" w:hAnsi="Times New Roman" w:cs="Times New Roman"/>
          <w:sz w:val="24"/>
          <w:szCs w:val="24"/>
        </w:rPr>
        <w:t xml:space="preserve">obtained retrospectively </w:t>
      </w:r>
      <w:r w:rsidRPr="005B5377">
        <w:rPr>
          <w:rFonts w:ascii="Times New Roman" w:hAnsi="Times New Roman" w:cs="Times New Roman"/>
          <w:sz w:val="24"/>
          <w:szCs w:val="24"/>
        </w:rPr>
        <w:t>from standard NHS clinical records based on measures routinely completed during care</w:t>
      </w:r>
      <w:r w:rsidR="000324EC" w:rsidRPr="005B5377">
        <w:rPr>
          <w:rFonts w:ascii="Times New Roman" w:hAnsi="Times New Roman" w:cs="Times New Roman"/>
          <w:sz w:val="24"/>
          <w:szCs w:val="24"/>
        </w:rPr>
        <w:t xml:space="preserve">. </w:t>
      </w:r>
      <w:r w:rsidR="004D0CBC" w:rsidRPr="005B5377">
        <w:rPr>
          <w:rFonts w:ascii="Times New Roman" w:hAnsi="Times New Roman" w:cs="Times New Roman"/>
          <w:sz w:val="24"/>
          <w:szCs w:val="24"/>
        </w:rPr>
        <w:t xml:space="preserve">The quality of the data </w:t>
      </w:r>
      <w:r w:rsidR="00616071" w:rsidRPr="005B5377">
        <w:rPr>
          <w:rFonts w:ascii="Times New Roman" w:hAnsi="Times New Roman" w:cs="Times New Roman"/>
          <w:sz w:val="24"/>
          <w:szCs w:val="24"/>
        </w:rPr>
        <w:t>was</w:t>
      </w:r>
      <w:r w:rsidR="00CB4DF4" w:rsidRPr="005B5377">
        <w:rPr>
          <w:rFonts w:ascii="Times New Roman" w:hAnsi="Times New Roman" w:cs="Times New Roman"/>
          <w:sz w:val="24"/>
          <w:szCs w:val="24"/>
        </w:rPr>
        <w:t xml:space="preserve"> </w:t>
      </w:r>
      <w:r w:rsidR="000324EC" w:rsidRPr="005B5377">
        <w:rPr>
          <w:rFonts w:ascii="Times New Roman" w:hAnsi="Times New Roman" w:cs="Times New Roman"/>
          <w:sz w:val="24"/>
          <w:szCs w:val="24"/>
        </w:rPr>
        <w:t xml:space="preserve">then </w:t>
      </w:r>
      <w:r w:rsidR="00CB4DF4" w:rsidRPr="005B5377">
        <w:rPr>
          <w:rFonts w:ascii="Times New Roman" w:hAnsi="Times New Roman" w:cs="Times New Roman"/>
          <w:sz w:val="24"/>
          <w:szCs w:val="24"/>
        </w:rPr>
        <w:t>evaluated by r</w:t>
      </w:r>
      <w:r w:rsidR="00174620" w:rsidRPr="005B5377">
        <w:rPr>
          <w:rFonts w:ascii="Times New Roman" w:hAnsi="Times New Roman" w:cs="Times New Roman"/>
          <w:sz w:val="24"/>
          <w:szCs w:val="24"/>
        </w:rPr>
        <w:t>eview</w:t>
      </w:r>
      <w:r w:rsidR="00CB4DF4" w:rsidRPr="005B5377">
        <w:rPr>
          <w:rFonts w:ascii="Times New Roman" w:hAnsi="Times New Roman" w:cs="Times New Roman"/>
          <w:sz w:val="24"/>
          <w:szCs w:val="24"/>
        </w:rPr>
        <w:t xml:space="preserve">ing </w:t>
      </w:r>
      <w:r w:rsidR="00B93282" w:rsidRPr="005B5377">
        <w:rPr>
          <w:rFonts w:ascii="Times New Roman" w:hAnsi="Times New Roman" w:cs="Times New Roman"/>
          <w:sz w:val="24"/>
          <w:szCs w:val="24"/>
        </w:rPr>
        <w:t xml:space="preserve">the </w:t>
      </w:r>
      <w:r w:rsidR="00CB4DF4" w:rsidRPr="005B5377">
        <w:rPr>
          <w:rFonts w:ascii="Times New Roman" w:hAnsi="Times New Roman" w:cs="Times New Roman"/>
          <w:sz w:val="24"/>
          <w:szCs w:val="24"/>
        </w:rPr>
        <w:t xml:space="preserve">completion </w:t>
      </w:r>
      <w:r w:rsidR="00B93282" w:rsidRPr="005B5377">
        <w:rPr>
          <w:rFonts w:ascii="Times New Roman" w:hAnsi="Times New Roman" w:cs="Times New Roman"/>
          <w:sz w:val="24"/>
          <w:szCs w:val="24"/>
        </w:rPr>
        <w:t>of</w:t>
      </w:r>
      <w:r w:rsidR="00174620" w:rsidRPr="005B5377">
        <w:rPr>
          <w:rFonts w:ascii="Times New Roman" w:hAnsi="Times New Roman" w:cs="Times New Roman"/>
          <w:sz w:val="24"/>
          <w:szCs w:val="24"/>
        </w:rPr>
        <w:t xml:space="preserve"> the </w:t>
      </w:r>
      <w:r w:rsidR="00697FDC" w:rsidRPr="005B5377">
        <w:rPr>
          <w:rFonts w:ascii="Times New Roman" w:hAnsi="Times New Roman" w:cs="Times New Roman"/>
          <w:sz w:val="24"/>
          <w:szCs w:val="24"/>
        </w:rPr>
        <w:t xml:space="preserve">measures at two timepoints: </w:t>
      </w:r>
      <w:r w:rsidR="00174620" w:rsidRPr="005B5377">
        <w:rPr>
          <w:rFonts w:ascii="Times New Roman" w:hAnsi="Times New Roman" w:cs="Times New Roman"/>
          <w:sz w:val="24"/>
          <w:szCs w:val="24"/>
        </w:rPr>
        <w:t xml:space="preserve">pre and post </w:t>
      </w:r>
      <w:r w:rsidR="00697FDC" w:rsidRPr="005B5377">
        <w:rPr>
          <w:rFonts w:ascii="Times New Roman" w:hAnsi="Times New Roman" w:cs="Times New Roman"/>
          <w:sz w:val="24"/>
          <w:szCs w:val="24"/>
        </w:rPr>
        <w:t>intervention</w:t>
      </w:r>
      <w:r w:rsidR="00B93282" w:rsidRPr="005B5377">
        <w:rPr>
          <w:rFonts w:ascii="Times New Roman" w:hAnsi="Times New Roman" w:cs="Times New Roman"/>
          <w:sz w:val="24"/>
          <w:szCs w:val="24"/>
        </w:rPr>
        <w:t xml:space="preserve">. </w:t>
      </w:r>
    </w:p>
    <w:p w14:paraId="56D2EA95" w14:textId="71EC0241" w:rsidR="00984484" w:rsidRPr="005B5377" w:rsidRDefault="007F01B9" w:rsidP="00FA6C35">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lastRenderedPageBreak/>
        <w:t xml:space="preserve">A within-subject, repeated measures design </w:t>
      </w:r>
      <w:r w:rsidR="009604D3" w:rsidRPr="005B5377">
        <w:rPr>
          <w:rFonts w:ascii="Times New Roman" w:hAnsi="Times New Roman" w:cs="Times New Roman"/>
          <w:sz w:val="24"/>
          <w:szCs w:val="24"/>
        </w:rPr>
        <w:t>was</w:t>
      </w:r>
      <w:r w:rsidRPr="005B5377">
        <w:rPr>
          <w:rFonts w:ascii="Times New Roman" w:hAnsi="Times New Roman" w:cs="Times New Roman"/>
          <w:sz w:val="24"/>
          <w:szCs w:val="24"/>
        </w:rPr>
        <w:t xml:space="preserve"> used to compare pre to post scores on </w:t>
      </w:r>
      <w:r w:rsidR="00983E0D" w:rsidRPr="005B5377">
        <w:rPr>
          <w:rFonts w:ascii="Times New Roman" w:hAnsi="Times New Roman" w:cs="Times New Roman"/>
          <w:sz w:val="24"/>
          <w:szCs w:val="24"/>
        </w:rPr>
        <w:t xml:space="preserve">one of the two measures of distress tolerance, depending on data </w:t>
      </w:r>
      <w:r w:rsidR="0047282F" w:rsidRPr="005B5377">
        <w:rPr>
          <w:rFonts w:ascii="Times New Roman" w:hAnsi="Times New Roman" w:cs="Times New Roman"/>
          <w:sz w:val="24"/>
          <w:szCs w:val="24"/>
        </w:rPr>
        <w:t>completion</w:t>
      </w:r>
      <w:r w:rsidR="00983E0D" w:rsidRPr="005B5377">
        <w:rPr>
          <w:rFonts w:ascii="Times New Roman" w:hAnsi="Times New Roman" w:cs="Times New Roman"/>
          <w:sz w:val="24"/>
          <w:szCs w:val="24"/>
        </w:rPr>
        <w:t xml:space="preserve">. </w:t>
      </w:r>
      <w:r w:rsidR="00D65B97" w:rsidRPr="005B5377">
        <w:rPr>
          <w:rFonts w:ascii="Times New Roman" w:hAnsi="Times New Roman" w:cs="Times New Roman"/>
          <w:sz w:val="24"/>
          <w:szCs w:val="24"/>
        </w:rPr>
        <w:t>Thi</w:t>
      </w:r>
      <w:r w:rsidR="00090981" w:rsidRPr="005B5377">
        <w:rPr>
          <w:rFonts w:ascii="Times New Roman" w:hAnsi="Times New Roman" w:cs="Times New Roman"/>
          <w:sz w:val="24"/>
          <w:szCs w:val="24"/>
        </w:rPr>
        <w:t xml:space="preserve">s comparison </w:t>
      </w:r>
      <w:r w:rsidR="009604D3" w:rsidRPr="005B5377">
        <w:rPr>
          <w:rFonts w:ascii="Times New Roman" w:hAnsi="Times New Roman" w:cs="Times New Roman"/>
          <w:sz w:val="24"/>
          <w:szCs w:val="24"/>
        </w:rPr>
        <w:t>was then</w:t>
      </w:r>
      <w:r w:rsidR="00090981" w:rsidRPr="005B5377">
        <w:rPr>
          <w:rFonts w:ascii="Times New Roman" w:hAnsi="Times New Roman" w:cs="Times New Roman"/>
          <w:sz w:val="24"/>
          <w:szCs w:val="24"/>
        </w:rPr>
        <w:t xml:space="preserve"> use</w:t>
      </w:r>
      <w:r w:rsidR="00315838" w:rsidRPr="005B5377">
        <w:rPr>
          <w:rFonts w:ascii="Times New Roman" w:hAnsi="Times New Roman" w:cs="Times New Roman"/>
          <w:sz w:val="24"/>
          <w:szCs w:val="24"/>
        </w:rPr>
        <w:t>d</w:t>
      </w:r>
      <w:r w:rsidR="00090981" w:rsidRPr="005B5377">
        <w:rPr>
          <w:rFonts w:ascii="Times New Roman" w:hAnsi="Times New Roman" w:cs="Times New Roman"/>
          <w:sz w:val="24"/>
          <w:szCs w:val="24"/>
        </w:rPr>
        <w:t xml:space="preserve"> to calculate reliable change</w:t>
      </w:r>
      <w:r w:rsidR="007D204B" w:rsidRPr="005B5377">
        <w:rPr>
          <w:rFonts w:ascii="Times New Roman" w:hAnsi="Times New Roman" w:cs="Times New Roman"/>
          <w:sz w:val="24"/>
          <w:szCs w:val="24"/>
        </w:rPr>
        <w:t xml:space="preserve"> scores</w:t>
      </w:r>
      <w:r w:rsidR="00A61F72" w:rsidRPr="005B5377">
        <w:rPr>
          <w:rFonts w:ascii="Times New Roman" w:hAnsi="Times New Roman" w:cs="Times New Roman"/>
          <w:sz w:val="24"/>
          <w:szCs w:val="24"/>
        </w:rPr>
        <w:t xml:space="preserve"> </w:t>
      </w:r>
      <w:r w:rsidR="008729C2" w:rsidRPr="005B5377">
        <w:rPr>
          <w:rFonts w:ascii="Times New Roman" w:hAnsi="Times New Roman" w:cs="Times New Roman"/>
          <w:sz w:val="24"/>
          <w:szCs w:val="24"/>
        </w:rPr>
        <w:fldChar w:fldCharType="begin"/>
      </w:r>
      <w:r w:rsidR="008729C2" w:rsidRPr="005B5377">
        <w:rPr>
          <w:rFonts w:ascii="Times New Roman" w:hAnsi="Times New Roman" w:cs="Times New Roman"/>
          <w:sz w:val="24"/>
          <w:szCs w:val="24"/>
        </w:rPr>
        <w:instrText xml:space="preserve"> ADDIN ZOTERO_ITEM CSL_CITATION {"citationID":"om7j3xII","properties":{"formattedCitation":"(Jacobson &amp; Truax, 1991)","plainCitation":"(Jacobson &amp; Truax, 1991)","noteIndex":0},"citationItems":[{"id":123,"uris":["http://zotero.org/users/11411579/items/RBTDCAY4"],"itemData":{"id":123,"type":"article-journal","abstract":"In 1984, N. S. Jacobson et al (see record 1985-00073-001)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 (PsycINFO Database Record (c) 2016 APA, all rights reserved)","container-title":"Journal of Consulting and Clinical Psychology","DOI":"10.1037/0022-006X.59.1.12","ISSN":"1939-2117","issue":"1","note":"publisher-place: US\npublisher: American Psychological Association","page":"12-19","source":"APA PsycNet","title":"Clinical significance: A statistical approach to defining meaningful change in psychotherapy research","title-short":"Clinical significance","volume":"59","author":[{"family":"Jacobson","given":"Neil S."},{"family":"Truax","given":"Paula"}],"issued":{"date-parts":[["1991"]]}}}],"schema":"https://github.com/citation-style-language/schema/raw/master/csl-citation.json"} </w:instrText>
      </w:r>
      <w:r w:rsidR="008729C2" w:rsidRPr="005B5377">
        <w:rPr>
          <w:rFonts w:ascii="Times New Roman" w:hAnsi="Times New Roman" w:cs="Times New Roman"/>
          <w:sz w:val="24"/>
          <w:szCs w:val="24"/>
        </w:rPr>
        <w:fldChar w:fldCharType="separate"/>
      </w:r>
      <w:r w:rsidR="008729C2" w:rsidRPr="005B5377">
        <w:rPr>
          <w:rFonts w:ascii="Times New Roman" w:hAnsi="Times New Roman" w:cs="Times New Roman"/>
          <w:sz w:val="24"/>
          <w:szCs w:val="24"/>
        </w:rPr>
        <w:t>(Jacobson &amp; Truax, 1991)</w:t>
      </w:r>
      <w:r w:rsidR="008729C2" w:rsidRPr="005B5377">
        <w:rPr>
          <w:rFonts w:ascii="Times New Roman" w:hAnsi="Times New Roman" w:cs="Times New Roman"/>
          <w:sz w:val="24"/>
          <w:szCs w:val="24"/>
        </w:rPr>
        <w:fldChar w:fldCharType="end"/>
      </w:r>
      <w:r w:rsidR="008729C2">
        <w:rPr>
          <w:rFonts w:ascii="Times New Roman" w:hAnsi="Times New Roman" w:cs="Times New Roman"/>
          <w:sz w:val="24"/>
          <w:szCs w:val="24"/>
        </w:rPr>
        <w:t xml:space="preserve"> </w:t>
      </w:r>
      <w:r w:rsidR="00A61F72" w:rsidRPr="005B5377">
        <w:rPr>
          <w:rFonts w:ascii="Times New Roman" w:hAnsi="Times New Roman" w:cs="Times New Roman"/>
          <w:sz w:val="24"/>
          <w:szCs w:val="24"/>
        </w:rPr>
        <w:t>and identify clients either as ‘responders’ or ‘non-responders’</w:t>
      </w:r>
      <w:r w:rsidR="00090981" w:rsidRPr="005B5377">
        <w:rPr>
          <w:rFonts w:ascii="Times New Roman" w:hAnsi="Times New Roman" w:cs="Times New Roman"/>
          <w:sz w:val="24"/>
          <w:szCs w:val="24"/>
        </w:rPr>
        <w:t xml:space="preserve">. </w:t>
      </w:r>
      <w:r w:rsidR="00552564">
        <w:rPr>
          <w:rFonts w:ascii="Times New Roman" w:hAnsi="Times New Roman" w:cs="Times New Roman"/>
          <w:sz w:val="24"/>
          <w:szCs w:val="24"/>
        </w:rPr>
        <w:t xml:space="preserve">Responders were defined as those </w:t>
      </w:r>
      <w:r w:rsidR="007773F5">
        <w:rPr>
          <w:rFonts w:ascii="Times New Roman" w:hAnsi="Times New Roman" w:cs="Times New Roman"/>
          <w:sz w:val="24"/>
          <w:szCs w:val="24"/>
        </w:rPr>
        <w:t>clients who had clinically significant change in the direction of improvement</w:t>
      </w:r>
      <w:r w:rsidR="007442D9">
        <w:rPr>
          <w:rFonts w:ascii="Times New Roman" w:hAnsi="Times New Roman" w:cs="Times New Roman"/>
          <w:sz w:val="24"/>
          <w:szCs w:val="24"/>
        </w:rPr>
        <w:t xml:space="preserve"> </w:t>
      </w:r>
      <w:r w:rsidR="006F2798">
        <w:rPr>
          <w:rFonts w:ascii="Times New Roman" w:hAnsi="Times New Roman" w:cs="Times New Roman"/>
          <w:sz w:val="24"/>
          <w:szCs w:val="24"/>
        </w:rPr>
        <w:t xml:space="preserve">with 95% confidence </w:t>
      </w:r>
      <w:r w:rsidR="007442D9">
        <w:rPr>
          <w:rFonts w:ascii="Times New Roman" w:hAnsi="Times New Roman" w:cs="Times New Roman"/>
          <w:sz w:val="24"/>
          <w:szCs w:val="24"/>
        </w:rPr>
        <w:t>on either the DTS or DERS</w:t>
      </w:r>
      <w:r w:rsidR="00BA081D">
        <w:rPr>
          <w:rFonts w:ascii="Times New Roman" w:hAnsi="Times New Roman" w:cs="Times New Roman"/>
          <w:sz w:val="24"/>
          <w:szCs w:val="24"/>
        </w:rPr>
        <w:t xml:space="preserve">. </w:t>
      </w:r>
      <w:r w:rsidR="007D204B" w:rsidRPr="005B5377">
        <w:rPr>
          <w:rFonts w:ascii="Times New Roman" w:hAnsi="Times New Roman" w:cs="Times New Roman"/>
          <w:sz w:val="24"/>
          <w:szCs w:val="24"/>
        </w:rPr>
        <w:t xml:space="preserve">A </w:t>
      </w:r>
      <w:r w:rsidR="003934B5" w:rsidRPr="005B5377">
        <w:rPr>
          <w:rFonts w:ascii="Times New Roman" w:hAnsi="Times New Roman" w:cs="Times New Roman"/>
          <w:sz w:val="24"/>
          <w:szCs w:val="24"/>
        </w:rPr>
        <w:t>between groups</w:t>
      </w:r>
      <w:r w:rsidR="007D204B" w:rsidRPr="005B5377">
        <w:rPr>
          <w:rFonts w:ascii="Times New Roman" w:hAnsi="Times New Roman" w:cs="Times New Roman"/>
          <w:sz w:val="24"/>
          <w:szCs w:val="24"/>
        </w:rPr>
        <w:t xml:space="preserve"> design </w:t>
      </w:r>
      <w:r w:rsidR="009604D3" w:rsidRPr="005B5377">
        <w:rPr>
          <w:rFonts w:ascii="Times New Roman" w:hAnsi="Times New Roman" w:cs="Times New Roman"/>
          <w:sz w:val="24"/>
          <w:szCs w:val="24"/>
        </w:rPr>
        <w:t xml:space="preserve">was </w:t>
      </w:r>
      <w:r w:rsidR="007D204B" w:rsidRPr="005B5377">
        <w:rPr>
          <w:rFonts w:ascii="Times New Roman" w:hAnsi="Times New Roman" w:cs="Times New Roman"/>
          <w:sz w:val="24"/>
          <w:szCs w:val="24"/>
        </w:rPr>
        <w:t xml:space="preserve">used to compare </w:t>
      </w:r>
      <w:proofErr w:type="gramStart"/>
      <w:r w:rsidR="007D204B" w:rsidRPr="005B5377">
        <w:rPr>
          <w:rFonts w:ascii="Times New Roman" w:hAnsi="Times New Roman" w:cs="Times New Roman"/>
          <w:sz w:val="24"/>
          <w:szCs w:val="24"/>
        </w:rPr>
        <w:t>responders</w:t>
      </w:r>
      <w:proofErr w:type="gramEnd"/>
      <w:r w:rsidR="007D204B" w:rsidRPr="005B5377">
        <w:rPr>
          <w:rFonts w:ascii="Times New Roman" w:hAnsi="Times New Roman" w:cs="Times New Roman"/>
          <w:sz w:val="24"/>
          <w:szCs w:val="24"/>
        </w:rPr>
        <w:t xml:space="preserve"> vs non-responders on</w:t>
      </w:r>
      <w:r w:rsidR="008A29D8" w:rsidRPr="005B5377">
        <w:rPr>
          <w:rFonts w:ascii="Times New Roman" w:hAnsi="Times New Roman" w:cs="Times New Roman"/>
          <w:sz w:val="24"/>
          <w:szCs w:val="24"/>
        </w:rPr>
        <w:t xml:space="preserve"> the pre-intervention measures. </w:t>
      </w:r>
    </w:p>
    <w:p w14:paraId="061EE319" w14:textId="676C2C85" w:rsidR="00852A55" w:rsidRPr="006819F4" w:rsidRDefault="00CC5DEA" w:rsidP="00D26EDA">
      <w:pPr>
        <w:tabs>
          <w:tab w:val="left" w:pos="3795"/>
        </w:tabs>
        <w:spacing w:line="480" w:lineRule="auto"/>
        <w:rPr>
          <w:rFonts w:ascii="Times New Roman" w:hAnsi="Times New Roman" w:cs="Times New Roman"/>
          <w:b/>
          <w:bCs/>
          <w:sz w:val="24"/>
          <w:szCs w:val="24"/>
        </w:rPr>
      </w:pPr>
      <w:r w:rsidRPr="006819F4">
        <w:rPr>
          <w:rFonts w:ascii="Times New Roman" w:hAnsi="Times New Roman" w:cs="Times New Roman"/>
          <w:b/>
          <w:bCs/>
          <w:sz w:val="24"/>
          <w:szCs w:val="24"/>
        </w:rPr>
        <w:t>Participants</w:t>
      </w:r>
    </w:p>
    <w:p w14:paraId="5FFFA413" w14:textId="59354FF9" w:rsidR="00CC5DEA" w:rsidRDefault="006C580F" w:rsidP="009B7874">
      <w:pPr>
        <w:spacing w:line="480" w:lineRule="auto"/>
        <w:ind w:firstLine="720"/>
        <w:rPr>
          <w:rFonts w:ascii="Times New Roman" w:hAnsi="Times New Roman" w:cs="Times New Roman"/>
          <w:sz w:val="24"/>
          <w:szCs w:val="24"/>
        </w:rPr>
      </w:pPr>
      <w:r w:rsidRPr="006C580F">
        <w:rPr>
          <w:rFonts w:ascii="Times New Roman" w:hAnsi="Times New Roman" w:cs="Times New Roman"/>
          <w:sz w:val="24"/>
          <w:szCs w:val="24"/>
        </w:rPr>
        <w:t>The service comprise</w:t>
      </w:r>
      <w:r w:rsidR="002E01AC">
        <w:rPr>
          <w:rFonts w:ascii="Times New Roman" w:hAnsi="Times New Roman" w:cs="Times New Roman"/>
          <w:sz w:val="24"/>
          <w:szCs w:val="24"/>
        </w:rPr>
        <w:t>s</w:t>
      </w:r>
      <w:r w:rsidRPr="006C580F">
        <w:rPr>
          <w:rFonts w:ascii="Times New Roman" w:hAnsi="Times New Roman" w:cs="Times New Roman"/>
          <w:sz w:val="24"/>
          <w:szCs w:val="24"/>
        </w:rPr>
        <w:t xml:space="preserve"> two adult </w:t>
      </w:r>
      <w:r w:rsidR="00150604">
        <w:rPr>
          <w:rFonts w:ascii="Times New Roman" w:hAnsi="Times New Roman" w:cs="Times New Roman"/>
          <w:sz w:val="24"/>
          <w:szCs w:val="24"/>
        </w:rPr>
        <w:t>CMHTs</w:t>
      </w:r>
      <w:r w:rsidRPr="006C580F">
        <w:rPr>
          <w:rFonts w:ascii="Times New Roman" w:hAnsi="Times New Roman" w:cs="Times New Roman"/>
          <w:sz w:val="24"/>
          <w:szCs w:val="24"/>
        </w:rPr>
        <w:t xml:space="preserve"> within one county, offering </w:t>
      </w:r>
      <w:r w:rsidR="000C2C06">
        <w:rPr>
          <w:rFonts w:ascii="Times New Roman" w:hAnsi="Times New Roman" w:cs="Times New Roman"/>
          <w:sz w:val="24"/>
          <w:szCs w:val="24"/>
        </w:rPr>
        <w:t>BPIs</w:t>
      </w:r>
      <w:r w:rsidRPr="006C580F">
        <w:rPr>
          <w:rFonts w:ascii="Times New Roman" w:hAnsi="Times New Roman" w:cs="Times New Roman"/>
          <w:sz w:val="24"/>
          <w:szCs w:val="24"/>
        </w:rPr>
        <w:t xml:space="preserve"> across pathways for affective disorders and psychosis. The affective pathway includ</w:t>
      </w:r>
      <w:r w:rsidR="000C2C06">
        <w:rPr>
          <w:rFonts w:ascii="Times New Roman" w:hAnsi="Times New Roman" w:cs="Times New Roman"/>
          <w:sz w:val="24"/>
          <w:szCs w:val="24"/>
        </w:rPr>
        <w:t xml:space="preserve">es </w:t>
      </w:r>
      <w:r w:rsidRPr="006C580F">
        <w:rPr>
          <w:rFonts w:ascii="Times New Roman" w:hAnsi="Times New Roman" w:cs="Times New Roman"/>
          <w:sz w:val="24"/>
          <w:szCs w:val="24"/>
        </w:rPr>
        <w:t>individuals with moderate to severe mood and anxiety disorders, OCD, or PTSD, while the psychosis pathway serve</w:t>
      </w:r>
      <w:r w:rsidR="00E8485B">
        <w:rPr>
          <w:rFonts w:ascii="Times New Roman" w:hAnsi="Times New Roman" w:cs="Times New Roman"/>
          <w:sz w:val="24"/>
          <w:szCs w:val="24"/>
        </w:rPr>
        <w:t>s</w:t>
      </w:r>
      <w:r w:rsidRPr="006C580F">
        <w:rPr>
          <w:rFonts w:ascii="Times New Roman" w:hAnsi="Times New Roman" w:cs="Times New Roman"/>
          <w:sz w:val="24"/>
          <w:szCs w:val="24"/>
        </w:rPr>
        <w:t xml:space="preserve"> those with schizophrenia-spectrum and bipolar disorders with psychotic features</w:t>
      </w:r>
      <w:r w:rsidR="00E8485B">
        <w:rPr>
          <w:rFonts w:ascii="Times New Roman" w:hAnsi="Times New Roman" w:cs="Times New Roman"/>
          <w:sz w:val="24"/>
          <w:szCs w:val="24"/>
        </w:rPr>
        <w:t xml:space="preserve">. </w:t>
      </w:r>
      <w:r w:rsidR="00573028" w:rsidRPr="005B5377">
        <w:rPr>
          <w:rFonts w:ascii="Times New Roman" w:hAnsi="Times New Roman" w:cs="Times New Roman"/>
          <w:sz w:val="24"/>
          <w:szCs w:val="24"/>
        </w:rPr>
        <w:t>The BPI in distress tolerance is offered trans-diagnostically</w:t>
      </w:r>
      <w:r w:rsidR="006F04E9">
        <w:rPr>
          <w:rFonts w:ascii="Times New Roman" w:hAnsi="Times New Roman" w:cs="Times New Roman"/>
          <w:sz w:val="24"/>
          <w:szCs w:val="24"/>
        </w:rPr>
        <w:t xml:space="preserve"> across both pathways</w:t>
      </w:r>
      <w:r w:rsidR="005A3434">
        <w:rPr>
          <w:rFonts w:ascii="Times New Roman" w:hAnsi="Times New Roman" w:cs="Times New Roman"/>
          <w:sz w:val="24"/>
          <w:szCs w:val="24"/>
        </w:rPr>
        <w:t>.</w:t>
      </w:r>
      <w:r w:rsidR="00573028" w:rsidRPr="005B5377">
        <w:rPr>
          <w:rFonts w:ascii="Times New Roman" w:hAnsi="Times New Roman" w:cs="Times New Roman"/>
          <w:sz w:val="24"/>
          <w:szCs w:val="24"/>
        </w:rPr>
        <w:t xml:space="preserve"> Exclusions for BPI include substance use problems, need for further assessment, ongoing psychological intervention, previous lack of engagement with BPI, overwhelming current personal difficulties or better suitability of another service. </w:t>
      </w:r>
      <w:r w:rsidR="00477209" w:rsidRPr="00477209">
        <w:rPr>
          <w:rFonts w:ascii="Times New Roman" w:hAnsi="Times New Roman" w:cs="Times New Roman"/>
          <w:sz w:val="24"/>
          <w:szCs w:val="24"/>
        </w:rPr>
        <w:t>Participants comprised all clients referred to the intervention between 2017 and 2023 (N = 463). The demographic profile of the sample was broadly comparable to that reported in the first year of data collection (Wright et al., 2020). The mean age of participants was 31 years</w:t>
      </w:r>
      <w:r w:rsidR="00966332">
        <w:rPr>
          <w:rFonts w:ascii="Times New Roman" w:hAnsi="Times New Roman" w:cs="Times New Roman"/>
          <w:sz w:val="24"/>
          <w:szCs w:val="24"/>
        </w:rPr>
        <w:t xml:space="preserve"> (range=17</w:t>
      </w:r>
      <w:r w:rsidR="00843FDF">
        <w:rPr>
          <w:rFonts w:ascii="Times New Roman" w:hAnsi="Times New Roman" w:cs="Times New Roman"/>
          <w:sz w:val="24"/>
          <w:szCs w:val="24"/>
        </w:rPr>
        <w:t>-64 years)</w:t>
      </w:r>
      <w:r w:rsidR="00477209" w:rsidRPr="00477209">
        <w:rPr>
          <w:rFonts w:ascii="Times New Roman" w:hAnsi="Times New Roman" w:cs="Times New Roman"/>
          <w:sz w:val="24"/>
          <w:szCs w:val="24"/>
        </w:rPr>
        <w:t>, and 72.4 % were female, compared with 29.9 years and 84.2 % female in the earlier evaluation.</w:t>
      </w:r>
      <w:r w:rsidR="008E63ED">
        <w:rPr>
          <w:rFonts w:ascii="Times New Roman" w:hAnsi="Times New Roman" w:cs="Times New Roman"/>
          <w:sz w:val="24"/>
          <w:szCs w:val="24"/>
        </w:rPr>
        <w:t xml:space="preserve"> </w:t>
      </w:r>
      <w:r w:rsidR="00E36498" w:rsidRPr="005B5377">
        <w:rPr>
          <w:rFonts w:ascii="Times New Roman" w:hAnsi="Times New Roman" w:cs="Times New Roman"/>
          <w:sz w:val="24"/>
          <w:szCs w:val="24"/>
        </w:rPr>
        <w:t xml:space="preserve">The inclusion criteria for the responder analysis </w:t>
      </w:r>
      <w:r w:rsidR="00B02E38" w:rsidRPr="005B5377">
        <w:rPr>
          <w:rFonts w:ascii="Times New Roman" w:hAnsi="Times New Roman" w:cs="Times New Roman"/>
          <w:sz w:val="24"/>
          <w:szCs w:val="24"/>
        </w:rPr>
        <w:t>were</w:t>
      </w:r>
      <w:r w:rsidR="00E36498" w:rsidRPr="005B5377">
        <w:rPr>
          <w:rFonts w:ascii="Times New Roman" w:hAnsi="Times New Roman" w:cs="Times New Roman"/>
          <w:sz w:val="24"/>
          <w:szCs w:val="24"/>
        </w:rPr>
        <w:t xml:space="preserve"> 1) client </w:t>
      </w:r>
      <w:r w:rsidR="000D6C1D" w:rsidRPr="005B5377">
        <w:rPr>
          <w:rFonts w:ascii="Times New Roman" w:hAnsi="Times New Roman" w:cs="Times New Roman"/>
          <w:sz w:val="24"/>
          <w:szCs w:val="24"/>
        </w:rPr>
        <w:t>identified by the service as having completed</w:t>
      </w:r>
      <w:r w:rsidR="00892E0A" w:rsidRPr="005B5377">
        <w:rPr>
          <w:rFonts w:ascii="Times New Roman" w:hAnsi="Times New Roman" w:cs="Times New Roman"/>
          <w:sz w:val="24"/>
          <w:szCs w:val="24"/>
        </w:rPr>
        <w:t xml:space="preserve"> the BPI</w:t>
      </w:r>
      <w:r w:rsidR="00E36498" w:rsidRPr="005B5377">
        <w:rPr>
          <w:rFonts w:ascii="Times New Roman" w:hAnsi="Times New Roman" w:cs="Times New Roman"/>
          <w:sz w:val="24"/>
          <w:szCs w:val="24"/>
        </w:rPr>
        <w:t>, 2) client</w:t>
      </w:r>
      <w:r w:rsidR="00B02E38" w:rsidRPr="005B5377">
        <w:rPr>
          <w:rFonts w:ascii="Times New Roman" w:hAnsi="Times New Roman" w:cs="Times New Roman"/>
          <w:sz w:val="24"/>
          <w:szCs w:val="24"/>
        </w:rPr>
        <w:t xml:space="preserve"> </w:t>
      </w:r>
      <w:r w:rsidR="00E36498" w:rsidRPr="005B5377">
        <w:rPr>
          <w:rFonts w:ascii="Times New Roman" w:hAnsi="Times New Roman" w:cs="Times New Roman"/>
          <w:sz w:val="24"/>
          <w:szCs w:val="24"/>
        </w:rPr>
        <w:t xml:space="preserve">completed at least one measure of distress tolerance at both pre and post </w:t>
      </w:r>
      <w:r w:rsidR="00892E0A" w:rsidRPr="005B5377">
        <w:rPr>
          <w:rFonts w:ascii="Times New Roman" w:hAnsi="Times New Roman" w:cs="Times New Roman"/>
          <w:sz w:val="24"/>
          <w:szCs w:val="24"/>
        </w:rPr>
        <w:t>BPI</w:t>
      </w:r>
      <w:r w:rsidR="00E36498" w:rsidRPr="005B5377">
        <w:rPr>
          <w:rFonts w:ascii="Times New Roman" w:hAnsi="Times New Roman" w:cs="Times New Roman"/>
          <w:sz w:val="24"/>
          <w:szCs w:val="24"/>
        </w:rPr>
        <w:t xml:space="preserve"> time points</w:t>
      </w:r>
      <w:r w:rsidR="00D854A0" w:rsidRPr="005B5377">
        <w:rPr>
          <w:rFonts w:ascii="Times New Roman" w:hAnsi="Times New Roman" w:cs="Times New Roman"/>
          <w:sz w:val="24"/>
          <w:szCs w:val="24"/>
        </w:rPr>
        <w:t>.</w:t>
      </w:r>
    </w:p>
    <w:p w14:paraId="2DA1D2CC" w14:textId="17617213" w:rsidR="00483392" w:rsidRDefault="00483392" w:rsidP="00653666">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lients receiving </w:t>
      </w:r>
      <w:r w:rsidRPr="00483392">
        <w:rPr>
          <w:rFonts w:ascii="Times New Roman" w:hAnsi="Times New Roman" w:cs="Times New Roman"/>
          <w:sz w:val="24"/>
          <w:szCs w:val="24"/>
        </w:rPr>
        <w:t>NHS care</w:t>
      </w:r>
      <w:r>
        <w:rPr>
          <w:rFonts w:ascii="Times New Roman" w:hAnsi="Times New Roman" w:cs="Times New Roman"/>
          <w:sz w:val="24"/>
          <w:szCs w:val="24"/>
        </w:rPr>
        <w:t xml:space="preserve"> are informed that </w:t>
      </w:r>
      <w:r w:rsidRPr="00483392">
        <w:rPr>
          <w:rFonts w:ascii="Times New Roman" w:hAnsi="Times New Roman" w:cs="Times New Roman"/>
          <w:sz w:val="24"/>
          <w:szCs w:val="24"/>
        </w:rPr>
        <w:t xml:space="preserve">information about </w:t>
      </w:r>
      <w:r w:rsidR="000275C9">
        <w:rPr>
          <w:rFonts w:ascii="Times New Roman" w:hAnsi="Times New Roman" w:cs="Times New Roman"/>
          <w:sz w:val="24"/>
          <w:szCs w:val="24"/>
        </w:rPr>
        <w:t>them</w:t>
      </w:r>
      <w:r w:rsidRPr="00483392">
        <w:rPr>
          <w:rFonts w:ascii="Times New Roman" w:hAnsi="Times New Roman" w:cs="Times New Roman"/>
          <w:sz w:val="24"/>
          <w:szCs w:val="24"/>
        </w:rPr>
        <w:t xml:space="preserve"> is routinely collected to support </w:t>
      </w:r>
      <w:r w:rsidR="000275C9">
        <w:rPr>
          <w:rFonts w:ascii="Times New Roman" w:hAnsi="Times New Roman" w:cs="Times New Roman"/>
          <w:sz w:val="24"/>
          <w:szCs w:val="24"/>
        </w:rPr>
        <w:t xml:space="preserve">their </w:t>
      </w:r>
      <w:r w:rsidRPr="00483392">
        <w:rPr>
          <w:rFonts w:ascii="Times New Roman" w:hAnsi="Times New Roman" w:cs="Times New Roman"/>
          <w:sz w:val="24"/>
          <w:szCs w:val="24"/>
        </w:rPr>
        <w:t>treatment</w:t>
      </w:r>
      <w:r w:rsidR="000275C9">
        <w:rPr>
          <w:rFonts w:ascii="Times New Roman" w:hAnsi="Times New Roman" w:cs="Times New Roman"/>
          <w:sz w:val="24"/>
          <w:szCs w:val="24"/>
        </w:rPr>
        <w:t xml:space="preserve"> and </w:t>
      </w:r>
      <w:r w:rsidRPr="00483392">
        <w:rPr>
          <w:rFonts w:ascii="Times New Roman" w:hAnsi="Times New Roman" w:cs="Times New Roman"/>
          <w:sz w:val="24"/>
          <w:szCs w:val="24"/>
        </w:rPr>
        <w:t xml:space="preserve">may also be used to improve services or support research. </w:t>
      </w:r>
      <w:r w:rsidR="000955D0">
        <w:rPr>
          <w:rFonts w:ascii="Times New Roman" w:hAnsi="Times New Roman" w:cs="Times New Roman"/>
          <w:sz w:val="24"/>
          <w:szCs w:val="24"/>
        </w:rPr>
        <w:t xml:space="preserve">Individuals can choose to </w:t>
      </w:r>
      <w:proofErr w:type="gramStart"/>
      <w:r w:rsidR="0003469C">
        <w:rPr>
          <w:rFonts w:ascii="Times New Roman" w:hAnsi="Times New Roman" w:cs="Times New Roman"/>
          <w:sz w:val="24"/>
          <w:szCs w:val="24"/>
        </w:rPr>
        <w:t>whether or not</w:t>
      </w:r>
      <w:proofErr w:type="gramEnd"/>
      <w:r w:rsidR="0003469C">
        <w:rPr>
          <w:rFonts w:ascii="Times New Roman" w:hAnsi="Times New Roman" w:cs="Times New Roman"/>
          <w:sz w:val="24"/>
          <w:szCs w:val="24"/>
        </w:rPr>
        <w:t xml:space="preserve"> to allow their data to be used for research via </w:t>
      </w:r>
      <w:r w:rsidRPr="00483392">
        <w:rPr>
          <w:rFonts w:ascii="Times New Roman" w:hAnsi="Times New Roman" w:cs="Times New Roman"/>
          <w:sz w:val="24"/>
          <w:szCs w:val="24"/>
        </w:rPr>
        <w:t>the National Data Opt-Out system.</w:t>
      </w:r>
    </w:p>
    <w:p w14:paraId="0C465180" w14:textId="77777777" w:rsidR="00336394" w:rsidRPr="006819F4" w:rsidRDefault="00336394" w:rsidP="00315838">
      <w:pPr>
        <w:tabs>
          <w:tab w:val="left" w:pos="709"/>
        </w:tabs>
        <w:spacing w:line="480" w:lineRule="auto"/>
        <w:rPr>
          <w:rFonts w:ascii="Times New Roman" w:hAnsi="Times New Roman" w:cs="Times New Roman"/>
          <w:b/>
          <w:bCs/>
          <w:sz w:val="24"/>
          <w:szCs w:val="24"/>
        </w:rPr>
      </w:pPr>
      <w:r w:rsidRPr="006819F4">
        <w:rPr>
          <w:rFonts w:ascii="Times New Roman" w:hAnsi="Times New Roman" w:cs="Times New Roman"/>
          <w:b/>
          <w:bCs/>
          <w:sz w:val="24"/>
          <w:szCs w:val="24"/>
        </w:rPr>
        <w:t>Distress Tolerance Intervention</w:t>
      </w:r>
    </w:p>
    <w:p w14:paraId="79066767" w14:textId="5370E44D" w:rsidR="006B2ECC" w:rsidRPr="005B5377" w:rsidRDefault="00D81C4D" w:rsidP="00315838">
      <w:pPr>
        <w:tabs>
          <w:tab w:val="left" w:pos="709"/>
        </w:tabs>
        <w:spacing w:line="480" w:lineRule="auto"/>
        <w:rPr>
          <w:rFonts w:ascii="Times New Roman" w:hAnsi="Times New Roman" w:cs="Times New Roman"/>
          <w:sz w:val="24"/>
          <w:szCs w:val="24"/>
        </w:rPr>
      </w:pPr>
      <w:r w:rsidRPr="005B5377">
        <w:rPr>
          <w:rFonts w:ascii="Times New Roman" w:hAnsi="Times New Roman" w:cs="Times New Roman"/>
          <w:sz w:val="24"/>
          <w:szCs w:val="24"/>
        </w:rPr>
        <w:tab/>
      </w:r>
      <w:r w:rsidR="00B87A10" w:rsidRPr="005B5377">
        <w:rPr>
          <w:rFonts w:ascii="Times New Roman" w:hAnsi="Times New Roman" w:cs="Times New Roman"/>
          <w:sz w:val="24"/>
          <w:szCs w:val="24"/>
        </w:rPr>
        <w:t>The DT BPI manual</w:t>
      </w:r>
      <w:r w:rsidR="001214E5" w:rsidRPr="005B5377">
        <w:rPr>
          <w:rFonts w:ascii="Times New Roman" w:hAnsi="Times New Roman" w:cs="Times New Roman"/>
          <w:sz w:val="24"/>
          <w:szCs w:val="24"/>
        </w:rPr>
        <w:t xml:space="preserve"> </w:t>
      </w:r>
      <w:r w:rsidR="007E02CE" w:rsidRPr="007E02CE">
        <w:rPr>
          <w:rFonts w:ascii="Times New Roman" w:hAnsi="Times New Roman" w:cs="Times New Roman"/>
          <w:sz w:val="24"/>
          <w:szCs w:val="24"/>
        </w:rPr>
        <w:t xml:space="preserve">was developed by two senior </w:t>
      </w:r>
      <w:r w:rsidR="009A7CBB">
        <w:rPr>
          <w:rFonts w:ascii="Times New Roman" w:hAnsi="Times New Roman" w:cs="Times New Roman"/>
          <w:sz w:val="24"/>
          <w:szCs w:val="24"/>
        </w:rPr>
        <w:t>c</w:t>
      </w:r>
      <w:r w:rsidR="007E02CE" w:rsidRPr="007E02CE">
        <w:rPr>
          <w:rFonts w:ascii="Times New Roman" w:hAnsi="Times New Roman" w:cs="Times New Roman"/>
          <w:sz w:val="24"/>
          <w:szCs w:val="24"/>
        </w:rPr>
        <w:t xml:space="preserve">linical </w:t>
      </w:r>
      <w:r w:rsidR="009A7CBB">
        <w:rPr>
          <w:rFonts w:ascii="Times New Roman" w:hAnsi="Times New Roman" w:cs="Times New Roman"/>
          <w:sz w:val="24"/>
          <w:szCs w:val="24"/>
        </w:rPr>
        <w:t>p</w:t>
      </w:r>
      <w:r w:rsidR="007E02CE" w:rsidRPr="007E02CE">
        <w:rPr>
          <w:rFonts w:ascii="Times New Roman" w:hAnsi="Times New Roman" w:cs="Times New Roman"/>
          <w:sz w:val="24"/>
          <w:szCs w:val="24"/>
        </w:rPr>
        <w:t>sychologists in the service</w:t>
      </w:r>
      <w:r w:rsidR="007E02CE">
        <w:rPr>
          <w:rFonts w:ascii="Times New Roman" w:hAnsi="Times New Roman" w:cs="Times New Roman"/>
          <w:sz w:val="24"/>
          <w:szCs w:val="24"/>
        </w:rPr>
        <w:t xml:space="preserve">. It </w:t>
      </w:r>
      <w:r w:rsidR="004B5407" w:rsidRPr="005B5377">
        <w:rPr>
          <w:rFonts w:ascii="Times New Roman" w:hAnsi="Times New Roman" w:cs="Times New Roman"/>
          <w:sz w:val="24"/>
          <w:szCs w:val="24"/>
        </w:rPr>
        <w:t xml:space="preserve">is comprised of </w:t>
      </w:r>
      <w:r w:rsidR="009D142F" w:rsidRPr="005B5377">
        <w:rPr>
          <w:rFonts w:ascii="Times New Roman" w:hAnsi="Times New Roman" w:cs="Times New Roman"/>
          <w:sz w:val="24"/>
          <w:szCs w:val="24"/>
        </w:rPr>
        <w:t>self</w:t>
      </w:r>
      <w:r w:rsidR="00892E0A" w:rsidRPr="005B5377">
        <w:rPr>
          <w:rFonts w:ascii="Times New Roman" w:hAnsi="Times New Roman" w:cs="Times New Roman"/>
          <w:sz w:val="24"/>
          <w:szCs w:val="24"/>
        </w:rPr>
        <w:t>-</w:t>
      </w:r>
      <w:r w:rsidR="009D142F" w:rsidRPr="005B5377">
        <w:rPr>
          <w:rFonts w:ascii="Times New Roman" w:hAnsi="Times New Roman" w:cs="Times New Roman"/>
          <w:sz w:val="24"/>
          <w:szCs w:val="24"/>
        </w:rPr>
        <w:t xml:space="preserve">help modules </w:t>
      </w:r>
      <w:r w:rsidR="009701C7" w:rsidRPr="005B5377">
        <w:rPr>
          <w:rFonts w:ascii="Times New Roman" w:hAnsi="Times New Roman" w:cs="Times New Roman"/>
          <w:sz w:val="24"/>
          <w:szCs w:val="24"/>
        </w:rPr>
        <w:fldChar w:fldCharType="begin"/>
      </w:r>
      <w:r w:rsidR="009701C7" w:rsidRPr="005B5377">
        <w:rPr>
          <w:rFonts w:ascii="Times New Roman" w:hAnsi="Times New Roman" w:cs="Times New Roman"/>
          <w:sz w:val="24"/>
          <w:szCs w:val="24"/>
        </w:rPr>
        <w:instrText xml:space="preserve"> ADDIN ZOTERO_ITEM CSL_CITATION {"citationID":"c8elL7GP","properties":{"formattedCitation":"(Saulsman &amp; Nathan, 2012)","plainCitation":"(Saulsman &amp; Nathan, 2012)","noteIndex":0},"citationItems":[{"id":30,"uris":["http://zotero.org/users/11411579/items/C6H8MDKF"],"itemData":{"id":30,"type":"document","publisher":"Centre for Clinical Interventions, Perth, Australia","title":"Facing Your Feelings: Learning to Tolerate Distress","URL":"http://www.cci.health.wa.gov.au/resources/infopax.cfm?Info_ID=54","author":[{"family":"Saulsman","given":"L."},{"family":"Nathan","given":"P."}],"issued":{"date-parts":[["2012"]]}}}],"schema":"https://github.com/citation-style-language/schema/raw/master/csl-citation.json"} </w:instrText>
      </w:r>
      <w:r w:rsidR="009701C7" w:rsidRPr="005B5377">
        <w:rPr>
          <w:rFonts w:ascii="Times New Roman" w:hAnsi="Times New Roman" w:cs="Times New Roman"/>
          <w:sz w:val="24"/>
          <w:szCs w:val="24"/>
        </w:rPr>
        <w:fldChar w:fldCharType="separate"/>
      </w:r>
      <w:r w:rsidR="009701C7" w:rsidRPr="005B5377">
        <w:rPr>
          <w:rFonts w:ascii="Times New Roman" w:hAnsi="Times New Roman" w:cs="Times New Roman"/>
          <w:sz w:val="24"/>
        </w:rPr>
        <w:t>(Saulsman &amp; Nathan, 2012)</w:t>
      </w:r>
      <w:r w:rsidR="009701C7" w:rsidRPr="005B5377">
        <w:rPr>
          <w:rFonts w:ascii="Times New Roman" w:hAnsi="Times New Roman" w:cs="Times New Roman"/>
          <w:sz w:val="24"/>
          <w:szCs w:val="24"/>
        </w:rPr>
        <w:fldChar w:fldCharType="end"/>
      </w:r>
      <w:r w:rsidR="009701C7" w:rsidRPr="005B5377">
        <w:rPr>
          <w:rFonts w:ascii="Times New Roman" w:hAnsi="Times New Roman" w:cs="Times New Roman"/>
          <w:sz w:val="24"/>
          <w:szCs w:val="24"/>
        </w:rPr>
        <w:t xml:space="preserve"> </w:t>
      </w:r>
      <w:r w:rsidR="009D142F" w:rsidRPr="005B5377">
        <w:rPr>
          <w:rFonts w:ascii="Times New Roman" w:hAnsi="Times New Roman" w:cs="Times New Roman"/>
          <w:sz w:val="24"/>
          <w:szCs w:val="24"/>
        </w:rPr>
        <w:t xml:space="preserve">and DBT concepts </w:t>
      </w:r>
      <w:r w:rsidR="009701C7" w:rsidRPr="005B5377">
        <w:rPr>
          <w:rFonts w:ascii="Times New Roman" w:hAnsi="Times New Roman" w:cs="Times New Roman"/>
          <w:sz w:val="24"/>
          <w:szCs w:val="24"/>
        </w:rPr>
        <w:fldChar w:fldCharType="begin"/>
      </w:r>
      <w:r w:rsidR="009701C7" w:rsidRPr="005B5377">
        <w:rPr>
          <w:rFonts w:ascii="Times New Roman" w:hAnsi="Times New Roman" w:cs="Times New Roman"/>
          <w:sz w:val="24"/>
          <w:szCs w:val="24"/>
        </w:rPr>
        <w:instrText xml:space="preserve"> ADDIN ZOTERO_ITEM CSL_CITATION {"citationID":"DgTVmkjD","properties":{"formattedCitation":"(Linehan, 1993)","plainCitation":"(Linehan, 1993)","noteIndex":0},"citationItems":[{"id":243,"uris":["http://zotero.org/users/11411579/items/HD4PZLHR"],"itemData":{"id":243,"type":"book","publisher":"Guilford Press","title":"Skills Training Manual for Treating Borderline Personality Disorder","author":[{"family":"Linehan","given":"M.M."}],"issued":{"date-parts":[["1993"]]}}}],"schema":"https://github.com/citation-style-language/schema/raw/master/csl-citation.json"} </w:instrText>
      </w:r>
      <w:r w:rsidR="009701C7" w:rsidRPr="005B5377">
        <w:rPr>
          <w:rFonts w:ascii="Times New Roman" w:hAnsi="Times New Roman" w:cs="Times New Roman"/>
          <w:sz w:val="24"/>
          <w:szCs w:val="24"/>
        </w:rPr>
        <w:fldChar w:fldCharType="separate"/>
      </w:r>
      <w:r w:rsidR="009701C7" w:rsidRPr="005B5377">
        <w:rPr>
          <w:rFonts w:ascii="Times New Roman" w:hAnsi="Times New Roman" w:cs="Times New Roman"/>
          <w:sz w:val="24"/>
        </w:rPr>
        <w:t>(Linehan, 1993)</w:t>
      </w:r>
      <w:r w:rsidR="009701C7" w:rsidRPr="005B5377">
        <w:rPr>
          <w:rFonts w:ascii="Times New Roman" w:hAnsi="Times New Roman" w:cs="Times New Roman"/>
          <w:sz w:val="24"/>
          <w:szCs w:val="24"/>
        </w:rPr>
        <w:fldChar w:fldCharType="end"/>
      </w:r>
      <w:r w:rsidR="00E8573E" w:rsidRPr="005B5377">
        <w:rPr>
          <w:rFonts w:ascii="Times New Roman" w:hAnsi="Times New Roman" w:cs="Times New Roman"/>
          <w:sz w:val="24"/>
          <w:szCs w:val="24"/>
        </w:rPr>
        <w:t xml:space="preserve"> </w:t>
      </w:r>
      <w:r w:rsidR="007B4B98" w:rsidRPr="005B5377">
        <w:rPr>
          <w:rFonts w:ascii="Times New Roman" w:hAnsi="Times New Roman" w:cs="Times New Roman"/>
          <w:sz w:val="24"/>
          <w:szCs w:val="24"/>
        </w:rPr>
        <w:t>aimed at increasing distress tolerance skills</w:t>
      </w:r>
      <w:r w:rsidR="00B87A10" w:rsidRPr="005B5377">
        <w:rPr>
          <w:rFonts w:ascii="Times New Roman" w:hAnsi="Times New Roman" w:cs="Times New Roman"/>
          <w:sz w:val="24"/>
          <w:szCs w:val="24"/>
        </w:rPr>
        <w:t xml:space="preserve">. </w:t>
      </w:r>
      <w:r w:rsidR="000223A6" w:rsidRPr="005B5377">
        <w:rPr>
          <w:rFonts w:ascii="Times New Roman" w:hAnsi="Times New Roman" w:cs="Times New Roman"/>
          <w:sz w:val="24"/>
          <w:szCs w:val="24"/>
        </w:rPr>
        <w:t>The typical structure is six to eight sessions lasting one hour</w:t>
      </w:r>
      <w:r w:rsidR="00B87D96" w:rsidRPr="005B5377">
        <w:rPr>
          <w:rFonts w:ascii="Times New Roman" w:hAnsi="Times New Roman" w:cs="Times New Roman"/>
          <w:sz w:val="24"/>
          <w:szCs w:val="24"/>
        </w:rPr>
        <w:t xml:space="preserve"> covering </w:t>
      </w:r>
      <w:r w:rsidR="00B87A10" w:rsidRPr="005B5377">
        <w:rPr>
          <w:rFonts w:ascii="Times New Roman" w:hAnsi="Times New Roman" w:cs="Times New Roman"/>
          <w:sz w:val="24"/>
          <w:szCs w:val="24"/>
        </w:rPr>
        <w:t xml:space="preserve">psychoeducation, </w:t>
      </w:r>
      <w:r w:rsidR="00A93BC4" w:rsidRPr="005B5377">
        <w:rPr>
          <w:rFonts w:ascii="Times New Roman" w:hAnsi="Times New Roman" w:cs="Times New Roman"/>
          <w:sz w:val="24"/>
          <w:szCs w:val="24"/>
        </w:rPr>
        <w:t>coping strategies for</w:t>
      </w:r>
      <w:r w:rsidR="00F25E36" w:rsidRPr="005B5377">
        <w:rPr>
          <w:rFonts w:ascii="Times New Roman" w:hAnsi="Times New Roman" w:cs="Times New Roman"/>
          <w:sz w:val="24"/>
          <w:szCs w:val="24"/>
        </w:rPr>
        <w:t xml:space="preserve"> tolerating</w:t>
      </w:r>
      <w:r w:rsidR="00A93BC4" w:rsidRPr="005B5377">
        <w:rPr>
          <w:rFonts w:ascii="Times New Roman" w:hAnsi="Times New Roman" w:cs="Times New Roman"/>
          <w:sz w:val="24"/>
          <w:szCs w:val="24"/>
        </w:rPr>
        <w:t xml:space="preserve"> distress and</w:t>
      </w:r>
      <w:r w:rsidR="00F25E36" w:rsidRPr="005B5377">
        <w:rPr>
          <w:rFonts w:ascii="Times New Roman" w:hAnsi="Times New Roman" w:cs="Times New Roman"/>
          <w:sz w:val="24"/>
          <w:szCs w:val="24"/>
        </w:rPr>
        <w:t xml:space="preserve"> regulating</w:t>
      </w:r>
      <w:r w:rsidR="00A93BC4" w:rsidRPr="005B5377">
        <w:rPr>
          <w:rFonts w:ascii="Times New Roman" w:hAnsi="Times New Roman" w:cs="Times New Roman"/>
          <w:sz w:val="24"/>
          <w:szCs w:val="24"/>
        </w:rPr>
        <w:t xml:space="preserve"> emotion</w:t>
      </w:r>
      <w:r w:rsidR="00F25E36" w:rsidRPr="005B5377">
        <w:rPr>
          <w:rFonts w:ascii="Times New Roman" w:hAnsi="Times New Roman" w:cs="Times New Roman"/>
          <w:sz w:val="24"/>
          <w:szCs w:val="24"/>
        </w:rPr>
        <w:t>s,</w:t>
      </w:r>
      <w:r w:rsidR="00C2005F" w:rsidRPr="005B5377">
        <w:rPr>
          <w:rFonts w:ascii="Times New Roman" w:hAnsi="Times New Roman" w:cs="Times New Roman"/>
          <w:sz w:val="24"/>
          <w:szCs w:val="24"/>
        </w:rPr>
        <w:t xml:space="preserve"> and </w:t>
      </w:r>
      <w:r w:rsidR="00F25E36" w:rsidRPr="005B5377">
        <w:rPr>
          <w:rFonts w:ascii="Times New Roman" w:hAnsi="Times New Roman" w:cs="Times New Roman"/>
          <w:sz w:val="24"/>
          <w:szCs w:val="24"/>
        </w:rPr>
        <w:t xml:space="preserve">action plans for both </w:t>
      </w:r>
      <w:r w:rsidR="00B87A10" w:rsidRPr="005B5377">
        <w:rPr>
          <w:rFonts w:ascii="Times New Roman" w:hAnsi="Times New Roman" w:cs="Times New Roman"/>
          <w:sz w:val="24"/>
          <w:szCs w:val="24"/>
        </w:rPr>
        <w:t>distress tolerance</w:t>
      </w:r>
      <w:r w:rsidR="00F25E36" w:rsidRPr="005B5377">
        <w:rPr>
          <w:rFonts w:ascii="Times New Roman" w:hAnsi="Times New Roman" w:cs="Times New Roman"/>
          <w:sz w:val="24"/>
          <w:szCs w:val="24"/>
        </w:rPr>
        <w:t xml:space="preserve"> and emotional regulation</w:t>
      </w:r>
      <w:r w:rsidR="00C2005F" w:rsidRPr="005B5377">
        <w:rPr>
          <w:rFonts w:ascii="Times New Roman" w:hAnsi="Times New Roman" w:cs="Times New Roman"/>
          <w:sz w:val="24"/>
          <w:szCs w:val="24"/>
        </w:rPr>
        <w:t>.</w:t>
      </w:r>
      <w:r w:rsidR="00B87A10" w:rsidRPr="005B5377">
        <w:rPr>
          <w:rFonts w:ascii="Times New Roman" w:hAnsi="Times New Roman" w:cs="Times New Roman"/>
          <w:sz w:val="24"/>
          <w:szCs w:val="24"/>
        </w:rPr>
        <w:t xml:space="preserve"> </w:t>
      </w:r>
      <w:r w:rsidR="000D226A">
        <w:rPr>
          <w:rFonts w:ascii="Times New Roman" w:hAnsi="Times New Roman" w:cs="Times New Roman"/>
          <w:sz w:val="24"/>
          <w:szCs w:val="24"/>
        </w:rPr>
        <w:t xml:space="preserve">Training in BPIs consists of two half days with </w:t>
      </w:r>
      <w:r w:rsidR="00D1199C">
        <w:rPr>
          <w:rFonts w:ascii="Times New Roman" w:hAnsi="Times New Roman" w:cs="Times New Roman"/>
          <w:sz w:val="24"/>
          <w:szCs w:val="24"/>
        </w:rPr>
        <w:t>additional ‘top-up’ sessions</w:t>
      </w:r>
      <w:r w:rsidR="00464E87">
        <w:rPr>
          <w:rFonts w:ascii="Times New Roman" w:hAnsi="Times New Roman" w:cs="Times New Roman"/>
          <w:sz w:val="24"/>
          <w:szCs w:val="24"/>
        </w:rPr>
        <w:t xml:space="preserve"> and s</w:t>
      </w:r>
      <w:r w:rsidR="005F7FFB" w:rsidRPr="005B5377">
        <w:rPr>
          <w:rFonts w:ascii="Times New Roman" w:hAnsi="Times New Roman" w:cs="Times New Roman"/>
          <w:sz w:val="24"/>
          <w:szCs w:val="24"/>
        </w:rPr>
        <w:t>upervision</w:t>
      </w:r>
      <w:r w:rsidR="006B2ECC" w:rsidRPr="005B5377">
        <w:rPr>
          <w:rFonts w:ascii="Times New Roman" w:hAnsi="Times New Roman" w:cs="Times New Roman"/>
          <w:sz w:val="24"/>
          <w:szCs w:val="24"/>
        </w:rPr>
        <w:t xml:space="preserve"> </w:t>
      </w:r>
      <w:r w:rsidR="005C3451">
        <w:rPr>
          <w:rFonts w:ascii="Times New Roman" w:hAnsi="Times New Roman" w:cs="Times New Roman"/>
          <w:sz w:val="24"/>
          <w:szCs w:val="24"/>
        </w:rPr>
        <w:t>is</w:t>
      </w:r>
      <w:r w:rsidR="006B2ECC" w:rsidRPr="005B5377">
        <w:rPr>
          <w:rFonts w:ascii="Times New Roman" w:hAnsi="Times New Roman" w:cs="Times New Roman"/>
          <w:sz w:val="24"/>
          <w:szCs w:val="24"/>
        </w:rPr>
        <w:t xml:space="preserve"> provided by </w:t>
      </w:r>
      <w:r w:rsidR="009A7CBB">
        <w:rPr>
          <w:rFonts w:ascii="Times New Roman" w:hAnsi="Times New Roman" w:cs="Times New Roman"/>
          <w:sz w:val="24"/>
          <w:szCs w:val="24"/>
        </w:rPr>
        <w:t>c</w:t>
      </w:r>
      <w:r w:rsidR="006B2ECC" w:rsidRPr="005B5377">
        <w:rPr>
          <w:rFonts w:ascii="Times New Roman" w:hAnsi="Times New Roman" w:cs="Times New Roman"/>
          <w:sz w:val="24"/>
          <w:szCs w:val="24"/>
        </w:rPr>
        <w:t xml:space="preserve">linical </w:t>
      </w:r>
      <w:r w:rsidR="009A7CBB">
        <w:rPr>
          <w:rFonts w:ascii="Times New Roman" w:hAnsi="Times New Roman" w:cs="Times New Roman"/>
          <w:sz w:val="24"/>
          <w:szCs w:val="24"/>
        </w:rPr>
        <w:t>p</w:t>
      </w:r>
      <w:r w:rsidR="006B2ECC" w:rsidRPr="005B5377">
        <w:rPr>
          <w:rFonts w:ascii="Times New Roman" w:hAnsi="Times New Roman" w:cs="Times New Roman"/>
          <w:sz w:val="24"/>
          <w:szCs w:val="24"/>
        </w:rPr>
        <w:t xml:space="preserve">sychologists. </w:t>
      </w:r>
      <w:r w:rsidR="00FB0DF3">
        <w:rPr>
          <w:rFonts w:ascii="Times New Roman" w:hAnsi="Times New Roman" w:cs="Times New Roman"/>
          <w:sz w:val="24"/>
          <w:szCs w:val="24"/>
        </w:rPr>
        <w:t>Further detail</w:t>
      </w:r>
      <w:r w:rsidR="004C46BE">
        <w:rPr>
          <w:rFonts w:ascii="Times New Roman" w:hAnsi="Times New Roman" w:cs="Times New Roman"/>
          <w:sz w:val="24"/>
          <w:szCs w:val="24"/>
        </w:rPr>
        <w:t xml:space="preserve"> on the on the development and delivery of the BPIs has been reported elsewhere </w:t>
      </w:r>
      <w:r w:rsidR="004C46BE">
        <w:rPr>
          <w:rFonts w:ascii="Times New Roman" w:hAnsi="Times New Roman" w:cs="Times New Roman"/>
          <w:sz w:val="24"/>
          <w:szCs w:val="24"/>
        </w:rPr>
        <w:fldChar w:fldCharType="begin"/>
      </w:r>
      <w:r w:rsidR="00DB772E">
        <w:rPr>
          <w:rFonts w:ascii="Times New Roman" w:hAnsi="Times New Roman" w:cs="Times New Roman"/>
          <w:sz w:val="24"/>
          <w:szCs w:val="24"/>
        </w:rPr>
        <w:instrText xml:space="preserve"> ADDIN ZOTERO_ITEM CSL_CITATION {"citationID":"7l78ATuB","properties":{"formattedCitation":"(Roberts et al., 2021; Wright et al., 2020)","plainCitation":"(Roberts et al., 2021; Wright et al., 2020)","noteIndex":0},"citationItems":[{"id":774,"uris":["http://zotero.org/users/11411579/items/LBFFNS9E"],"itemData":{"id":774,"type":"article-journal","abstract":"Due to continuing pressures on the UK National Health Service’s mental health services, there has been increased interest in the development of brief psychological interventions (BPIs). These interventions are usually defined as including selected components of established psychological interventions, delivered over fewer sessions, and by staff with less specialised training (paraprofessionals). Cognitive behavioural therapy (CBT)-based BPIs for anxiety and depression have been found to be helpful for clients with mild to moderate mental health problems. This project evaluates the introduction of BPIs for anxiety and depression in a secondary care adult mental health service, with clients experiencing moderate to severe mental health difficulties. The service developed CBT-based manuals for anxiety (anxiety management) and depression (behavioural activation) BPIs. The BPIs were delivered by mental health workers without core therapeutic training, who were offered training and group supervision by psychologists in the team. Measures of anxiety (GAD-7), depression (PHQ-9), wellbeing (SWEMWBS) and functioning (WSAS) were completed at the start and end of treatment. The data reported from a 2-year period suggest that BPIs are associated with reductions in symptoms of anxiety and low mood, and improvements in wellbeing and functioning. Whilst this is a small-scale initial evaluation, the results are promising for the potential benefit of BPIs for clients in secondary care settings. Given that this new way of working has possible additional benefits such as improving access to psychological treatment and cost-effectiveness, further research in the area is warranted and encouraged.","container-title":"The Cognitive Behaviour Therapist","DOI":"10.1017/S1754470X21000258","ISSN":"1754-470X","journalAbbreviation":"tCBT","language":"en","license":"https://www.cambridge.org/core/terms","page":"e29","source":"DOI.org (Crossref)","title":"Brief psychological interventions for anxiety and depression in a secondary care adult mental health service: an evaluation","title-short":"Brief psychological interventions for anxiety and depression in a secondary care adult mental health service","volume":"14","author":[{"family":"Roberts","given":"Kate"},{"family":"Travers-Hill","given":"Emma"},{"family":"Coker","given":"Siân"},{"family":"Troup","given":"Jordan"},{"family":"Casey","given":"Stephanie"},{"family":"Parkin","given":"Katherine"},{"family":"Kim","given":"Youngsuk"}],"issued":{"date-parts":[["2021"]]}}},{"id":2,"uris":["http://zotero.org/users/11411579/items/H5XMHN4Q"],"itemData":{"id":2,"type":"article-journal","container-title":"The Cognitive Behaviour Therapist","DOI":"10.1017/S1754470X20000513","issue":"E50","title":"Brief psychological intervention for distress tolerance in an adult secondary care community mental health service: an evaluation","volume":"13","author":[{"family":"Wright","given":"Isobel"},{"family":"Travers-Hill","given":"Emma"},{"family":"Gracey","given":"Fergus"},{"family":"Troup","given":"Jordan"},{"family":"Parkin","given":"Katherine"},{"family":"Casey","given":"Stephanie"},{"family":"Kim","given":"Youngsuk"}],"issued":{"date-parts":[["2020"]]}}}],"schema":"https://github.com/citation-style-language/schema/raw/master/csl-citation.json"} </w:instrText>
      </w:r>
      <w:r w:rsidR="004C46BE">
        <w:rPr>
          <w:rFonts w:ascii="Times New Roman" w:hAnsi="Times New Roman" w:cs="Times New Roman"/>
          <w:sz w:val="24"/>
          <w:szCs w:val="24"/>
        </w:rPr>
        <w:fldChar w:fldCharType="separate"/>
      </w:r>
      <w:r w:rsidR="00DB772E" w:rsidRPr="00DB772E">
        <w:rPr>
          <w:rFonts w:ascii="Times New Roman" w:hAnsi="Times New Roman" w:cs="Times New Roman"/>
          <w:sz w:val="24"/>
        </w:rPr>
        <w:t>(Roberts et al., 2021; Wright et al., 2020)</w:t>
      </w:r>
      <w:r w:rsidR="004C46BE">
        <w:rPr>
          <w:rFonts w:ascii="Times New Roman" w:hAnsi="Times New Roman" w:cs="Times New Roman"/>
          <w:sz w:val="24"/>
          <w:szCs w:val="24"/>
        </w:rPr>
        <w:fldChar w:fldCharType="end"/>
      </w:r>
      <w:r w:rsidR="000D3DD7">
        <w:rPr>
          <w:rFonts w:ascii="Times New Roman" w:hAnsi="Times New Roman" w:cs="Times New Roman"/>
          <w:sz w:val="24"/>
          <w:szCs w:val="24"/>
        </w:rPr>
        <w:t xml:space="preserve">. </w:t>
      </w:r>
      <w:r w:rsidR="00B1764E">
        <w:rPr>
          <w:rFonts w:ascii="Times New Roman" w:hAnsi="Times New Roman" w:cs="Times New Roman"/>
          <w:sz w:val="24"/>
          <w:szCs w:val="24"/>
        </w:rPr>
        <w:t>The healthcare providers delivering the BPI</w:t>
      </w:r>
      <w:r w:rsidR="006C382E">
        <w:rPr>
          <w:rFonts w:ascii="Times New Roman" w:hAnsi="Times New Roman" w:cs="Times New Roman"/>
          <w:sz w:val="24"/>
          <w:szCs w:val="24"/>
        </w:rPr>
        <w:t xml:space="preserve"> were a mix of qualified psychologists and paraprofessionals </w:t>
      </w:r>
      <w:r w:rsidR="004B6E58">
        <w:rPr>
          <w:rFonts w:ascii="Times New Roman" w:hAnsi="Times New Roman" w:cs="Times New Roman"/>
          <w:sz w:val="24"/>
          <w:szCs w:val="24"/>
        </w:rPr>
        <w:t>inc</w:t>
      </w:r>
      <w:r w:rsidR="00E810FF" w:rsidRPr="00E810FF">
        <w:rPr>
          <w:rFonts w:ascii="Times New Roman" w:hAnsi="Times New Roman" w:cs="Times New Roman"/>
          <w:sz w:val="24"/>
          <w:szCs w:val="24"/>
        </w:rPr>
        <w:t xml:space="preserve">luding </w:t>
      </w:r>
      <w:r w:rsidR="00A977F3">
        <w:rPr>
          <w:rFonts w:ascii="Times New Roman" w:hAnsi="Times New Roman" w:cs="Times New Roman"/>
          <w:sz w:val="24"/>
          <w:szCs w:val="24"/>
        </w:rPr>
        <w:t>t</w:t>
      </w:r>
      <w:r w:rsidR="00E810FF" w:rsidRPr="00E810FF">
        <w:rPr>
          <w:rFonts w:ascii="Times New Roman" w:hAnsi="Times New Roman" w:cs="Times New Roman"/>
          <w:sz w:val="24"/>
          <w:szCs w:val="24"/>
        </w:rPr>
        <w:t xml:space="preserve">rainee </w:t>
      </w:r>
      <w:r w:rsidR="00A977F3">
        <w:rPr>
          <w:rFonts w:ascii="Times New Roman" w:hAnsi="Times New Roman" w:cs="Times New Roman"/>
          <w:sz w:val="24"/>
          <w:szCs w:val="24"/>
        </w:rPr>
        <w:t>c</w:t>
      </w:r>
      <w:r w:rsidR="00E810FF" w:rsidRPr="00E810FF">
        <w:rPr>
          <w:rFonts w:ascii="Times New Roman" w:hAnsi="Times New Roman" w:cs="Times New Roman"/>
          <w:sz w:val="24"/>
          <w:szCs w:val="24"/>
        </w:rPr>
        <w:t xml:space="preserve">linical </w:t>
      </w:r>
      <w:r w:rsidR="004B3B17">
        <w:rPr>
          <w:rFonts w:ascii="Times New Roman" w:hAnsi="Times New Roman" w:cs="Times New Roman"/>
          <w:sz w:val="24"/>
          <w:szCs w:val="24"/>
        </w:rPr>
        <w:t>p</w:t>
      </w:r>
      <w:r w:rsidR="00E810FF" w:rsidRPr="00E810FF">
        <w:rPr>
          <w:rFonts w:ascii="Times New Roman" w:hAnsi="Times New Roman" w:cs="Times New Roman"/>
          <w:sz w:val="24"/>
          <w:szCs w:val="24"/>
        </w:rPr>
        <w:t xml:space="preserve">sychologists, </w:t>
      </w:r>
      <w:r w:rsidR="004B3B17">
        <w:rPr>
          <w:rFonts w:ascii="Times New Roman" w:hAnsi="Times New Roman" w:cs="Times New Roman"/>
          <w:sz w:val="24"/>
          <w:szCs w:val="24"/>
        </w:rPr>
        <w:t>a</w:t>
      </w:r>
      <w:r w:rsidR="00E810FF" w:rsidRPr="00E810FF">
        <w:rPr>
          <w:rFonts w:ascii="Times New Roman" w:hAnsi="Times New Roman" w:cs="Times New Roman"/>
          <w:sz w:val="24"/>
          <w:szCs w:val="24"/>
        </w:rPr>
        <w:t xml:space="preserve">ssistant </w:t>
      </w:r>
      <w:r w:rsidR="004B3B17">
        <w:rPr>
          <w:rFonts w:ascii="Times New Roman" w:hAnsi="Times New Roman" w:cs="Times New Roman"/>
          <w:sz w:val="24"/>
          <w:szCs w:val="24"/>
        </w:rPr>
        <w:t>p</w:t>
      </w:r>
      <w:r w:rsidR="00E810FF" w:rsidRPr="00E810FF">
        <w:rPr>
          <w:rFonts w:ascii="Times New Roman" w:hAnsi="Times New Roman" w:cs="Times New Roman"/>
          <w:sz w:val="24"/>
          <w:szCs w:val="24"/>
        </w:rPr>
        <w:t xml:space="preserve">sychologists, </w:t>
      </w:r>
      <w:r w:rsidR="00A56B7E">
        <w:rPr>
          <w:rFonts w:ascii="Times New Roman" w:hAnsi="Times New Roman" w:cs="Times New Roman"/>
          <w:sz w:val="24"/>
          <w:szCs w:val="24"/>
        </w:rPr>
        <w:t xml:space="preserve">clinical </w:t>
      </w:r>
      <w:r w:rsidR="008F5BC7">
        <w:rPr>
          <w:rFonts w:ascii="Times New Roman" w:hAnsi="Times New Roman" w:cs="Times New Roman"/>
          <w:sz w:val="24"/>
          <w:szCs w:val="24"/>
        </w:rPr>
        <w:t>associate psychologists, s</w:t>
      </w:r>
      <w:r w:rsidR="00E810FF" w:rsidRPr="00E810FF">
        <w:rPr>
          <w:rFonts w:ascii="Times New Roman" w:hAnsi="Times New Roman" w:cs="Times New Roman"/>
          <w:sz w:val="24"/>
          <w:szCs w:val="24"/>
        </w:rPr>
        <w:t xml:space="preserve">upport </w:t>
      </w:r>
      <w:r w:rsidR="008F5BC7">
        <w:rPr>
          <w:rFonts w:ascii="Times New Roman" w:hAnsi="Times New Roman" w:cs="Times New Roman"/>
          <w:sz w:val="24"/>
          <w:szCs w:val="24"/>
        </w:rPr>
        <w:t>w</w:t>
      </w:r>
      <w:r w:rsidR="00E810FF" w:rsidRPr="00E810FF">
        <w:rPr>
          <w:rFonts w:ascii="Times New Roman" w:hAnsi="Times New Roman" w:cs="Times New Roman"/>
          <w:sz w:val="24"/>
          <w:szCs w:val="24"/>
        </w:rPr>
        <w:t>orkers</w:t>
      </w:r>
      <w:r w:rsidR="00B11432">
        <w:rPr>
          <w:rFonts w:ascii="Times New Roman" w:hAnsi="Times New Roman" w:cs="Times New Roman"/>
          <w:sz w:val="24"/>
          <w:szCs w:val="24"/>
        </w:rPr>
        <w:t xml:space="preserve"> </w:t>
      </w:r>
      <w:r w:rsidR="00E810FF" w:rsidRPr="00E810FF">
        <w:rPr>
          <w:rFonts w:ascii="Times New Roman" w:hAnsi="Times New Roman" w:cs="Times New Roman"/>
          <w:sz w:val="24"/>
          <w:szCs w:val="24"/>
        </w:rPr>
        <w:t xml:space="preserve">and </w:t>
      </w:r>
      <w:r w:rsidR="008F5BC7">
        <w:rPr>
          <w:rFonts w:ascii="Times New Roman" w:hAnsi="Times New Roman" w:cs="Times New Roman"/>
          <w:sz w:val="24"/>
          <w:szCs w:val="24"/>
        </w:rPr>
        <w:t>n</w:t>
      </w:r>
      <w:r w:rsidR="00E810FF" w:rsidRPr="00E810FF">
        <w:rPr>
          <w:rFonts w:ascii="Times New Roman" w:hAnsi="Times New Roman" w:cs="Times New Roman"/>
          <w:sz w:val="24"/>
          <w:szCs w:val="24"/>
        </w:rPr>
        <w:t>urses</w:t>
      </w:r>
      <w:r w:rsidR="00A977F3">
        <w:rPr>
          <w:rFonts w:ascii="Times New Roman" w:hAnsi="Times New Roman" w:cs="Times New Roman"/>
          <w:sz w:val="24"/>
          <w:szCs w:val="24"/>
        </w:rPr>
        <w:t xml:space="preserve"> (see table 3)</w:t>
      </w:r>
      <w:r w:rsidR="00E810FF" w:rsidRPr="00E810FF">
        <w:rPr>
          <w:rFonts w:ascii="Times New Roman" w:hAnsi="Times New Roman" w:cs="Times New Roman"/>
          <w:sz w:val="24"/>
          <w:szCs w:val="24"/>
        </w:rPr>
        <w:t>.</w:t>
      </w:r>
    </w:p>
    <w:p w14:paraId="5C038B4E" w14:textId="261E22CD" w:rsidR="006724E0" w:rsidRPr="006819F4" w:rsidRDefault="00F70EF0" w:rsidP="00315838">
      <w:pPr>
        <w:spacing w:line="480" w:lineRule="auto"/>
        <w:rPr>
          <w:rFonts w:ascii="Times New Roman" w:hAnsi="Times New Roman" w:cs="Times New Roman"/>
          <w:b/>
          <w:bCs/>
          <w:sz w:val="24"/>
          <w:szCs w:val="24"/>
        </w:rPr>
      </w:pPr>
      <w:r w:rsidRPr="006819F4">
        <w:rPr>
          <w:rFonts w:ascii="Times New Roman" w:hAnsi="Times New Roman" w:cs="Times New Roman"/>
          <w:b/>
          <w:bCs/>
          <w:sz w:val="24"/>
          <w:szCs w:val="24"/>
        </w:rPr>
        <w:t>Measures</w:t>
      </w:r>
      <w:r w:rsidR="00315838" w:rsidRPr="006819F4">
        <w:rPr>
          <w:rFonts w:ascii="Times New Roman" w:hAnsi="Times New Roman" w:cs="Times New Roman"/>
          <w:b/>
          <w:bCs/>
          <w:sz w:val="24"/>
          <w:szCs w:val="24"/>
        </w:rPr>
        <w:tab/>
      </w:r>
    </w:p>
    <w:p w14:paraId="0846739D" w14:textId="77777777" w:rsidR="00173FD4" w:rsidRDefault="008424D8" w:rsidP="00315838">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 xml:space="preserve">All </w:t>
      </w:r>
      <w:r w:rsidR="00693037">
        <w:rPr>
          <w:rFonts w:ascii="Times New Roman" w:hAnsi="Times New Roman" w:cs="Times New Roman"/>
          <w:sz w:val="24"/>
          <w:szCs w:val="24"/>
        </w:rPr>
        <w:t xml:space="preserve">the </w:t>
      </w:r>
      <w:r w:rsidRPr="005B5377">
        <w:rPr>
          <w:rFonts w:ascii="Times New Roman" w:hAnsi="Times New Roman" w:cs="Times New Roman"/>
          <w:sz w:val="24"/>
          <w:szCs w:val="24"/>
        </w:rPr>
        <w:t xml:space="preserve">measures </w:t>
      </w:r>
      <w:r w:rsidR="00693037">
        <w:rPr>
          <w:rFonts w:ascii="Times New Roman" w:hAnsi="Times New Roman" w:cs="Times New Roman"/>
          <w:sz w:val="24"/>
          <w:szCs w:val="24"/>
        </w:rPr>
        <w:t xml:space="preserve">described </w:t>
      </w:r>
      <w:r w:rsidR="007B20AD" w:rsidRPr="005B5377">
        <w:rPr>
          <w:rFonts w:ascii="Times New Roman" w:hAnsi="Times New Roman" w:cs="Times New Roman"/>
          <w:sz w:val="24"/>
          <w:szCs w:val="24"/>
        </w:rPr>
        <w:t xml:space="preserve">are routinely </w:t>
      </w:r>
      <w:r w:rsidR="00D43527">
        <w:rPr>
          <w:rFonts w:ascii="Times New Roman" w:hAnsi="Times New Roman" w:cs="Times New Roman"/>
          <w:sz w:val="24"/>
          <w:szCs w:val="24"/>
        </w:rPr>
        <w:t xml:space="preserve">collected </w:t>
      </w:r>
      <w:r w:rsidR="00726BA2">
        <w:rPr>
          <w:rFonts w:ascii="Times New Roman" w:hAnsi="Times New Roman" w:cs="Times New Roman"/>
          <w:sz w:val="24"/>
          <w:szCs w:val="24"/>
        </w:rPr>
        <w:t>as part of the</w:t>
      </w:r>
      <w:r w:rsidR="006A1407">
        <w:rPr>
          <w:rFonts w:ascii="Times New Roman" w:hAnsi="Times New Roman" w:cs="Times New Roman"/>
          <w:sz w:val="24"/>
          <w:szCs w:val="24"/>
        </w:rPr>
        <w:t xml:space="preserve"> DT BPI </w:t>
      </w:r>
      <w:r w:rsidR="007B20AD" w:rsidRPr="005B5377">
        <w:rPr>
          <w:rFonts w:ascii="Times New Roman" w:hAnsi="Times New Roman" w:cs="Times New Roman"/>
          <w:sz w:val="24"/>
          <w:szCs w:val="24"/>
        </w:rPr>
        <w:t>in the service</w:t>
      </w:r>
      <w:r w:rsidR="00201A51">
        <w:rPr>
          <w:rFonts w:ascii="Times New Roman" w:hAnsi="Times New Roman" w:cs="Times New Roman"/>
          <w:sz w:val="24"/>
          <w:szCs w:val="24"/>
        </w:rPr>
        <w:t xml:space="preserve"> and requested </w:t>
      </w:r>
      <w:r w:rsidR="00DF272B">
        <w:rPr>
          <w:rFonts w:ascii="Times New Roman" w:hAnsi="Times New Roman" w:cs="Times New Roman"/>
          <w:sz w:val="24"/>
          <w:szCs w:val="24"/>
        </w:rPr>
        <w:t xml:space="preserve">from all clients </w:t>
      </w:r>
      <w:r w:rsidR="00201A51">
        <w:rPr>
          <w:rFonts w:ascii="Times New Roman" w:hAnsi="Times New Roman" w:cs="Times New Roman"/>
          <w:sz w:val="24"/>
          <w:szCs w:val="24"/>
        </w:rPr>
        <w:t>pre and post intervention</w:t>
      </w:r>
      <w:r w:rsidR="00441C44">
        <w:rPr>
          <w:rFonts w:ascii="Times New Roman" w:hAnsi="Times New Roman" w:cs="Times New Roman"/>
          <w:sz w:val="24"/>
          <w:szCs w:val="24"/>
        </w:rPr>
        <w:t xml:space="preserve">. The service aims </w:t>
      </w:r>
      <w:r w:rsidR="0033719A">
        <w:rPr>
          <w:rFonts w:ascii="Times New Roman" w:hAnsi="Times New Roman" w:cs="Times New Roman"/>
          <w:sz w:val="24"/>
          <w:szCs w:val="24"/>
        </w:rPr>
        <w:t>for consistent completion and requests</w:t>
      </w:r>
      <w:r w:rsidR="0036002B">
        <w:rPr>
          <w:rFonts w:ascii="Times New Roman" w:hAnsi="Times New Roman" w:cs="Times New Roman"/>
          <w:sz w:val="24"/>
          <w:szCs w:val="24"/>
        </w:rPr>
        <w:t xml:space="preserve"> measures at least twice if required</w:t>
      </w:r>
      <w:r w:rsidRPr="005B5377">
        <w:rPr>
          <w:rFonts w:ascii="Times New Roman" w:hAnsi="Times New Roman" w:cs="Times New Roman"/>
          <w:sz w:val="24"/>
          <w:szCs w:val="24"/>
        </w:rPr>
        <w:t xml:space="preserve">. </w:t>
      </w:r>
    </w:p>
    <w:p w14:paraId="09E0110C" w14:textId="193ACAF6" w:rsidR="00173097" w:rsidRDefault="005846FB" w:rsidP="00315838">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The</w:t>
      </w:r>
      <w:r w:rsidR="00BA1FEF" w:rsidRPr="005B5377">
        <w:rPr>
          <w:rFonts w:ascii="Times New Roman" w:hAnsi="Times New Roman" w:cs="Times New Roman"/>
          <w:sz w:val="24"/>
          <w:szCs w:val="24"/>
        </w:rPr>
        <w:t xml:space="preserve"> dataset includes two measures of distress tolerance. </w:t>
      </w:r>
      <w:r w:rsidR="00E14F87" w:rsidRPr="005B5377">
        <w:rPr>
          <w:rFonts w:ascii="Times New Roman" w:hAnsi="Times New Roman" w:cs="Times New Roman"/>
          <w:sz w:val="24"/>
          <w:szCs w:val="24"/>
        </w:rPr>
        <w:t xml:space="preserve">The Difficulties in Emotion Regulation Scale (DERS) </w:t>
      </w:r>
      <w:r w:rsidR="00E762F9" w:rsidRPr="005B5377">
        <w:rPr>
          <w:rFonts w:ascii="Times New Roman" w:hAnsi="Times New Roman" w:cs="Times New Roman"/>
          <w:sz w:val="24"/>
          <w:szCs w:val="24"/>
        </w:rPr>
        <w:fldChar w:fldCharType="begin"/>
      </w:r>
      <w:r w:rsidR="00E762F9" w:rsidRPr="005B5377">
        <w:rPr>
          <w:rFonts w:ascii="Times New Roman" w:hAnsi="Times New Roman" w:cs="Times New Roman"/>
          <w:sz w:val="24"/>
          <w:szCs w:val="24"/>
        </w:rPr>
        <w:instrText xml:space="preserve"> ADDIN ZOTERO_ITEM CSL_CITATION {"citationID":"uRL9tFsR","properties":{"formattedCitation":"(Gratz &amp; Roemer, 2004)","plainCitation":"(Gratz &amp; Roemer, 2004)","noteIndex":0},"citationItems":[{"id":25,"uris":["http://zotero.org/users/11411579/items/S57WLEAL"],"itemData":{"id":25,"type":"article-journal","container-title":"Journal of psychopathology and behavioral assessment","issue":"1","page":"41-54","title":"Multidimensional assessment of emotion regulation and dysregulation: Development, factor structure, and initial validation of the difficulties in emotion regulation scale.","volume":"26","author":[{"family":"Gratz","given":"K."},{"family":"Roemer","given":"L."}],"issued":{"date-parts":[["2004"]]}}}],"schema":"https://github.com/citation-style-language/schema/raw/master/csl-citation.json"} </w:instrText>
      </w:r>
      <w:r w:rsidR="00E762F9" w:rsidRPr="005B5377">
        <w:rPr>
          <w:rFonts w:ascii="Times New Roman" w:hAnsi="Times New Roman" w:cs="Times New Roman"/>
          <w:sz w:val="24"/>
          <w:szCs w:val="24"/>
        </w:rPr>
        <w:fldChar w:fldCharType="separate"/>
      </w:r>
      <w:r w:rsidR="00E762F9" w:rsidRPr="005B5377">
        <w:rPr>
          <w:rFonts w:ascii="Times New Roman" w:hAnsi="Times New Roman" w:cs="Times New Roman"/>
          <w:sz w:val="24"/>
        </w:rPr>
        <w:t>(Gratz &amp; Roemer, 2004)</w:t>
      </w:r>
      <w:r w:rsidR="00E762F9" w:rsidRPr="005B5377">
        <w:rPr>
          <w:rFonts w:ascii="Times New Roman" w:hAnsi="Times New Roman" w:cs="Times New Roman"/>
          <w:sz w:val="24"/>
          <w:szCs w:val="24"/>
        </w:rPr>
        <w:fldChar w:fldCharType="end"/>
      </w:r>
      <w:r w:rsidR="004C1102" w:rsidRPr="005B5377">
        <w:rPr>
          <w:rFonts w:ascii="Times New Roman" w:hAnsi="Times New Roman" w:cs="Times New Roman"/>
        </w:rPr>
        <w:t xml:space="preserve"> </w:t>
      </w:r>
      <w:r w:rsidR="004C1102" w:rsidRPr="005B5377">
        <w:rPr>
          <w:rFonts w:ascii="Times New Roman" w:hAnsi="Times New Roman" w:cs="Times New Roman"/>
          <w:sz w:val="24"/>
          <w:szCs w:val="24"/>
        </w:rPr>
        <w:t xml:space="preserve">has 36 items </w:t>
      </w:r>
      <w:r w:rsidR="002C7E6B">
        <w:rPr>
          <w:rFonts w:ascii="Times New Roman" w:hAnsi="Times New Roman" w:cs="Times New Roman"/>
          <w:sz w:val="24"/>
          <w:szCs w:val="24"/>
        </w:rPr>
        <w:t>with a total score range of 36 to 180. H</w:t>
      </w:r>
      <w:r w:rsidR="004C1102" w:rsidRPr="005B5377">
        <w:rPr>
          <w:rFonts w:ascii="Times New Roman" w:hAnsi="Times New Roman" w:cs="Times New Roman"/>
          <w:sz w:val="24"/>
          <w:szCs w:val="24"/>
        </w:rPr>
        <w:t>igher scores indicate more problems with emotion regulation. The authors</w:t>
      </w:r>
      <w:r w:rsidR="00AF352B" w:rsidRPr="005B5377">
        <w:rPr>
          <w:rFonts w:ascii="Times New Roman" w:hAnsi="Times New Roman" w:cs="Times New Roman"/>
          <w:sz w:val="24"/>
          <w:szCs w:val="24"/>
        </w:rPr>
        <w:t xml:space="preserve"> report </w:t>
      </w:r>
      <w:r w:rsidR="004C1102" w:rsidRPr="005B5377">
        <w:rPr>
          <w:rFonts w:ascii="Times New Roman" w:hAnsi="Times New Roman" w:cs="Times New Roman"/>
          <w:sz w:val="24"/>
          <w:szCs w:val="24"/>
        </w:rPr>
        <w:lastRenderedPageBreak/>
        <w:t>high internal consistency</w:t>
      </w:r>
      <w:r w:rsidR="009613D7">
        <w:rPr>
          <w:rFonts w:ascii="Times New Roman" w:hAnsi="Times New Roman" w:cs="Times New Roman"/>
          <w:sz w:val="24"/>
          <w:szCs w:val="24"/>
        </w:rPr>
        <w:t xml:space="preserve"> (</w:t>
      </w:r>
      <w:r w:rsidR="009613D7" w:rsidRPr="009613D7">
        <w:rPr>
          <w:rFonts w:ascii="Times New Roman" w:hAnsi="Times New Roman" w:cs="Times New Roman"/>
          <w:sz w:val="24"/>
          <w:szCs w:val="24"/>
        </w:rPr>
        <w:t xml:space="preserve">Cronbach’s alpha = </w:t>
      </w:r>
      <w:r w:rsidR="009613D7">
        <w:rPr>
          <w:rFonts w:ascii="Times New Roman" w:hAnsi="Times New Roman" w:cs="Times New Roman"/>
          <w:sz w:val="24"/>
          <w:szCs w:val="24"/>
        </w:rPr>
        <w:t>0</w:t>
      </w:r>
      <w:r w:rsidR="009613D7" w:rsidRPr="009613D7">
        <w:rPr>
          <w:rFonts w:ascii="Times New Roman" w:hAnsi="Times New Roman" w:cs="Times New Roman"/>
          <w:sz w:val="24"/>
          <w:szCs w:val="24"/>
        </w:rPr>
        <w:t>.9</w:t>
      </w:r>
      <w:r w:rsidR="009613D7">
        <w:rPr>
          <w:rFonts w:ascii="Times New Roman" w:hAnsi="Times New Roman" w:cs="Times New Roman"/>
          <w:sz w:val="24"/>
          <w:szCs w:val="24"/>
        </w:rPr>
        <w:t>3</w:t>
      </w:r>
      <w:r w:rsidR="009613D7" w:rsidRPr="009613D7">
        <w:rPr>
          <w:rFonts w:ascii="Times New Roman" w:hAnsi="Times New Roman" w:cs="Times New Roman"/>
          <w:sz w:val="24"/>
          <w:szCs w:val="24"/>
        </w:rPr>
        <w:t>)</w:t>
      </w:r>
      <w:r w:rsidR="004C1102" w:rsidRPr="005B5377">
        <w:rPr>
          <w:rFonts w:ascii="Times New Roman" w:hAnsi="Times New Roman" w:cs="Times New Roman"/>
          <w:sz w:val="24"/>
          <w:szCs w:val="24"/>
        </w:rPr>
        <w:t xml:space="preserve">, good test–re-test reliability </w:t>
      </w:r>
      <w:r w:rsidR="00750627">
        <w:rPr>
          <w:rFonts w:ascii="Times New Roman" w:hAnsi="Times New Roman" w:cs="Times New Roman"/>
          <w:sz w:val="24"/>
          <w:szCs w:val="24"/>
        </w:rPr>
        <w:t xml:space="preserve">(r=0.88) </w:t>
      </w:r>
      <w:r w:rsidR="004C1102" w:rsidRPr="005B5377">
        <w:rPr>
          <w:rFonts w:ascii="Times New Roman" w:hAnsi="Times New Roman" w:cs="Times New Roman"/>
          <w:sz w:val="24"/>
          <w:szCs w:val="24"/>
        </w:rPr>
        <w:t>and adequate construct and</w:t>
      </w:r>
      <w:r w:rsidR="00AF352B" w:rsidRPr="005B5377">
        <w:rPr>
          <w:rFonts w:ascii="Times New Roman" w:hAnsi="Times New Roman" w:cs="Times New Roman"/>
          <w:sz w:val="24"/>
          <w:szCs w:val="24"/>
        </w:rPr>
        <w:t xml:space="preserve"> </w:t>
      </w:r>
      <w:r w:rsidR="004C1102" w:rsidRPr="005B5377">
        <w:rPr>
          <w:rFonts w:ascii="Times New Roman" w:hAnsi="Times New Roman" w:cs="Times New Roman"/>
          <w:sz w:val="24"/>
          <w:szCs w:val="24"/>
        </w:rPr>
        <w:t xml:space="preserve">predictive validity. Excellent internal consistency </w:t>
      </w:r>
      <w:r w:rsidR="00B94B5F" w:rsidRPr="00B94B5F">
        <w:rPr>
          <w:rFonts w:ascii="Times New Roman" w:hAnsi="Times New Roman" w:cs="Times New Roman"/>
          <w:sz w:val="24"/>
          <w:szCs w:val="24"/>
        </w:rPr>
        <w:t>(Cronbach’s alpha = 0.9</w:t>
      </w:r>
      <w:r w:rsidR="00B94B5F">
        <w:rPr>
          <w:rFonts w:ascii="Times New Roman" w:hAnsi="Times New Roman" w:cs="Times New Roman"/>
          <w:sz w:val="24"/>
          <w:szCs w:val="24"/>
        </w:rPr>
        <w:t>5</w:t>
      </w:r>
      <w:r w:rsidR="00B94B5F" w:rsidRPr="00B94B5F">
        <w:rPr>
          <w:rFonts w:ascii="Times New Roman" w:hAnsi="Times New Roman" w:cs="Times New Roman"/>
          <w:sz w:val="24"/>
          <w:szCs w:val="24"/>
        </w:rPr>
        <w:t>)</w:t>
      </w:r>
      <w:r w:rsidR="00572D74">
        <w:rPr>
          <w:rFonts w:ascii="Times New Roman" w:hAnsi="Times New Roman" w:cs="Times New Roman"/>
          <w:sz w:val="24"/>
          <w:szCs w:val="24"/>
        </w:rPr>
        <w:t xml:space="preserve"> </w:t>
      </w:r>
      <w:r w:rsidR="004C1102" w:rsidRPr="005B5377">
        <w:rPr>
          <w:rFonts w:ascii="Times New Roman" w:hAnsi="Times New Roman" w:cs="Times New Roman"/>
          <w:sz w:val="24"/>
          <w:szCs w:val="24"/>
        </w:rPr>
        <w:t xml:space="preserve">and good construct validity </w:t>
      </w:r>
      <w:r w:rsidR="00BA1688">
        <w:rPr>
          <w:rFonts w:ascii="Times New Roman" w:hAnsi="Times New Roman" w:cs="Times New Roman"/>
          <w:sz w:val="24"/>
          <w:szCs w:val="24"/>
        </w:rPr>
        <w:t>(</w:t>
      </w:r>
      <w:r w:rsidR="00323C65">
        <w:rPr>
          <w:rFonts w:ascii="Times New Roman" w:hAnsi="Times New Roman" w:cs="Times New Roman"/>
          <w:sz w:val="24"/>
          <w:szCs w:val="24"/>
        </w:rPr>
        <w:t xml:space="preserve">r=0.7 correlation with the Acceptance and Action </w:t>
      </w:r>
      <w:r w:rsidR="001D704C">
        <w:rPr>
          <w:rFonts w:ascii="Times New Roman" w:hAnsi="Times New Roman" w:cs="Times New Roman"/>
          <w:sz w:val="24"/>
          <w:szCs w:val="24"/>
        </w:rPr>
        <w:t>Q</w:t>
      </w:r>
      <w:r w:rsidR="00323C65">
        <w:rPr>
          <w:rFonts w:ascii="Times New Roman" w:hAnsi="Times New Roman" w:cs="Times New Roman"/>
          <w:sz w:val="24"/>
          <w:szCs w:val="24"/>
        </w:rPr>
        <w:t xml:space="preserve">uestionnaire) </w:t>
      </w:r>
      <w:r w:rsidR="004C1102" w:rsidRPr="005B5377">
        <w:rPr>
          <w:rFonts w:ascii="Times New Roman" w:hAnsi="Times New Roman" w:cs="Times New Roman"/>
          <w:sz w:val="24"/>
          <w:szCs w:val="24"/>
        </w:rPr>
        <w:t>have also been</w:t>
      </w:r>
      <w:r w:rsidR="009C1A7A" w:rsidRPr="005B5377">
        <w:rPr>
          <w:rFonts w:ascii="Times New Roman" w:hAnsi="Times New Roman" w:cs="Times New Roman"/>
          <w:sz w:val="24"/>
          <w:szCs w:val="24"/>
        </w:rPr>
        <w:t xml:space="preserve"> </w:t>
      </w:r>
      <w:r w:rsidR="008424D8" w:rsidRPr="005B5377">
        <w:rPr>
          <w:rFonts w:ascii="Times New Roman" w:hAnsi="Times New Roman" w:cs="Times New Roman"/>
          <w:sz w:val="24"/>
          <w:szCs w:val="24"/>
        </w:rPr>
        <w:t>reported</w:t>
      </w:r>
      <w:r w:rsidR="0031675C" w:rsidRPr="005B5377">
        <w:rPr>
          <w:rFonts w:ascii="Times New Roman" w:hAnsi="Times New Roman" w:cs="Times New Roman"/>
          <w:sz w:val="24"/>
          <w:szCs w:val="24"/>
        </w:rPr>
        <w:t xml:space="preserve"> </w:t>
      </w:r>
      <w:r w:rsidR="00572D74">
        <w:rPr>
          <w:rFonts w:ascii="Times New Roman" w:hAnsi="Times New Roman" w:cs="Times New Roman"/>
          <w:sz w:val="24"/>
          <w:szCs w:val="24"/>
        </w:rPr>
        <w:t xml:space="preserve">in an inpatient sample </w:t>
      </w:r>
      <w:r w:rsidR="0031675C" w:rsidRPr="005B5377">
        <w:rPr>
          <w:rFonts w:ascii="Times New Roman" w:hAnsi="Times New Roman" w:cs="Times New Roman"/>
          <w:sz w:val="24"/>
          <w:szCs w:val="24"/>
        </w:rPr>
        <w:fldChar w:fldCharType="begin"/>
      </w:r>
      <w:r w:rsidR="0031675C" w:rsidRPr="005B5377">
        <w:rPr>
          <w:rFonts w:ascii="Times New Roman" w:hAnsi="Times New Roman" w:cs="Times New Roman"/>
          <w:sz w:val="24"/>
          <w:szCs w:val="24"/>
        </w:rPr>
        <w:instrText xml:space="preserve"> ADDIN ZOTERO_ITEM CSL_CITATION {"citationID":"JyZZpxOT","properties":{"formattedCitation":"(Fowler et al., 2014)","plainCitation":"(Fowler et al., 2014)","noteIndex":0},"citationItems":[{"id":115,"uris":["http://zotero.org/users/11411579/items/NFKYVICP"],"itemData":{"id":115,"type":"article-journal","abstract":"Background\nThe Difficulties in Emotion Regulation Scale (DERS: Gratz and Roemer, 2004) is a measure of emotion-regulation capacities with good construct validity, test–retest reliability and internal consistency. Factor analytic studies have produced mixed results, with the majority of studies supporting the original 6-factor model while several studies advance alternative 5-factor models, each of which raises questions about the psychometric validity of the Lack of Emotional Awareness factor. A limitation of prior psychometric studies on the DERS is the reliance on healthy subjects with minimal impairment in emotion regulation. The current study assesses the construct validity and latent factor structure of the DERS in a large sample of adult psychiatric inpatients with serious mental illness (SMI).\nMethods\nInpatients with SMI (N = 592) completed the DERS, Acceptance and Action Questionnaire (AAQ-2), Patient Health Questionnaire (PHQ-SADS), and research diagnostic interviews (SCID I/II) at admission.\nResults\nDERS total scores were correlated with AAQ-2 (r = .70), PHQ-Depression (r = .45), PHQ-Anxiety (r = .44) and moderately correlated with PHQ-Somatization (r = .28). Confirmatory factor analysis indicated that five and six-factor model produced equivalent fit indices. All factors demonstrated positive correlations with the exception of difficulty engaging in goal-directed behavior and lack of emotional awareness.\nConclusions\nThe DERS is a strong measure with excellent internal consistency and good construct validity. Caution is warranted in discarding the six-factor model given the equivalence with the five-factor model, particularly in light of the body of clinical research evidence utilizing the full scale.","container-title":"Journal of Psychiatric Research","DOI":"10.1016/j.jpsychires.2014.07.029","ISSN":"0022-3956","journalAbbreviation":"Journal of Psychiatric Research","language":"en","page":"175-180","source":"ScienceDirect","title":"Construct validity and factor structure of the difficulties in Emotion Regulation Scale among adults with severe mental illness","volume":"58","author":[{"family":"Fowler","given":"J. Christopher"},{"family":"Charak","given":"Ruby"},{"family":"Elhai","given":"Jon D."},{"family":"Allen","given":"Jon G."},{"family":"Frueh","given":"B. Christopher"},{"family":"Oldham","given":"John M."}],"issued":{"date-parts":[["2014",11,1]]}}}],"schema":"https://github.com/citation-style-language/schema/raw/master/csl-citation.json"} </w:instrText>
      </w:r>
      <w:r w:rsidR="0031675C" w:rsidRPr="005B5377">
        <w:rPr>
          <w:rFonts w:ascii="Times New Roman" w:hAnsi="Times New Roman" w:cs="Times New Roman"/>
          <w:sz w:val="24"/>
          <w:szCs w:val="24"/>
        </w:rPr>
        <w:fldChar w:fldCharType="separate"/>
      </w:r>
      <w:r w:rsidR="0031675C" w:rsidRPr="005B5377">
        <w:rPr>
          <w:rFonts w:ascii="Times New Roman" w:hAnsi="Times New Roman" w:cs="Times New Roman"/>
          <w:sz w:val="24"/>
        </w:rPr>
        <w:t>(Fowler et al., 2014)</w:t>
      </w:r>
      <w:r w:rsidR="0031675C" w:rsidRPr="005B5377">
        <w:rPr>
          <w:rFonts w:ascii="Times New Roman" w:hAnsi="Times New Roman" w:cs="Times New Roman"/>
          <w:sz w:val="24"/>
          <w:szCs w:val="24"/>
        </w:rPr>
        <w:fldChar w:fldCharType="end"/>
      </w:r>
      <w:r w:rsidR="004C1102" w:rsidRPr="005B5377">
        <w:rPr>
          <w:rFonts w:ascii="Times New Roman" w:hAnsi="Times New Roman" w:cs="Times New Roman"/>
          <w:sz w:val="24"/>
          <w:szCs w:val="24"/>
        </w:rPr>
        <w:t>.</w:t>
      </w:r>
    </w:p>
    <w:p w14:paraId="4632F3F1" w14:textId="24B0623F" w:rsidR="0046614C" w:rsidRPr="005B5377" w:rsidRDefault="00E14F87" w:rsidP="005C26BF">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 xml:space="preserve">The Distress Tolerance Scale (DTS) </w:t>
      </w:r>
      <w:r w:rsidR="0031675C" w:rsidRPr="005B5377">
        <w:rPr>
          <w:rFonts w:ascii="Times New Roman" w:hAnsi="Times New Roman" w:cs="Times New Roman"/>
          <w:sz w:val="24"/>
          <w:szCs w:val="24"/>
        </w:rPr>
        <w:fldChar w:fldCharType="begin"/>
      </w:r>
      <w:r w:rsidR="0031675C" w:rsidRPr="005B5377">
        <w:rPr>
          <w:rFonts w:ascii="Times New Roman" w:hAnsi="Times New Roman" w:cs="Times New Roman"/>
          <w:sz w:val="24"/>
          <w:szCs w:val="24"/>
        </w:rPr>
        <w:instrText xml:space="preserve"> ADDIN ZOTERO_ITEM CSL_CITATION {"citationID":"uB1VI7YZ","properties":{"formattedCitation":"(Simons &amp; Gaher, 2005)","plainCitation":"(Simons &amp; Gaher, 2005)","noteIndex":0},"citationItems":[{"id":26,"uris":["http://zotero.org/users/11411579/items/J574UAXU"],"itemData":{"id":26,"type":"document","publisher":"APA PsycTests","title":"Distress Tolerance Scale (DTS) [Database record]","URL":"https://doi.org/10.1037/t13498-000","author":[{"family":"Simons","given":"J.S."},{"family":"Gaher","given":"R.M."}],"issued":{"date-parts":[["2005"]]}}}],"schema":"https://github.com/citation-style-language/schema/raw/master/csl-citation.json"} </w:instrText>
      </w:r>
      <w:r w:rsidR="0031675C" w:rsidRPr="005B5377">
        <w:rPr>
          <w:rFonts w:ascii="Times New Roman" w:hAnsi="Times New Roman" w:cs="Times New Roman"/>
          <w:sz w:val="24"/>
          <w:szCs w:val="24"/>
        </w:rPr>
        <w:fldChar w:fldCharType="separate"/>
      </w:r>
      <w:r w:rsidR="0031675C" w:rsidRPr="005B5377">
        <w:rPr>
          <w:rFonts w:ascii="Times New Roman" w:hAnsi="Times New Roman" w:cs="Times New Roman"/>
          <w:sz w:val="24"/>
        </w:rPr>
        <w:t>(Simons &amp; Gaher, 2005)</w:t>
      </w:r>
      <w:r w:rsidR="0031675C" w:rsidRPr="005B5377">
        <w:rPr>
          <w:rFonts w:ascii="Times New Roman" w:hAnsi="Times New Roman" w:cs="Times New Roman"/>
          <w:sz w:val="24"/>
          <w:szCs w:val="24"/>
        </w:rPr>
        <w:fldChar w:fldCharType="end"/>
      </w:r>
      <w:r w:rsidR="00BF3144" w:rsidRPr="005B5377">
        <w:rPr>
          <w:rFonts w:ascii="Times New Roman" w:hAnsi="Times New Roman" w:cs="Times New Roman"/>
          <w:sz w:val="24"/>
          <w:szCs w:val="24"/>
        </w:rPr>
        <w:t xml:space="preserve"> </w:t>
      </w:r>
      <w:r w:rsidR="002D51BC" w:rsidRPr="005B5377">
        <w:rPr>
          <w:rFonts w:ascii="Times New Roman" w:hAnsi="Times New Roman" w:cs="Times New Roman"/>
          <w:sz w:val="24"/>
          <w:szCs w:val="24"/>
        </w:rPr>
        <w:t>has 15 items, rated from 1 (strongly agree) to 5 (strongly disagree)</w:t>
      </w:r>
      <w:r w:rsidR="00735341" w:rsidRPr="005B5377">
        <w:rPr>
          <w:rFonts w:ascii="Times New Roman" w:hAnsi="Times New Roman" w:cs="Times New Roman"/>
          <w:sz w:val="24"/>
          <w:szCs w:val="24"/>
        </w:rPr>
        <w:t>. H</w:t>
      </w:r>
      <w:r w:rsidR="002D51BC" w:rsidRPr="005B5377">
        <w:rPr>
          <w:rFonts w:ascii="Times New Roman" w:hAnsi="Times New Roman" w:cs="Times New Roman"/>
          <w:sz w:val="24"/>
          <w:szCs w:val="24"/>
        </w:rPr>
        <w:t>igher scores indicat</w:t>
      </w:r>
      <w:r w:rsidR="00735341" w:rsidRPr="005B5377">
        <w:rPr>
          <w:rFonts w:ascii="Times New Roman" w:hAnsi="Times New Roman" w:cs="Times New Roman"/>
          <w:sz w:val="24"/>
          <w:szCs w:val="24"/>
        </w:rPr>
        <w:t xml:space="preserve">e </w:t>
      </w:r>
      <w:r w:rsidR="002D51BC" w:rsidRPr="005B5377">
        <w:rPr>
          <w:rFonts w:ascii="Times New Roman" w:hAnsi="Times New Roman" w:cs="Times New Roman"/>
          <w:sz w:val="24"/>
          <w:szCs w:val="24"/>
        </w:rPr>
        <w:t xml:space="preserve">greater ability to tolerate distress. </w:t>
      </w:r>
      <w:r w:rsidR="002E5A95" w:rsidRPr="005B5377">
        <w:rPr>
          <w:rFonts w:ascii="Times New Roman" w:hAnsi="Times New Roman" w:cs="Times New Roman"/>
          <w:sz w:val="24"/>
          <w:szCs w:val="24"/>
        </w:rPr>
        <w:t>It comprises f</w:t>
      </w:r>
      <w:r w:rsidR="002D51BC" w:rsidRPr="005B5377">
        <w:rPr>
          <w:rFonts w:ascii="Times New Roman" w:hAnsi="Times New Roman" w:cs="Times New Roman"/>
          <w:sz w:val="24"/>
          <w:szCs w:val="24"/>
        </w:rPr>
        <w:t>our subscales: tolerance, absorption,</w:t>
      </w:r>
      <w:r w:rsidR="002E5A95" w:rsidRPr="005B5377">
        <w:rPr>
          <w:rFonts w:ascii="Times New Roman" w:hAnsi="Times New Roman" w:cs="Times New Roman"/>
          <w:sz w:val="24"/>
          <w:szCs w:val="24"/>
        </w:rPr>
        <w:t xml:space="preserve"> </w:t>
      </w:r>
      <w:r w:rsidR="002D51BC" w:rsidRPr="005B5377">
        <w:rPr>
          <w:rFonts w:ascii="Times New Roman" w:hAnsi="Times New Roman" w:cs="Times New Roman"/>
          <w:sz w:val="24"/>
          <w:szCs w:val="24"/>
        </w:rPr>
        <w:t xml:space="preserve">appraisal and regulation. </w:t>
      </w:r>
      <w:r w:rsidR="000B6235" w:rsidRPr="005B5377">
        <w:rPr>
          <w:rFonts w:ascii="Times New Roman" w:hAnsi="Times New Roman" w:cs="Times New Roman"/>
          <w:sz w:val="24"/>
          <w:szCs w:val="24"/>
        </w:rPr>
        <w:t xml:space="preserve">The authors report </w:t>
      </w:r>
      <w:r w:rsidR="00997521" w:rsidRPr="005B5377">
        <w:rPr>
          <w:rFonts w:ascii="Times New Roman" w:hAnsi="Times New Roman" w:cs="Times New Roman"/>
          <w:sz w:val="24"/>
          <w:szCs w:val="24"/>
        </w:rPr>
        <w:t xml:space="preserve">good </w:t>
      </w:r>
      <w:r w:rsidR="00440BEE">
        <w:rPr>
          <w:rFonts w:ascii="Times New Roman" w:hAnsi="Times New Roman" w:cs="Times New Roman"/>
          <w:sz w:val="24"/>
          <w:szCs w:val="24"/>
        </w:rPr>
        <w:t xml:space="preserve">internal consistency </w:t>
      </w:r>
      <w:r w:rsidR="00440BEE" w:rsidRPr="00440BEE">
        <w:rPr>
          <w:rFonts w:ascii="Times New Roman" w:hAnsi="Times New Roman" w:cs="Times New Roman"/>
          <w:sz w:val="24"/>
          <w:szCs w:val="24"/>
        </w:rPr>
        <w:t>(Cronbach’s alpha = 0.</w:t>
      </w:r>
      <w:r w:rsidR="00440BEE">
        <w:rPr>
          <w:rFonts w:ascii="Times New Roman" w:hAnsi="Times New Roman" w:cs="Times New Roman"/>
          <w:sz w:val="24"/>
          <w:szCs w:val="24"/>
        </w:rPr>
        <w:t>82</w:t>
      </w:r>
      <w:r w:rsidR="00440BEE" w:rsidRPr="00440BEE">
        <w:rPr>
          <w:rFonts w:ascii="Times New Roman" w:hAnsi="Times New Roman" w:cs="Times New Roman"/>
          <w:sz w:val="24"/>
          <w:szCs w:val="24"/>
        </w:rPr>
        <w:t xml:space="preserve">) </w:t>
      </w:r>
      <w:r w:rsidR="004A0689">
        <w:rPr>
          <w:rFonts w:ascii="Times New Roman" w:hAnsi="Times New Roman" w:cs="Times New Roman"/>
          <w:sz w:val="24"/>
          <w:szCs w:val="24"/>
        </w:rPr>
        <w:t xml:space="preserve">moderate </w:t>
      </w:r>
      <w:r w:rsidR="002D51BC" w:rsidRPr="005B5377">
        <w:rPr>
          <w:rFonts w:ascii="Times New Roman" w:hAnsi="Times New Roman" w:cs="Times New Roman"/>
          <w:sz w:val="24"/>
          <w:szCs w:val="24"/>
        </w:rPr>
        <w:t>test</w:t>
      </w:r>
      <w:r w:rsidR="00FA132C">
        <w:rPr>
          <w:rFonts w:ascii="Times New Roman" w:hAnsi="Times New Roman" w:cs="Times New Roman"/>
          <w:sz w:val="24"/>
          <w:szCs w:val="24"/>
        </w:rPr>
        <w:t>-</w:t>
      </w:r>
      <w:r w:rsidR="002D51BC" w:rsidRPr="005B5377">
        <w:rPr>
          <w:rFonts w:ascii="Times New Roman" w:hAnsi="Times New Roman" w:cs="Times New Roman"/>
          <w:sz w:val="24"/>
          <w:szCs w:val="24"/>
        </w:rPr>
        <w:t>retest reliability</w:t>
      </w:r>
      <w:r w:rsidR="00055297">
        <w:rPr>
          <w:rFonts w:ascii="Times New Roman" w:hAnsi="Times New Roman" w:cs="Times New Roman"/>
          <w:sz w:val="24"/>
          <w:szCs w:val="24"/>
        </w:rPr>
        <w:t xml:space="preserve"> (r=0</w:t>
      </w:r>
      <w:r w:rsidR="004A0689">
        <w:rPr>
          <w:rFonts w:ascii="Times New Roman" w:hAnsi="Times New Roman" w:cs="Times New Roman"/>
          <w:sz w:val="24"/>
          <w:szCs w:val="24"/>
        </w:rPr>
        <w:t>.</w:t>
      </w:r>
      <w:r w:rsidR="00055297">
        <w:rPr>
          <w:rFonts w:ascii="Times New Roman" w:hAnsi="Times New Roman" w:cs="Times New Roman"/>
          <w:sz w:val="24"/>
          <w:szCs w:val="24"/>
        </w:rPr>
        <w:t>61)</w:t>
      </w:r>
      <w:r w:rsidR="00C134CC">
        <w:rPr>
          <w:rFonts w:ascii="Times New Roman" w:hAnsi="Times New Roman" w:cs="Times New Roman"/>
          <w:sz w:val="24"/>
          <w:szCs w:val="24"/>
        </w:rPr>
        <w:t xml:space="preserve"> </w:t>
      </w:r>
      <w:r w:rsidR="009E298D" w:rsidRPr="009E298D">
        <w:rPr>
          <w:rFonts w:ascii="Times New Roman" w:hAnsi="Times New Roman" w:cs="Times New Roman"/>
          <w:sz w:val="24"/>
          <w:szCs w:val="24"/>
        </w:rPr>
        <w:t xml:space="preserve">Significant negative associations </w:t>
      </w:r>
      <w:r w:rsidR="00B74DA0">
        <w:rPr>
          <w:rFonts w:ascii="Times New Roman" w:hAnsi="Times New Roman" w:cs="Times New Roman"/>
          <w:sz w:val="24"/>
          <w:szCs w:val="24"/>
        </w:rPr>
        <w:t xml:space="preserve">were found </w:t>
      </w:r>
      <w:r w:rsidR="009E298D" w:rsidRPr="009E298D">
        <w:rPr>
          <w:rFonts w:ascii="Times New Roman" w:hAnsi="Times New Roman" w:cs="Times New Roman"/>
          <w:sz w:val="24"/>
          <w:szCs w:val="24"/>
        </w:rPr>
        <w:t xml:space="preserve">with substance use coping, negative affect, and expectancy of negative consequences. </w:t>
      </w:r>
      <w:r w:rsidR="004D3F9F" w:rsidRPr="005B5377">
        <w:rPr>
          <w:rFonts w:ascii="Times New Roman" w:hAnsi="Times New Roman" w:cs="Times New Roman"/>
          <w:sz w:val="24"/>
          <w:szCs w:val="24"/>
        </w:rPr>
        <w:t>Anxiety was measured using the Generalised Anxiety Disorder Assessment (GAD-7)</w:t>
      </w:r>
      <w:r w:rsidR="00103523">
        <w:rPr>
          <w:rFonts w:ascii="Times New Roman" w:hAnsi="Times New Roman" w:cs="Times New Roman"/>
          <w:sz w:val="24"/>
          <w:szCs w:val="24"/>
        </w:rPr>
        <w:t xml:space="preserve"> </w:t>
      </w:r>
      <w:r w:rsidR="00837D62">
        <w:rPr>
          <w:rFonts w:ascii="Times New Roman" w:hAnsi="Times New Roman" w:cs="Times New Roman"/>
          <w:sz w:val="24"/>
          <w:szCs w:val="24"/>
        </w:rPr>
        <w:fldChar w:fldCharType="begin"/>
      </w:r>
      <w:r w:rsidR="00837D62">
        <w:rPr>
          <w:rFonts w:ascii="Times New Roman" w:hAnsi="Times New Roman" w:cs="Times New Roman"/>
          <w:sz w:val="24"/>
          <w:szCs w:val="24"/>
        </w:rPr>
        <w:instrText xml:space="preserve"> ADDIN ZOTERO_ITEM CSL_CITATION {"citationID":"oAKSBooB","properties":{"formattedCitation":"(Spitzer et al., 2006)","plainCitation":"(Spitzer et al., 2006)","noteIndex":0},"citationItems":[{"id":6,"uris":["http://zotero.org/users/11411579/items/Z6STV4JN"],"itemData":{"id":6,"type":"article-journal","container-title":"Archives of Internal Medicine","DOI":"https://doi.org/10.1001/archinte.166.10.1092","issue":"10","page":"1092-1097","title":"A brief measure for assessing generalized anxiety disorder: The GAD-7.","volume":"166","author":[{"family":"Spitzer","given":"R.L."},{"family":"Kroenke","given":"K"},{"family":"Williams","given":"J.B."},{"family":"Lowe","given":"B."}],"issued":{"date-parts":[["2006"]]}}}],"schema":"https://github.com/citation-style-language/schema/raw/master/csl-citation.json"} </w:instrText>
      </w:r>
      <w:r w:rsidR="00837D62">
        <w:rPr>
          <w:rFonts w:ascii="Times New Roman" w:hAnsi="Times New Roman" w:cs="Times New Roman"/>
          <w:sz w:val="24"/>
          <w:szCs w:val="24"/>
        </w:rPr>
        <w:fldChar w:fldCharType="separate"/>
      </w:r>
      <w:r w:rsidR="00837D62" w:rsidRPr="00837D62">
        <w:rPr>
          <w:rFonts w:ascii="Times New Roman" w:hAnsi="Times New Roman" w:cs="Times New Roman"/>
          <w:sz w:val="24"/>
        </w:rPr>
        <w:t>(Spitzer et al., 2006)</w:t>
      </w:r>
      <w:r w:rsidR="00837D62">
        <w:rPr>
          <w:rFonts w:ascii="Times New Roman" w:hAnsi="Times New Roman" w:cs="Times New Roman"/>
          <w:sz w:val="24"/>
          <w:szCs w:val="24"/>
        </w:rPr>
        <w:fldChar w:fldCharType="end"/>
      </w:r>
      <w:r w:rsidR="008D0973" w:rsidRPr="005B5377">
        <w:rPr>
          <w:rFonts w:ascii="Times New Roman" w:hAnsi="Times New Roman" w:cs="Times New Roman"/>
          <w:sz w:val="24"/>
          <w:szCs w:val="24"/>
        </w:rPr>
        <w:t xml:space="preserve">, a </w:t>
      </w:r>
      <w:r w:rsidR="004D3F9F" w:rsidRPr="005B5377">
        <w:rPr>
          <w:rFonts w:ascii="Times New Roman" w:hAnsi="Times New Roman" w:cs="Times New Roman"/>
          <w:sz w:val="24"/>
          <w:szCs w:val="24"/>
        </w:rPr>
        <w:t>7-item measure</w:t>
      </w:r>
      <w:r w:rsidR="008D0973" w:rsidRPr="005B5377">
        <w:rPr>
          <w:rFonts w:ascii="Times New Roman" w:hAnsi="Times New Roman" w:cs="Times New Roman"/>
          <w:sz w:val="24"/>
          <w:szCs w:val="24"/>
        </w:rPr>
        <w:t xml:space="preserve"> </w:t>
      </w:r>
      <w:r w:rsidR="007B72CB">
        <w:rPr>
          <w:rFonts w:ascii="Times New Roman" w:hAnsi="Times New Roman" w:cs="Times New Roman"/>
          <w:sz w:val="24"/>
          <w:szCs w:val="24"/>
        </w:rPr>
        <w:t xml:space="preserve">scored on a 4-point Likert scale </w:t>
      </w:r>
      <w:r w:rsidR="00A06FF5">
        <w:rPr>
          <w:rFonts w:ascii="Times New Roman" w:hAnsi="Times New Roman" w:cs="Times New Roman"/>
          <w:sz w:val="24"/>
          <w:szCs w:val="24"/>
        </w:rPr>
        <w:t>with a range of 0 to 21. H</w:t>
      </w:r>
      <w:r w:rsidR="004D3F9F" w:rsidRPr="005B5377">
        <w:rPr>
          <w:rFonts w:ascii="Times New Roman" w:hAnsi="Times New Roman" w:cs="Times New Roman"/>
          <w:sz w:val="24"/>
          <w:szCs w:val="24"/>
        </w:rPr>
        <w:t>igher scores indicat</w:t>
      </w:r>
      <w:r w:rsidR="008D0973" w:rsidRPr="005B5377">
        <w:rPr>
          <w:rFonts w:ascii="Times New Roman" w:hAnsi="Times New Roman" w:cs="Times New Roman"/>
          <w:sz w:val="24"/>
          <w:szCs w:val="24"/>
        </w:rPr>
        <w:t xml:space="preserve">e </w:t>
      </w:r>
      <w:r w:rsidR="004D3F9F" w:rsidRPr="005B5377">
        <w:rPr>
          <w:rFonts w:ascii="Times New Roman" w:hAnsi="Times New Roman" w:cs="Times New Roman"/>
          <w:sz w:val="24"/>
          <w:szCs w:val="24"/>
        </w:rPr>
        <w:t>higher levels of</w:t>
      </w:r>
      <w:r w:rsidR="008D0973" w:rsidRPr="005B5377">
        <w:rPr>
          <w:rFonts w:ascii="Times New Roman" w:hAnsi="Times New Roman" w:cs="Times New Roman"/>
          <w:sz w:val="24"/>
          <w:szCs w:val="24"/>
        </w:rPr>
        <w:t xml:space="preserve"> </w:t>
      </w:r>
      <w:r w:rsidR="004D3F9F" w:rsidRPr="005B5377">
        <w:rPr>
          <w:rFonts w:ascii="Times New Roman" w:hAnsi="Times New Roman" w:cs="Times New Roman"/>
          <w:sz w:val="24"/>
          <w:szCs w:val="24"/>
        </w:rPr>
        <w:t>anxiety</w:t>
      </w:r>
      <w:r w:rsidR="00835D8E">
        <w:rPr>
          <w:rFonts w:ascii="Times New Roman" w:hAnsi="Times New Roman" w:cs="Times New Roman"/>
          <w:sz w:val="24"/>
          <w:szCs w:val="24"/>
        </w:rPr>
        <w:t xml:space="preserve"> </w:t>
      </w:r>
      <w:r w:rsidR="00837D62">
        <w:rPr>
          <w:rFonts w:ascii="Times New Roman" w:hAnsi="Times New Roman" w:cs="Times New Roman"/>
          <w:sz w:val="24"/>
          <w:szCs w:val="24"/>
        </w:rPr>
        <w:t>and the authors rep</w:t>
      </w:r>
      <w:r w:rsidR="0084372D">
        <w:rPr>
          <w:rFonts w:ascii="Times New Roman" w:hAnsi="Times New Roman" w:cs="Times New Roman"/>
          <w:sz w:val="24"/>
          <w:szCs w:val="24"/>
        </w:rPr>
        <w:t>orted</w:t>
      </w:r>
      <w:r w:rsidR="00835D8E">
        <w:rPr>
          <w:rFonts w:ascii="Times New Roman" w:hAnsi="Times New Roman" w:cs="Times New Roman"/>
          <w:sz w:val="24"/>
          <w:szCs w:val="24"/>
        </w:rPr>
        <w:t xml:space="preserve"> </w:t>
      </w:r>
      <w:r w:rsidR="004D3F9F" w:rsidRPr="005B5377">
        <w:rPr>
          <w:rFonts w:ascii="Times New Roman" w:hAnsi="Times New Roman" w:cs="Times New Roman"/>
          <w:sz w:val="24"/>
          <w:szCs w:val="24"/>
        </w:rPr>
        <w:t>good internal consistency</w:t>
      </w:r>
      <w:r w:rsidR="00B24322" w:rsidRPr="005B5377">
        <w:rPr>
          <w:rFonts w:ascii="Times New Roman" w:hAnsi="Times New Roman" w:cs="Times New Roman"/>
          <w:sz w:val="24"/>
          <w:szCs w:val="24"/>
        </w:rPr>
        <w:t xml:space="preserve"> </w:t>
      </w:r>
      <w:r w:rsidR="00B57464" w:rsidRPr="00B57464">
        <w:rPr>
          <w:rFonts w:ascii="Times New Roman" w:hAnsi="Times New Roman" w:cs="Times New Roman"/>
          <w:sz w:val="24"/>
          <w:szCs w:val="24"/>
        </w:rPr>
        <w:t xml:space="preserve">(Cronbach’s alpha = </w:t>
      </w:r>
      <w:r w:rsidR="009613D7">
        <w:rPr>
          <w:rFonts w:ascii="Times New Roman" w:hAnsi="Times New Roman" w:cs="Times New Roman"/>
          <w:sz w:val="24"/>
          <w:szCs w:val="24"/>
        </w:rPr>
        <w:t>0</w:t>
      </w:r>
      <w:r w:rsidR="00B57464" w:rsidRPr="00B57464">
        <w:rPr>
          <w:rFonts w:ascii="Times New Roman" w:hAnsi="Times New Roman" w:cs="Times New Roman"/>
          <w:sz w:val="24"/>
          <w:szCs w:val="24"/>
        </w:rPr>
        <w:t>.92)</w:t>
      </w:r>
      <w:r w:rsidR="00F24337">
        <w:rPr>
          <w:rFonts w:ascii="Times New Roman" w:hAnsi="Times New Roman" w:cs="Times New Roman"/>
          <w:sz w:val="24"/>
          <w:szCs w:val="24"/>
        </w:rPr>
        <w:t xml:space="preserve"> and test-retest reliability</w:t>
      </w:r>
      <w:r w:rsidR="00632EA0">
        <w:rPr>
          <w:rFonts w:ascii="Times New Roman" w:hAnsi="Times New Roman" w:cs="Times New Roman"/>
          <w:sz w:val="24"/>
          <w:szCs w:val="24"/>
        </w:rPr>
        <w:t xml:space="preserve"> (0.83) in a </w:t>
      </w:r>
      <w:r w:rsidR="000662BB" w:rsidRPr="000662BB">
        <w:rPr>
          <w:rFonts w:ascii="Times New Roman" w:hAnsi="Times New Roman" w:cs="Times New Roman"/>
          <w:sz w:val="24"/>
          <w:szCs w:val="24"/>
        </w:rPr>
        <w:t>primary care population</w:t>
      </w:r>
      <w:r w:rsidR="0084372D">
        <w:rPr>
          <w:rFonts w:ascii="Times New Roman" w:hAnsi="Times New Roman" w:cs="Times New Roman"/>
          <w:sz w:val="24"/>
          <w:szCs w:val="24"/>
        </w:rPr>
        <w:t>.</w:t>
      </w:r>
      <w:r w:rsidR="000662BB" w:rsidRPr="000662BB">
        <w:rPr>
          <w:rFonts w:ascii="Times New Roman" w:hAnsi="Times New Roman" w:cs="Times New Roman"/>
          <w:sz w:val="24"/>
          <w:szCs w:val="24"/>
        </w:rPr>
        <w:t xml:space="preserve"> </w:t>
      </w:r>
      <w:r w:rsidR="004E2D6F">
        <w:rPr>
          <w:rFonts w:ascii="Times New Roman" w:hAnsi="Times New Roman" w:cs="Times New Roman"/>
          <w:sz w:val="24"/>
          <w:szCs w:val="24"/>
        </w:rPr>
        <w:t xml:space="preserve">Validity </w:t>
      </w:r>
      <w:r w:rsidR="002D5ED9">
        <w:rPr>
          <w:rFonts w:ascii="Times New Roman" w:hAnsi="Times New Roman" w:cs="Times New Roman"/>
          <w:sz w:val="24"/>
          <w:szCs w:val="24"/>
        </w:rPr>
        <w:t xml:space="preserve">was indicated by </w:t>
      </w:r>
      <w:r w:rsidR="004E2D6F" w:rsidRPr="004E2D6F">
        <w:rPr>
          <w:rFonts w:ascii="Times New Roman" w:hAnsi="Times New Roman" w:cs="Times New Roman"/>
          <w:sz w:val="24"/>
          <w:szCs w:val="24"/>
        </w:rPr>
        <w:t>strong</w:t>
      </w:r>
      <w:r w:rsidR="002D5ED9">
        <w:rPr>
          <w:rFonts w:ascii="Times New Roman" w:hAnsi="Times New Roman" w:cs="Times New Roman"/>
          <w:sz w:val="24"/>
          <w:szCs w:val="24"/>
        </w:rPr>
        <w:t xml:space="preserve"> correlation</w:t>
      </w:r>
      <w:r w:rsidR="004E2D6F" w:rsidRPr="004E2D6F">
        <w:rPr>
          <w:rFonts w:ascii="Times New Roman" w:hAnsi="Times New Roman" w:cs="Times New Roman"/>
          <w:sz w:val="24"/>
          <w:szCs w:val="24"/>
        </w:rPr>
        <w:t xml:space="preserve"> with clinician-administered diagnostic interviews (r = 0.83) and the Beck Anxiety Inventory (r = 0.72)</w:t>
      </w:r>
      <w:r w:rsidR="002D5ED9">
        <w:rPr>
          <w:rFonts w:ascii="Times New Roman" w:hAnsi="Times New Roman" w:cs="Times New Roman"/>
          <w:sz w:val="24"/>
          <w:szCs w:val="24"/>
        </w:rPr>
        <w:t xml:space="preserve">. </w:t>
      </w:r>
      <w:r w:rsidR="00776B91" w:rsidRPr="005B5377">
        <w:rPr>
          <w:rFonts w:ascii="Times New Roman" w:hAnsi="Times New Roman" w:cs="Times New Roman"/>
          <w:sz w:val="24"/>
          <w:szCs w:val="24"/>
        </w:rPr>
        <w:t xml:space="preserve">Depression was measured using the </w:t>
      </w:r>
      <w:r w:rsidR="004D3F9F" w:rsidRPr="005B5377">
        <w:rPr>
          <w:rFonts w:ascii="Times New Roman" w:hAnsi="Times New Roman" w:cs="Times New Roman"/>
          <w:sz w:val="24"/>
          <w:szCs w:val="24"/>
        </w:rPr>
        <w:t>Patient Health Questionnaire (PHQ-9)</w:t>
      </w:r>
      <w:r w:rsidR="00776B91" w:rsidRPr="005B5377">
        <w:rPr>
          <w:rFonts w:ascii="Times New Roman" w:hAnsi="Times New Roman" w:cs="Times New Roman"/>
          <w:sz w:val="24"/>
          <w:szCs w:val="24"/>
        </w:rPr>
        <w:t xml:space="preserve">, </w:t>
      </w:r>
      <w:r w:rsidR="004D3F9F" w:rsidRPr="005B5377">
        <w:rPr>
          <w:rFonts w:ascii="Times New Roman" w:hAnsi="Times New Roman" w:cs="Times New Roman"/>
          <w:sz w:val="24"/>
          <w:szCs w:val="24"/>
        </w:rPr>
        <w:t xml:space="preserve">a 9-item measure </w:t>
      </w:r>
      <w:r w:rsidR="00864F99">
        <w:rPr>
          <w:rFonts w:ascii="Times New Roman" w:hAnsi="Times New Roman" w:cs="Times New Roman"/>
          <w:sz w:val="24"/>
          <w:szCs w:val="24"/>
        </w:rPr>
        <w:t>on a 4</w:t>
      </w:r>
      <w:r w:rsidR="007C3A0C">
        <w:rPr>
          <w:rFonts w:ascii="Times New Roman" w:hAnsi="Times New Roman" w:cs="Times New Roman"/>
          <w:sz w:val="24"/>
          <w:szCs w:val="24"/>
        </w:rPr>
        <w:t>-</w:t>
      </w:r>
      <w:r w:rsidR="00864F99">
        <w:rPr>
          <w:rFonts w:ascii="Times New Roman" w:hAnsi="Times New Roman" w:cs="Times New Roman"/>
          <w:sz w:val="24"/>
          <w:szCs w:val="24"/>
        </w:rPr>
        <w:t xml:space="preserve">point Likert scale with a total score range of </w:t>
      </w:r>
      <w:r w:rsidR="009E2BCD">
        <w:rPr>
          <w:rFonts w:ascii="Times New Roman" w:hAnsi="Times New Roman" w:cs="Times New Roman"/>
          <w:sz w:val="24"/>
          <w:szCs w:val="24"/>
        </w:rPr>
        <w:t xml:space="preserve">0 to 27, </w:t>
      </w:r>
      <w:r w:rsidR="00776B91" w:rsidRPr="005B5377">
        <w:rPr>
          <w:rFonts w:ascii="Times New Roman" w:hAnsi="Times New Roman" w:cs="Times New Roman"/>
          <w:sz w:val="24"/>
          <w:szCs w:val="24"/>
        </w:rPr>
        <w:t>in which</w:t>
      </w:r>
      <w:r w:rsidR="004D3F9F" w:rsidRPr="005B5377">
        <w:rPr>
          <w:rFonts w:ascii="Times New Roman" w:hAnsi="Times New Roman" w:cs="Times New Roman"/>
          <w:sz w:val="24"/>
          <w:szCs w:val="24"/>
        </w:rPr>
        <w:t xml:space="preserve"> higher</w:t>
      </w:r>
      <w:r w:rsidR="00776B91" w:rsidRPr="005B5377">
        <w:rPr>
          <w:rFonts w:ascii="Times New Roman" w:hAnsi="Times New Roman" w:cs="Times New Roman"/>
          <w:sz w:val="24"/>
          <w:szCs w:val="24"/>
        </w:rPr>
        <w:t xml:space="preserve"> </w:t>
      </w:r>
      <w:r w:rsidR="004D3F9F" w:rsidRPr="005B5377">
        <w:rPr>
          <w:rFonts w:ascii="Times New Roman" w:hAnsi="Times New Roman" w:cs="Times New Roman"/>
          <w:sz w:val="24"/>
          <w:szCs w:val="24"/>
        </w:rPr>
        <w:t>scores indicat</w:t>
      </w:r>
      <w:r w:rsidR="00776B91" w:rsidRPr="005B5377">
        <w:rPr>
          <w:rFonts w:ascii="Times New Roman" w:hAnsi="Times New Roman" w:cs="Times New Roman"/>
          <w:sz w:val="24"/>
          <w:szCs w:val="24"/>
        </w:rPr>
        <w:t>e</w:t>
      </w:r>
      <w:r w:rsidR="004D3F9F" w:rsidRPr="005B5377">
        <w:rPr>
          <w:rFonts w:ascii="Times New Roman" w:hAnsi="Times New Roman" w:cs="Times New Roman"/>
          <w:sz w:val="24"/>
          <w:szCs w:val="24"/>
        </w:rPr>
        <w:t xml:space="preserve"> greater levels of depression symptoms. I</w:t>
      </w:r>
      <w:r w:rsidR="009B4B8F">
        <w:rPr>
          <w:rFonts w:ascii="Times New Roman" w:hAnsi="Times New Roman" w:cs="Times New Roman"/>
          <w:sz w:val="24"/>
          <w:szCs w:val="24"/>
        </w:rPr>
        <w:t>n primary care populations, it</w:t>
      </w:r>
      <w:r w:rsidR="004D3F9F" w:rsidRPr="005B5377">
        <w:rPr>
          <w:rFonts w:ascii="Times New Roman" w:hAnsi="Times New Roman" w:cs="Times New Roman"/>
          <w:sz w:val="24"/>
          <w:szCs w:val="24"/>
        </w:rPr>
        <w:t xml:space="preserve"> has diagnostic validity for major</w:t>
      </w:r>
      <w:r w:rsidR="00641BE3" w:rsidRPr="005B5377">
        <w:rPr>
          <w:rFonts w:ascii="Times New Roman" w:hAnsi="Times New Roman" w:cs="Times New Roman"/>
          <w:sz w:val="24"/>
          <w:szCs w:val="24"/>
        </w:rPr>
        <w:t xml:space="preserve"> </w:t>
      </w:r>
      <w:r w:rsidR="004D3F9F" w:rsidRPr="005B5377">
        <w:rPr>
          <w:rFonts w:ascii="Times New Roman" w:hAnsi="Times New Roman" w:cs="Times New Roman"/>
          <w:sz w:val="24"/>
          <w:szCs w:val="24"/>
        </w:rPr>
        <w:t>depressive disorder</w:t>
      </w:r>
      <w:r w:rsidR="009B4B8F">
        <w:rPr>
          <w:rFonts w:ascii="Times New Roman" w:hAnsi="Times New Roman" w:cs="Times New Roman"/>
          <w:sz w:val="24"/>
          <w:szCs w:val="24"/>
        </w:rPr>
        <w:t xml:space="preserve">, </w:t>
      </w:r>
      <w:r w:rsidR="005754F4">
        <w:rPr>
          <w:rFonts w:ascii="Times New Roman" w:hAnsi="Times New Roman" w:cs="Times New Roman"/>
          <w:sz w:val="24"/>
          <w:szCs w:val="24"/>
        </w:rPr>
        <w:t xml:space="preserve">good </w:t>
      </w:r>
      <w:r w:rsidR="00E84CF3">
        <w:rPr>
          <w:rFonts w:ascii="Times New Roman" w:hAnsi="Times New Roman" w:cs="Times New Roman"/>
          <w:sz w:val="24"/>
          <w:szCs w:val="24"/>
        </w:rPr>
        <w:t xml:space="preserve">internal </w:t>
      </w:r>
      <w:r w:rsidR="009072D5" w:rsidRPr="005B5377">
        <w:rPr>
          <w:rFonts w:ascii="Times New Roman" w:hAnsi="Times New Roman" w:cs="Times New Roman"/>
          <w:sz w:val="24"/>
          <w:szCs w:val="24"/>
        </w:rPr>
        <w:t>reliability</w:t>
      </w:r>
      <w:r w:rsidR="00E84CF3">
        <w:rPr>
          <w:rFonts w:ascii="Times New Roman" w:hAnsi="Times New Roman" w:cs="Times New Roman"/>
          <w:sz w:val="24"/>
          <w:szCs w:val="24"/>
        </w:rPr>
        <w:t xml:space="preserve"> </w:t>
      </w:r>
      <w:r w:rsidR="00E84CF3" w:rsidRPr="0046614C">
        <w:rPr>
          <w:rFonts w:ascii="Times New Roman" w:hAnsi="Times New Roman" w:cs="Times New Roman"/>
          <w:sz w:val="24"/>
          <w:szCs w:val="24"/>
        </w:rPr>
        <w:t>(Cronbach’s alpha =</w:t>
      </w:r>
      <w:r w:rsidR="00D41B6E">
        <w:rPr>
          <w:rFonts w:ascii="Times New Roman" w:hAnsi="Times New Roman" w:cs="Times New Roman"/>
          <w:sz w:val="24"/>
          <w:szCs w:val="24"/>
        </w:rPr>
        <w:t>0</w:t>
      </w:r>
      <w:r w:rsidR="00E84CF3" w:rsidRPr="0046614C">
        <w:rPr>
          <w:rFonts w:ascii="Times New Roman" w:hAnsi="Times New Roman" w:cs="Times New Roman"/>
          <w:sz w:val="24"/>
          <w:szCs w:val="24"/>
        </w:rPr>
        <w:t>.89</w:t>
      </w:r>
      <w:r w:rsidR="00D41B6E">
        <w:rPr>
          <w:rFonts w:ascii="Times New Roman" w:hAnsi="Times New Roman" w:cs="Times New Roman"/>
          <w:sz w:val="24"/>
          <w:szCs w:val="24"/>
        </w:rPr>
        <w:t>)</w:t>
      </w:r>
      <w:r w:rsidR="005C26BF">
        <w:rPr>
          <w:rFonts w:ascii="Times New Roman" w:hAnsi="Times New Roman" w:cs="Times New Roman"/>
          <w:sz w:val="24"/>
          <w:szCs w:val="24"/>
        </w:rPr>
        <w:t xml:space="preserve"> and </w:t>
      </w:r>
      <w:r w:rsidR="00D41B6E">
        <w:rPr>
          <w:rFonts w:ascii="Times New Roman" w:hAnsi="Times New Roman" w:cs="Times New Roman"/>
          <w:sz w:val="24"/>
          <w:szCs w:val="24"/>
        </w:rPr>
        <w:t>responsiveness to change</w:t>
      </w:r>
      <w:r w:rsidR="00E84CF3" w:rsidRPr="0046614C">
        <w:rPr>
          <w:rFonts w:ascii="Times New Roman" w:hAnsi="Times New Roman" w:cs="Times New Roman"/>
          <w:sz w:val="24"/>
          <w:szCs w:val="24"/>
        </w:rPr>
        <w:t xml:space="preserve"> </w:t>
      </w:r>
      <w:r w:rsidR="004D3F9F" w:rsidRPr="005B5377">
        <w:rPr>
          <w:rFonts w:ascii="Times New Roman" w:hAnsi="Times New Roman" w:cs="Times New Roman"/>
          <w:sz w:val="24"/>
          <w:szCs w:val="24"/>
        </w:rPr>
        <w:t xml:space="preserve"> </w:t>
      </w:r>
      <w:r w:rsidR="004935D3" w:rsidRPr="005B5377">
        <w:rPr>
          <w:rFonts w:ascii="Times New Roman" w:hAnsi="Times New Roman" w:cs="Times New Roman"/>
          <w:sz w:val="24"/>
          <w:szCs w:val="24"/>
        </w:rPr>
        <w:fldChar w:fldCharType="begin"/>
      </w:r>
      <w:r w:rsidR="004935D3" w:rsidRPr="005B5377">
        <w:rPr>
          <w:rFonts w:ascii="Times New Roman" w:hAnsi="Times New Roman" w:cs="Times New Roman"/>
          <w:sz w:val="24"/>
          <w:szCs w:val="24"/>
        </w:rPr>
        <w:instrText xml:space="preserve"> ADDIN ZOTERO_ITEM CSL_CITATION {"citationID":"g08avkyX","properties":{"formattedCitation":"(Kroenke et al., 2001)","plainCitation":"(Kroenke et al., 2001)","noteIndex":0},"citationItems":[{"id":31,"uris":["http://zotero.org/users/11411579/items/Q755RRBM"],"itemData":{"id":31,"type":"article-journal","container-title":"Journal of General Internal Medicine","page":"606-613","title":"The PHQ-9: validity of a brief depression severity measure","volume":"16","author":[{"family":"Kroenke","given":"K"},{"family":"Spitzer","given":"R.L."},{"family":"Williams","given":"J.B."}],"issued":{"date-parts":[["2001"]]}}}],"schema":"https://github.com/citation-style-language/schema/raw/master/csl-citation.json"} </w:instrText>
      </w:r>
      <w:r w:rsidR="004935D3" w:rsidRPr="005B5377">
        <w:rPr>
          <w:rFonts w:ascii="Times New Roman" w:hAnsi="Times New Roman" w:cs="Times New Roman"/>
          <w:sz w:val="24"/>
          <w:szCs w:val="24"/>
        </w:rPr>
        <w:fldChar w:fldCharType="separate"/>
      </w:r>
      <w:r w:rsidR="004935D3" w:rsidRPr="005B5377">
        <w:rPr>
          <w:rFonts w:ascii="Times New Roman" w:hAnsi="Times New Roman" w:cs="Times New Roman"/>
          <w:sz w:val="24"/>
        </w:rPr>
        <w:t>(Kroenke et al., 2001)</w:t>
      </w:r>
      <w:r w:rsidR="004935D3" w:rsidRPr="005B5377">
        <w:rPr>
          <w:rFonts w:ascii="Times New Roman" w:hAnsi="Times New Roman" w:cs="Times New Roman"/>
          <w:sz w:val="24"/>
          <w:szCs w:val="24"/>
        </w:rPr>
        <w:fldChar w:fldCharType="end"/>
      </w:r>
      <w:r w:rsidR="006F6944" w:rsidRPr="005B5377">
        <w:rPr>
          <w:rFonts w:ascii="Times New Roman" w:hAnsi="Times New Roman" w:cs="Times New Roman"/>
          <w:sz w:val="24"/>
          <w:szCs w:val="24"/>
        </w:rPr>
        <w:t>.</w:t>
      </w:r>
      <w:r w:rsidR="005C26BF">
        <w:rPr>
          <w:rFonts w:ascii="Times New Roman" w:hAnsi="Times New Roman" w:cs="Times New Roman"/>
          <w:sz w:val="24"/>
          <w:szCs w:val="24"/>
        </w:rPr>
        <w:t xml:space="preserve"> C</w:t>
      </w:r>
      <w:r w:rsidR="0046614C" w:rsidRPr="0046614C">
        <w:rPr>
          <w:rFonts w:ascii="Times New Roman" w:hAnsi="Times New Roman" w:cs="Times New Roman"/>
          <w:sz w:val="24"/>
          <w:szCs w:val="24"/>
        </w:rPr>
        <w:t xml:space="preserve">onvergent validity with the Hospital Anxiety and Depression Scale’s depression subscale </w:t>
      </w:r>
      <w:r w:rsidR="004D0D7B">
        <w:rPr>
          <w:rFonts w:ascii="Times New Roman" w:hAnsi="Times New Roman" w:cs="Times New Roman"/>
          <w:sz w:val="24"/>
          <w:szCs w:val="24"/>
        </w:rPr>
        <w:t xml:space="preserve">has been reported as </w:t>
      </w:r>
      <w:r w:rsidR="0046614C" w:rsidRPr="0046614C">
        <w:rPr>
          <w:rFonts w:ascii="Times New Roman" w:hAnsi="Times New Roman" w:cs="Times New Roman"/>
          <w:sz w:val="24"/>
          <w:szCs w:val="24"/>
        </w:rPr>
        <w:t>0.68</w:t>
      </w:r>
      <w:r w:rsidR="004D0D7B">
        <w:rPr>
          <w:rFonts w:ascii="Times New Roman" w:hAnsi="Times New Roman" w:cs="Times New Roman"/>
          <w:sz w:val="24"/>
          <w:szCs w:val="24"/>
        </w:rPr>
        <w:t xml:space="preserve"> </w:t>
      </w:r>
      <w:r w:rsidR="00AB434E">
        <w:rPr>
          <w:rFonts w:ascii="Times New Roman" w:hAnsi="Times New Roman" w:cs="Times New Roman"/>
          <w:sz w:val="24"/>
          <w:szCs w:val="24"/>
        </w:rPr>
        <w:fldChar w:fldCharType="begin"/>
      </w:r>
      <w:r w:rsidR="00AB434E">
        <w:rPr>
          <w:rFonts w:ascii="Times New Roman" w:hAnsi="Times New Roman" w:cs="Times New Roman"/>
          <w:sz w:val="24"/>
          <w:szCs w:val="24"/>
        </w:rPr>
        <w:instrText xml:space="preserve"> ADDIN ZOTERO_ITEM CSL_CITATION {"citationID":"GQg017Hy","properties":{"formattedCitation":"(Cameron et al., 2008)","plainCitation":"(Cameron et al., 2008)","noteIndex":0},"citationItems":[{"id":802,"uris":["http://zotero.org/users/11411579/items/EMD2MGDJ"],"itemData":{"id":802,"type":"article-journal","abstract":"BACKGROUND: The 2004 National Institute for Health and Clinical Excellence (NICE) guidelines highlight the importance of assessing severity of depression in primary care.\nAIM: To assess the psychometric properties of the Patient Health Questionnaire (PHQ-9) and the depression subscale of the Hospital Anxiety and Depression Scale (HADS-D) for measuring depression severity in primary care.\nDESIGN OF STUDY: Psychometric assessment.\nSETTING: Thirty-two general practices in Grampian, Scotland.\nMETHOD: Consecutive patients referred to a primary care mental health worker completed the PHQ-9 and HADS at baseline (n = 1063) and at the end of treatment (n = 544). Data were analysed to assess reliability, robustness of factor structure, convergent/discriminant validity, convergence of severity banding, and responsiveness to change.\nRESULTS: Both scales demonstrated high internal consistency at baseline and end of treatment (PHQ-9 alpha = 0.83 and 0.92; HADS-D alpha = 0.84 and 0.89). One factor emerged each for the PHQ-9 (explaining 42% of variance) and HADS-D (explaining 52% of variance). Both scales converged more with each other than with the HADS anxiety (HADS-A) subscale at baseline (P&lt;0.001) and at end of treatment (P = 0.01). Responsiveness to change was similar: effect size for PHQ-9 = 0.99 and for the HADS-D = 1. The HADS-D and PHQ-9 differed significantly in categorising severity of depression, with the PHQ-9 categorising a greater proportion of patients with moderate/severe depression (P&lt;0.001).\nCONCLUSION: The HADS-D and PHQ-9 demonstrated reliability, convergent/discriminant validity, and responsiveness to change. However, they differed considerably in how they catergorised severity. Given that treatment decisions are made on the basis of severity, further work is needed to assess the validity of the scales' severity cut-off bands.","container-title":"The British Journal of General Practice: The Journal of the Royal College of General Practitioners","DOI":"10.3399/bjgp08X263794","ISSN":"0960-1643","issue":"546","journalAbbreviation":"Br J Gen Pract","language":"eng","note":"PMID: 18186994\nPMCID: PMC2148236","page":"32-36","source":"PubMed","title":"Psychometric comparison of PHQ-9 and HADS for measuring depression severity in primary care","volume":"58","author":[{"family":"Cameron","given":"Isobel M."},{"family":"Crawford","given":"John R."},{"family":"Lawton","given":"Kenneth"},{"family":"Reid","given":"Ian C."}],"issued":{"date-parts":[["2008",1]]}}}],"schema":"https://github.com/citation-style-language/schema/raw/master/csl-citation.json"} </w:instrText>
      </w:r>
      <w:r w:rsidR="00AB434E">
        <w:rPr>
          <w:rFonts w:ascii="Times New Roman" w:hAnsi="Times New Roman" w:cs="Times New Roman"/>
          <w:sz w:val="24"/>
          <w:szCs w:val="24"/>
        </w:rPr>
        <w:fldChar w:fldCharType="separate"/>
      </w:r>
      <w:r w:rsidR="00AB434E" w:rsidRPr="00AB434E">
        <w:rPr>
          <w:rFonts w:ascii="Times New Roman" w:hAnsi="Times New Roman" w:cs="Times New Roman"/>
          <w:sz w:val="24"/>
        </w:rPr>
        <w:t>(Cameron et al., 2008)</w:t>
      </w:r>
      <w:r w:rsidR="00AB434E">
        <w:rPr>
          <w:rFonts w:ascii="Times New Roman" w:hAnsi="Times New Roman" w:cs="Times New Roman"/>
          <w:sz w:val="24"/>
          <w:szCs w:val="24"/>
        </w:rPr>
        <w:fldChar w:fldCharType="end"/>
      </w:r>
      <w:r w:rsidR="00420B35">
        <w:rPr>
          <w:rFonts w:ascii="Times New Roman" w:hAnsi="Times New Roman" w:cs="Times New Roman"/>
          <w:sz w:val="24"/>
          <w:szCs w:val="24"/>
        </w:rPr>
        <w:t>.</w:t>
      </w:r>
    </w:p>
    <w:p w14:paraId="654B1BCE" w14:textId="615A5BB0" w:rsidR="00CC19DA" w:rsidRPr="005B5377" w:rsidRDefault="004D3F9F" w:rsidP="00315838">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The Short Warwick–Edinburgh Mental Wellbeing</w:t>
      </w:r>
      <w:r w:rsidR="009072D5" w:rsidRPr="005B5377">
        <w:rPr>
          <w:rFonts w:ascii="Times New Roman" w:hAnsi="Times New Roman" w:cs="Times New Roman"/>
          <w:sz w:val="24"/>
          <w:szCs w:val="24"/>
        </w:rPr>
        <w:t xml:space="preserve"> </w:t>
      </w:r>
      <w:r w:rsidRPr="005B5377">
        <w:rPr>
          <w:rFonts w:ascii="Times New Roman" w:hAnsi="Times New Roman" w:cs="Times New Roman"/>
          <w:sz w:val="24"/>
          <w:szCs w:val="24"/>
        </w:rPr>
        <w:t>Scale (SWEMWBS) is a 7-item measure of mental wellbeing and functioning</w:t>
      </w:r>
      <w:r w:rsidR="00FF0038">
        <w:rPr>
          <w:rFonts w:ascii="Times New Roman" w:hAnsi="Times New Roman" w:cs="Times New Roman"/>
          <w:sz w:val="24"/>
          <w:szCs w:val="24"/>
        </w:rPr>
        <w:t xml:space="preserve"> scored on a 5</w:t>
      </w:r>
      <w:r w:rsidR="007C3A0C">
        <w:rPr>
          <w:rFonts w:ascii="Times New Roman" w:hAnsi="Times New Roman" w:cs="Times New Roman"/>
          <w:sz w:val="24"/>
          <w:szCs w:val="24"/>
        </w:rPr>
        <w:t>-</w:t>
      </w:r>
      <w:r w:rsidR="00FF0038">
        <w:rPr>
          <w:rFonts w:ascii="Times New Roman" w:hAnsi="Times New Roman" w:cs="Times New Roman"/>
          <w:sz w:val="24"/>
          <w:szCs w:val="24"/>
        </w:rPr>
        <w:t>point Likert scale with total scores ranging from 7 to 35. H</w:t>
      </w:r>
      <w:r w:rsidRPr="005B5377">
        <w:rPr>
          <w:rFonts w:ascii="Times New Roman" w:hAnsi="Times New Roman" w:cs="Times New Roman"/>
          <w:sz w:val="24"/>
          <w:szCs w:val="24"/>
        </w:rPr>
        <w:t>igher scores</w:t>
      </w:r>
      <w:r w:rsidR="00187FF0" w:rsidRPr="005B5377">
        <w:rPr>
          <w:rFonts w:ascii="Times New Roman" w:hAnsi="Times New Roman" w:cs="Times New Roman"/>
          <w:sz w:val="24"/>
          <w:szCs w:val="24"/>
        </w:rPr>
        <w:t xml:space="preserve"> </w:t>
      </w:r>
      <w:r w:rsidRPr="005B5377">
        <w:rPr>
          <w:rFonts w:ascii="Times New Roman" w:hAnsi="Times New Roman" w:cs="Times New Roman"/>
          <w:sz w:val="24"/>
          <w:szCs w:val="24"/>
        </w:rPr>
        <w:t>indicate greater wellbeing</w:t>
      </w:r>
      <w:r w:rsidR="00635F37" w:rsidRPr="005B5377">
        <w:rPr>
          <w:rFonts w:ascii="Times New Roman" w:hAnsi="Times New Roman" w:cs="Times New Roman"/>
          <w:sz w:val="24"/>
          <w:szCs w:val="24"/>
        </w:rPr>
        <w:t xml:space="preserve"> </w:t>
      </w:r>
      <w:r w:rsidR="006F6944" w:rsidRPr="005B5377">
        <w:rPr>
          <w:rFonts w:ascii="Times New Roman" w:hAnsi="Times New Roman" w:cs="Times New Roman"/>
          <w:sz w:val="24"/>
          <w:szCs w:val="24"/>
        </w:rPr>
        <w:fldChar w:fldCharType="begin"/>
      </w:r>
      <w:r w:rsidR="006F6944" w:rsidRPr="005B5377">
        <w:rPr>
          <w:rFonts w:ascii="Times New Roman" w:hAnsi="Times New Roman" w:cs="Times New Roman"/>
          <w:sz w:val="24"/>
          <w:szCs w:val="24"/>
        </w:rPr>
        <w:instrText xml:space="preserve"> ADDIN ZOTERO_ITEM CSL_CITATION {"citationID":"tlN8XNEx","properties":{"formattedCitation":"(Bartram et al., 2013)","plainCitation":"(Bartram et al., 2013)","noteIndex":0},"citationItems":[{"id":120,"uris":["http://zotero.org/users/11411579/items/MG7JFRNA"],"itemData":{"id":120,"type":"article-journal","abstract":"PURPOSE: To examine the psychometric properties of the 14-item Warwick-Edinburgh Mental Well-being Scale (WEMWBS) in the UK veterinary profession by the application of Rasch analysis, and to assess the external construct validity of the derived interval scale measurements.\nMETHODS: Data sets were derived from two independent cross-sectional surveys of the veterinary profession (n = 8,829 and n = 1,796). Rasch analysis (n = 500) included response option thresholds ordering, tests of fit, differential item functioning, targeting, response dependency, and person separation index (PSI). Unidimensionality was evaluated by principal component analysis of residuals. The findings were validated across further subsamples from both data sets. The external construct validity of the Rasch-fitting item set was evaluated by associations with other measures of psychological health or psychosocial work characteristics.\nRESULTS: Data for the original 14 items deviated significantly from Rasch model expectations (chi-square = 558.2, df = 112, P = &lt;0.001, PSI = 0.918). A unidimensional 7-item scale (Short WEMWBS, SWEMWBS) with acceptable fit to the model (chi-square = 58.8, df = 56, P = 0.104, PSI = 0.832) was derived by sequential removal of the most misfitting items. The external construct validity of SWEMWBS was supported.\nCONCLUSIONS: SWEMWBS has robust interval-level measurement properties which support its suitability as an indicator of population mental health and well-being in this occupational group with elevated suicide risk.","container-title":"Quality of Life Research: An International Journal of Quality of Life Aspects of Treatment, Care and Rehabilitation","DOI":"10.1007/s11136-012-0144-4","ISSN":"1573-2649","issue":"2","journalAbbreviation":"Qual Life Res","language":"eng","note":"PMID: 22383106","page":"379-391","source":"PubMed","title":"Further validation of the Warwick-Edinburgh Mental Well-being Scale (WEMWBS) in the UK veterinary profession: Rasch analysis","title-short":"Further validation of the Warwick-Edinburgh Mental Well-being Scale (WEMWBS) in the UK veterinary profession","volume":"22","author":[{"family":"Bartram","given":"David J."},{"family":"Sinclair","given":"Julia M."},{"family":"Baldwin","given":"David S."}],"issued":{"date-parts":[["2013",3]]}}}],"schema":"https://github.com/citation-style-language/schema/raw/master/csl-citation.json"} </w:instrText>
      </w:r>
      <w:r w:rsidR="006F6944" w:rsidRPr="005B5377">
        <w:rPr>
          <w:rFonts w:ascii="Times New Roman" w:hAnsi="Times New Roman" w:cs="Times New Roman"/>
          <w:sz w:val="24"/>
          <w:szCs w:val="24"/>
        </w:rPr>
        <w:fldChar w:fldCharType="separate"/>
      </w:r>
      <w:r w:rsidR="006F6944" w:rsidRPr="005B5377">
        <w:rPr>
          <w:rFonts w:ascii="Times New Roman" w:hAnsi="Times New Roman" w:cs="Times New Roman"/>
          <w:sz w:val="24"/>
        </w:rPr>
        <w:t>(Bartram et al., 2013)</w:t>
      </w:r>
      <w:r w:rsidR="006F6944" w:rsidRPr="005B5377">
        <w:rPr>
          <w:rFonts w:ascii="Times New Roman" w:hAnsi="Times New Roman" w:cs="Times New Roman"/>
          <w:sz w:val="24"/>
          <w:szCs w:val="24"/>
        </w:rPr>
        <w:fldChar w:fldCharType="end"/>
      </w:r>
      <w:r w:rsidR="006F6944" w:rsidRPr="005B5377">
        <w:rPr>
          <w:rFonts w:ascii="Times New Roman" w:hAnsi="Times New Roman" w:cs="Times New Roman"/>
          <w:sz w:val="24"/>
          <w:szCs w:val="24"/>
        </w:rPr>
        <w:t>.</w:t>
      </w:r>
      <w:r w:rsidR="00FF0038">
        <w:rPr>
          <w:rFonts w:ascii="Times New Roman" w:hAnsi="Times New Roman" w:cs="Times New Roman"/>
          <w:sz w:val="24"/>
          <w:szCs w:val="24"/>
        </w:rPr>
        <w:t xml:space="preserve"> </w:t>
      </w:r>
      <w:r w:rsidR="00367D9D">
        <w:rPr>
          <w:rFonts w:ascii="Times New Roman" w:hAnsi="Times New Roman" w:cs="Times New Roman"/>
          <w:sz w:val="24"/>
          <w:szCs w:val="24"/>
        </w:rPr>
        <w:t xml:space="preserve"> </w:t>
      </w:r>
      <w:r w:rsidR="00367D9D">
        <w:rPr>
          <w:rFonts w:ascii="Times New Roman" w:hAnsi="Times New Roman" w:cs="Times New Roman"/>
          <w:sz w:val="24"/>
          <w:szCs w:val="24"/>
        </w:rPr>
        <w:lastRenderedPageBreak/>
        <w:t>T</w:t>
      </w:r>
      <w:r w:rsidR="00367D9D" w:rsidRPr="00CC19DA">
        <w:rPr>
          <w:rFonts w:ascii="Times New Roman" w:hAnsi="Times New Roman" w:cs="Times New Roman"/>
          <w:sz w:val="24"/>
          <w:szCs w:val="24"/>
        </w:rPr>
        <w:t>he SWEMWBS has shown good internal reliability (Cronbach’s alpha =</w:t>
      </w:r>
      <w:r w:rsidR="009431C0">
        <w:rPr>
          <w:rFonts w:ascii="Times New Roman" w:hAnsi="Times New Roman" w:cs="Times New Roman"/>
          <w:sz w:val="24"/>
          <w:szCs w:val="24"/>
        </w:rPr>
        <w:t>0</w:t>
      </w:r>
      <w:r w:rsidR="00367D9D" w:rsidRPr="00CC19DA">
        <w:rPr>
          <w:rFonts w:ascii="Times New Roman" w:hAnsi="Times New Roman" w:cs="Times New Roman"/>
          <w:sz w:val="24"/>
          <w:szCs w:val="24"/>
        </w:rPr>
        <w:t xml:space="preserve">.90) </w:t>
      </w:r>
      <w:r w:rsidR="009431C0">
        <w:rPr>
          <w:rFonts w:ascii="Times New Roman" w:hAnsi="Times New Roman" w:cs="Times New Roman"/>
          <w:sz w:val="24"/>
          <w:szCs w:val="24"/>
        </w:rPr>
        <w:t>in an outpatient</w:t>
      </w:r>
      <w:r w:rsidR="00CC19DA" w:rsidRPr="00CC19DA">
        <w:rPr>
          <w:rFonts w:ascii="Times New Roman" w:hAnsi="Times New Roman" w:cs="Times New Roman"/>
          <w:sz w:val="24"/>
          <w:szCs w:val="24"/>
        </w:rPr>
        <w:t xml:space="preserve"> population experiencing anxiety, depression and schizophrenia, and convergent validity with the Satisfaction with Life Scale </w:t>
      </w:r>
      <w:r w:rsidR="0064290E">
        <w:rPr>
          <w:rFonts w:ascii="Times New Roman" w:hAnsi="Times New Roman" w:cs="Times New Roman"/>
          <w:sz w:val="24"/>
          <w:szCs w:val="24"/>
        </w:rPr>
        <w:fldChar w:fldCharType="begin"/>
      </w:r>
      <w:r w:rsidR="0064290E">
        <w:rPr>
          <w:rFonts w:ascii="Times New Roman" w:hAnsi="Times New Roman" w:cs="Times New Roman"/>
          <w:sz w:val="24"/>
          <w:szCs w:val="24"/>
        </w:rPr>
        <w:instrText xml:space="preserve"> ADDIN ZOTERO_ITEM CSL_CITATION {"citationID":"lkcsinvj","properties":{"formattedCitation":"(Vaingankar et al., 2017)","plainCitation":"(Vaingankar et al., 2017)","noteIndex":0},"citationItems":[{"id":805,"uris":["http://zotero.org/users/11411579/items/JIMYKNYU"],"itemData":{"id":805,"type":"article-journal","abstract":"BACKGROUND: To establish the validity and reliability of the Short Warwick Edinburgh Mental Well-being Scale (SWEMWBS) in service users with schizophrenia, depression and anxiety spectrum disorders in Singapore and estimate SWEMWBS scores across socio-demographic and the three psychiatric diagnostic groups in the sample.\nMETHODS: This secondary analysis was conducted using data from a study among outpatients of a tertiary psychiatric hospital. In addition to the SWEMWBS, socio-demographic data and current psychiatric diagnosis were collected. Service users were also administered the Global Assessment of Functioning (GAF), Patient Health Questionnaire (PHQ)-8, Generalised Anxiety Disorder (GAD)-7, Satisfaction with Life Scale (SWLS) and the Positive Mental Health (PMH) instrument. The SWEMWBS was tested for factorial validity, reliability and convergent and divergent validity.\nRESULTS: In total, 350 service users with a mean (SD) age of 39.1 (11.1) years were included in this study of which 39.4%, 38.9% and 21.7% had schizophrenia, depression and anxiety spectrum disorders, respectively. The single factor structure of the SWEMWBS was confirmed by confirmatory factor analysis (CFI = 0.969, TLI = 0.954, RMSEA = 0.029). The internal consistency reliability was high (Cronbach's alpha = 0.89). The convergent and divergent validity testing revealed that the SWEMWBS scores had significant moderate to high positive correlations with GAF, SWLS and PMH scores and moderate negative correlations with (PHQ)-8 and (GAD)-7 scores. SWEMWBS scores were higher in married participants (22.2 (5.4) versus never married: 20.7 (5.3) and divorced/separated/widowed: 20.4 (5.1), p = 0.049) and among those with schizophrenia (22.8 (5.5) versus depression:19.6 (4.7) and anxiety spectrum disorders 20.9 (5.2), p &lt; 0.001).\nCONCLUSION: These results demonstrate adequate validity and reliability of the SWEMWBS in people with schizophrenia, depression and anxiety spectrum disorders in Singapore.","container-title":"Health and Quality of Life Outcomes","DOI":"10.1186/s12955-017-0728-3","ISSN":"1477-7525","issue":"1","journalAbbreviation":"Health Qual Life Outcomes","language":"eng","note":"PMID: 28764770\nPMCID: PMC5539899","page":"153","source":"PubMed","title":"Psychometric properties of the short Warwick Edinburgh mental well-being scale (SWEMWBS) in service users with schizophrenia, depression and anxiety spectrum disorders","volume":"15","author":[{"family":"Vaingankar","given":"Janhavi Ajit"},{"family":"Abdin","given":"Edimansyah"},{"family":"Chong","given":"Siow Ann"},{"family":"Sambasivam","given":"Rajeswari"},{"family":"Seow","given":"Esmond"},{"family":"Jeyagurunathan","given":"Anitha"},{"family":"Picco","given":"Louisa"},{"family":"Stewart-Brown","given":"Sarah"},{"family":"Subramaniam","given":"Mythily"}],"issued":{"date-parts":[["2017",8,1]]}}}],"schema":"https://github.com/citation-style-language/schema/raw/master/csl-citation.json"} </w:instrText>
      </w:r>
      <w:r w:rsidR="0064290E">
        <w:rPr>
          <w:rFonts w:ascii="Times New Roman" w:hAnsi="Times New Roman" w:cs="Times New Roman"/>
          <w:sz w:val="24"/>
          <w:szCs w:val="24"/>
        </w:rPr>
        <w:fldChar w:fldCharType="separate"/>
      </w:r>
      <w:r w:rsidR="0064290E" w:rsidRPr="0064290E">
        <w:rPr>
          <w:rFonts w:ascii="Times New Roman" w:hAnsi="Times New Roman" w:cs="Times New Roman"/>
          <w:sz w:val="24"/>
        </w:rPr>
        <w:t>(Vaingankar et al., 2017)</w:t>
      </w:r>
      <w:r w:rsidR="0064290E">
        <w:rPr>
          <w:rFonts w:ascii="Times New Roman" w:hAnsi="Times New Roman" w:cs="Times New Roman"/>
          <w:sz w:val="24"/>
          <w:szCs w:val="24"/>
        </w:rPr>
        <w:fldChar w:fldCharType="end"/>
      </w:r>
      <w:r w:rsidR="00D92873">
        <w:rPr>
          <w:rFonts w:ascii="Times New Roman" w:hAnsi="Times New Roman" w:cs="Times New Roman"/>
          <w:sz w:val="24"/>
          <w:szCs w:val="24"/>
        </w:rPr>
        <w:t xml:space="preserve">. </w:t>
      </w:r>
    </w:p>
    <w:p w14:paraId="4B4A062F" w14:textId="45924AC3" w:rsidR="009C1A7A" w:rsidRPr="005B5377" w:rsidRDefault="004D3F9F" w:rsidP="00315838">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The Work and Social Adjustment Scale</w:t>
      </w:r>
      <w:r w:rsidR="00D0147F" w:rsidRPr="005B5377">
        <w:rPr>
          <w:rFonts w:ascii="Times New Roman" w:hAnsi="Times New Roman" w:cs="Times New Roman"/>
          <w:sz w:val="24"/>
          <w:szCs w:val="24"/>
        </w:rPr>
        <w:t xml:space="preserve"> </w:t>
      </w:r>
      <w:r w:rsidRPr="005B5377">
        <w:rPr>
          <w:rFonts w:ascii="Times New Roman" w:hAnsi="Times New Roman" w:cs="Times New Roman"/>
          <w:sz w:val="24"/>
          <w:szCs w:val="24"/>
        </w:rPr>
        <w:t>(WSAS) is a 5-item measure of impaired functioning</w:t>
      </w:r>
      <w:r w:rsidR="006E5CAA">
        <w:rPr>
          <w:rFonts w:ascii="Times New Roman" w:hAnsi="Times New Roman" w:cs="Times New Roman"/>
          <w:sz w:val="24"/>
          <w:szCs w:val="24"/>
        </w:rPr>
        <w:t xml:space="preserve"> in daily life with a total score range of 0 to </w:t>
      </w:r>
      <w:r w:rsidR="006E0327">
        <w:rPr>
          <w:rFonts w:ascii="Times New Roman" w:hAnsi="Times New Roman" w:cs="Times New Roman"/>
          <w:sz w:val="24"/>
          <w:szCs w:val="24"/>
        </w:rPr>
        <w:t>40</w:t>
      </w:r>
      <w:r w:rsidRPr="005B5377">
        <w:rPr>
          <w:rFonts w:ascii="Times New Roman" w:hAnsi="Times New Roman" w:cs="Times New Roman"/>
          <w:sz w:val="24"/>
          <w:szCs w:val="24"/>
        </w:rPr>
        <w:t>,</w:t>
      </w:r>
      <w:r w:rsidR="00E50842" w:rsidRPr="005B5377">
        <w:rPr>
          <w:rFonts w:ascii="Times New Roman" w:hAnsi="Times New Roman" w:cs="Times New Roman"/>
          <w:sz w:val="24"/>
          <w:szCs w:val="24"/>
        </w:rPr>
        <w:t xml:space="preserve"> in which</w:t>
      </w:r>
      <w:r w:rsidRPr="005B5377">
        <w:rPr>
          <w:rFonts w:ascii="Times New Roman" w:hAnsi="Times New Roman" w:cs="Times New Roman"/>
          <w:sz w:val="24"/>
          <w:szCs w:val="24"/>
        </w:rPr>
        <w:t xml:space="preserve"> higher scores indica</w:t>
      </w:r>
      <w:r w:rsidR="00E50842" w:rsidRPr="005B5377">
        <w:rPr>
          <w:rFonts w:ascii="Times New Roman" w:hAnsi="Times New Roman" w:cs="Times New Roman"/>
          <w:sz w:val="24"/>
          <w:szCs w:val="24"/>
        </w:rPr>
        <w:t xml:space="preserve">te greater </w:t>
      </w:r>
      <w:r w:rsidRPr="005B5377">
        <w:rPr>
          <w:rFonts w:ascii="Times New Roman" w:hAnsi="Times New Roman" w:cs="Times New Roman"/>
          <w:sz w:val="24"/>
          <w:szCs w:val="24"/>
        </w:rPr>
        <w:t xml:space="preserve">impairment. It has been found to </w:t>
      </w:r>
      <w:r w:rsidR="002D48B0">
        <w:rPr>
          <w:rFonts w:ascii="Times New Roman" w:hAnsi="Times New Roman" w:cs="Times New Roman"/>
          <w:sz w:val="24"/>
          <w:szCs w:val="24"/>
        </w:rPr>
        <w:t>have good internal</w:t>
      </w:r>
      <w:r w:rsidRPr="005B5377">
        <w:rPr>
          <w:rFonts w:ascii="Times New Roman" w:hAnsi="Times New Roman" w:cs="Times New Roman"/>
          <w:sz w:val="24"/>
          <w:szCs w:val="24"/>
        </w:rPr>
        <w:t xml:space="preserve"> </w:t>
      </w:r>
      <w:r w:rsidR="00BD7171">
        <w:rPr>
          <w:rFonts w:ascii="Times New Roman" w:hAnsi="Times New Roman" w:cs="Times New Roman"/>
          <w:sz w:val="24"/>
          <w:szCs w:val="24"/>
        </w:rPr>
        <w:t>reliability</w:t>
      </w:r>
      <w:r w:rsidR="00FC2AFA">
        <w:rPr>
          <w:rFonts w:ascii="Times New Roman" w:hAnsi="Times New Roman" w:cs="Times New Roman"/>
          <w:sz w:val="24"/>
          <w:szCs w:val="24"/>
        </w:rPr>
        <w:t xml:space="preserve"> </w:t>
      </w:r>
      <w:r w:rsidR="00BD7171" w:rsidRPr="00BD7171">
        <w:rPr>
          <w:rFonts w:ascii="Times New Roman" w:hAnsi="Times New Roman" w:cs="Times New Roman"/>
          <w:sz w:val="24"/>
          <w:szCs w:val="24"/>
        </w:rPr>
        <w:t>(Cronbach’s alpha</w:t>
      </w:r>
      <w:r w:rsidR="00FC2AFA">
        <w:rPr>
          <w:rFonts w:ascii="Times New Roman" w:hAnsi="Times New Roman" w:cs="Times New Roman"/>
          <w:sz w:val="24"/>
          <w:szCs w:val="24"/>
        </w:rPr>
        <w:t>=0</w:t>
      </w:r>
      <w:r w:rsidR="00BD7171" w:rsidRPr="00BD7171">
        <w:rPr>
          <w:rFonts w:ascii="Times New Roman" w:hAnsi="Times New Roman" w:cs="Times New Roman"/>
          <w:sz w:val="24"/>
          <w:szCs w:val="24"/>
        </w:rPr>
        <w:t xml:space="preserve">.79 </w:t>
      </w:r>
      <w:r w:rsidR="00B10BB9">
        <w:rPr>
          <w:rFonts w:ascii="Times New Roman" w:hAnsi="Times New Roman" w:cs="Times New Roman"/>
          <w:sz w:val="24"/>
          <w:szCs w:val="24"/>
        </w:rPr>
        <w:t>to 0</w:t>
      </w:r>
      <w:r w:rsidR="00BD7171" w:rsidRPr="00BD7171">
        <w:rPr>
          <w:rFonts w:ascii="Times New Roman" w:hAnsi="Times New Roman" w:cs="Times New Roman"/>
          <w:sz w:val="24"/>
          <w:szCs w:val="24"/>
        </w:rPr>
        <w:t xml:space="preserve">.94), </w:t>
      </w:r>
      <w:r w:rsidR="007E132D">
        <w:rPr>
          <w:rFonts w:ascii="Times New Roman" w:hAnsi="Times New Roman" w:cs="Times New Roman"/>
          <w:sz w:val="24"/>
          <w:szCs w:val="24"/>
        </w:rPr>
        <w:t>and test-retest reliability (0.73)</w:t>
      </w:r>
      <w:r w:rsidRPr="005B5377">
        <w:rPr>
          <w:rFonts w:ascii="Times New Roman" w:hAnsi="Times New Roman" w:cs="Times New Roman"/>
          <w:sz w:val="24"/>
          <w:szCs w:val="24"/>
        </w:rPr>
        <w:t xml:space="preserve"> and </w:t>
      </w:r>
      <w:r w:rsidR="00A83A4D">
        <w:rPr>
          <w:rFonts w:ascii="Times New Roman" w:hAnsi="Times New Roman" w:cs="Times New Roman"/>
          <w:sz w:val="24"/>
          <w:szCs w:val="24"/>
        </w:rPr>
        <w:t xml:space="preserve">good </w:t>
      </w:r>
      <w:r w:rsidRPr="005B5377">
        <w:rPr>
          <w:rFonts w:ascii="Times New Roman" w:hAnsi="Times New Roman" w:cs="Times New Roman"/>
          <w:sz w:val="24"/>
          <w:szCs w:val="24"/>
        </w:rPr>
        <w:t>sensitiv</w:t>
      </w:r>
      <w:r w:rsidR="00A83A4D">
        <w:rPr>
          <w:rFonts w:ascii="Times New Roman" w:hAnsi="Times New Roman" w:cs="Times New Roman"/>
          <w:sz w:val="24"/>
          <w:szCs w:val="24"/>
        </w:rPr>
        <w:t>ity</w:t>
      </w:r>
      <w:r w:rsidRPr="005B5377">
        <w:rPr>
          <w:rFonts w:ascii="Times New Roman" w:hAnsi="Times New Roman" w:cs="Times New Roman"/>
          <w:sz w:val="24"/>
          <w:szCs w:val="24"/>
        </w:rPr>
        <w:t xml:space="preserve"> to change</w:t>
      </w:r>
      <w:r w:rsidR="00B24322" w:rsidRPr="005B5377">
        <w:rPr>
          <w:rFonts w:ascii="Times New Roman" w:hAnsi="Times New Roman" w:cs="Times New Roman"/>
          <w:sz w:val="24"/>
          <w:szCs w:val="24"/>
        </w:rPr>
        <w:t xml:space="preserve"> </w:t>
      </w:r>
      <w:r w:rsidR="006F6944" w:rsidRPr="005B5377">
        <w:rPr>
          <w:rFonts w:ascii="Times New Roman" w:hAnsi="Times New Roman" w:cs="Times New Roman"/>
          <w:sz w:val="24"/>
          <w:szCs w:val="24"/>
        </w:rPr>
        <w:fldChar w:fldCharType="begin"/>
      </w:r>
      <w:r w:rsidR="006F6944" w:rsidRPr="005B5377">
        <w:rPr>
          <w:rFonts w:ascii="Times New Roman" w:hAnsi="Times New Roman" w:cs="Times New Roman"/>
          <w:sz w:val="24"/>
          <w:szCs w:val="24"/>
        </w:rPr>
        <w:instrText xml:space="preserve"> ADDIN ZOTERO_ITEM CSL_CITATION {"citationID":"8uYiieBY","properties":{"formattedCitation":"(Mundt et al., 2002)","plainCitation":"(Mundt et al., 2002)","noteIndex":0},"citationItems":[{"id":23,"uris":["http://zotero.org/users/11411579/items/46N5WADG"],"itemData":{"id":23,"type":"article-journal","container-title":"British Journal of Psychiatry","DOI":"https://doi.org/10.1192/bjp.180.5.461","page":"461-464","title":"The Work and Social Adjustment Scale: a simple measure of impairment in functioning","volume":"180","author":[{"family":"Mundt","given":"J.C."},{"family":"Marks","given":"I.M."},{"family":"Shear","given":"M.K"},{"family":"Greist","given":"J.H."}],"issued":{"date-parts":[["2002"]]}}}],"schema":"https://github.com/citation-style-language/schema/raw/master/csl-citation.json"} </w:instrText>
      </w:r>
      <w:r w:rsidR="006F6944" w:rsidRPr="005B5377">
        <w:rPr>
          <w:rFonts w:ascii="Times New Roman" w:hAnsi="Times New Roman" w:cs="Times New Roman"/>
          <w:sz w:val="24"/>
          <w:szCs w:val="24"/>
        </w:rPr>
        <w:fldChar w:fldCharType="separate"/>
      </w:r>
      <w:r w:rsidR="006F6944" w:rsidRPr="005B5377">
        <w:rPr>
          <w:rFonts w:ascii="Times New Roman" w:hAnsi="Times New Roman" w:cs="Times New Roman"/>
          <w:sz w:val="24"/>
        </w:rPr>
        <w:t>(Mundt et al., 2002)</w:t>
      </w:r>
      <w:r w:rsidR="006F6944" w:rsidRPr="005B5377">
        <w:rPr>
          <w:rFonts w:ascii="Times New Roman" w:hAnsi="Times New Roman" w:cs="Times New Roman"/>
          <w:sz w:val="24"/>
          <w:szCs w:val="24"/>
        </w:rPr>
        <w:fldChar w:fldCharType="end"/>
      </w:r>
      <w:r w:rsidR="00F157CE" w:rsidRPr="005B5377">
        <w:rPr>
          <w:rFonts w:ascii="Times New Roman" w:hAnsi="Times New Roman" w:cs="Times New Roman"/>
          <w:sz w:val="24"/>
          <w:szCs w:val="24"/>
        </w:rPr>
        <w:t>.</w:t>
      </w:r>
      <w:r w:rsidR="0052014D" w:rsidRPr="005B5377">
        <w:rPr>
          <w:rFonts w:ascii="Times New Roman" w:hAnsi="Times New Roman" w:cs="Times New Roman"/>
          <w:sz w:val="24"/>
          <w:szCs w:val="24"/>
        </w:rPr>
        <w:t xml:space="preserve"> </w:t>
      </w:r>
    </w:p>
    <w:p w14:paraId="08A639D6" w14:textId="60E9087F" w:rsidR="00DA2A84" w:rsidRPr="005B5377" w:rsidRDefault="003A747E" w:rsidP="00D26EDA">
      <w:pPr>
        <w:spacing w:line="480" w:lineRule="auto"/>
        <w:rPr>
          <w:rFonts w:ascii="Times New Roman" w:hAnsi="Times New Roman" w:cs="Times New Roman"/>
          <w:b/>
          <w:bCs/>
          <w:sz w:val="24"/>
          <w:szCs w:val="24"/>
        </w:rPr>
      </w:pPr>
      <w:r w:rsidRPr="005B5377">
        <w:rPr>
          <w:rFonts w:ascii="Times New Roman" w:hAnsi="Times New Roman" w:cs="Times New Roman"/>
          <w:b/>
          <w:bCs/>
          <w:sz w:val="24"/>
          <w:szCs w:val="24"/>
        </w:rPr>
        <w:t>Analysis</w:t>
      </w:r>
    </w:p>
    <w:p w14:paraId="4314CA01" w14:textId="77777777" w:rsidR="00A45D0B" w:rsidRDefault="00C90722" w:rsidP="00A45D0B">
      <w:pPr>
        <w:spacing w:line="480" w:lineRule="auto"/>
        <w:rPr>
          <w:rFonts w:ascii="Times New Roman" w:hAnsi="Times New Roman" w:cs="Times New Roman"/>
          <w:b/>
          <w:bCs/>
          <w:i/>
          <w:iCs/>
          <w:sz w:val="24"/>
          <w:szCs w:val="24"/>
        </w:rPr>
      </w:pPr>
      <w:r w:rsidRPr="006819F4">
        <w:rPr>
          <w:rFonts w:ascii="Times New Roman" w:hAnsi="Times New Roman" w:cs="Times New Roman"/>
          <w:b/>
          <w:bCs/>
          <w:i/>
          <w:iCs/>
          <w:sz w:val="24"/>
          <w:szCs w:val="24"/>
        </w:rPr>
        <w:t>Data Completion</w:t>
      </w:r>
    </w:p>
    <w:p w14:paraId="084E7D86" w14:textId="696782E0" w:rsidR="008F6A3A" w:rsidRPr="005B5377" w:rsidRDefault="00AE0BC0" w:rsidP="00A45D0B">
      <w:pPr>
        <w:spacing w:line="480" w:lineRule="auto"/>
        <w:rPr>
          <w:rFonts w:ascii="Times New Roman" w:hAnsi="Times New Roman" w:cs="Times New Roman"/>
          <w:sz w:val="24"/>
          <w:szCs w:val="24"/>
        </w:rPr>
      </w:pPr>
      <w:r w:rsidRPr="005B5377">
        <w:rPr>
          <w:rFonts w:ascii="Times New Roman" w:hAnsi="Times New Roman" w:cs="Times New Roman"/>
          <w:sz w:val="24"/>
          <w:szCs w:val="24"/>
        </w:rPr>
        <w:t>D</w:t>
      </w:r>
      <w:r w:rsidR="00E42502" w:rsidRPr="005B5377">
        <w:rPr>
          <w:rFonts w:ascii="Times New Roman" w:hAnsi="Times New Roman" w:cs="Times New Roman"/>
          <w:sz w:val="24"/>
          <w:szCs w:val="24"/>
        </w:rPr>
        <w:t xml:space="preserve">ata completion </w:t>
      </w:r>
      <w:r w:rsidR="00E86AAE" w:rsidRPr="005B5377">
        <w:rPr>
          <w:rFonts w:ascii="Times New Roman" w:hAnsi="Times New Roman" w:cs="Times New Roman"/>
          <w:sz w:val="24"/>
          <w:szCs w:val="24"/>
        </w:rPr>
        <w:t>was reviewed pre and post intervention</w:t>
      </w:r>
      <w:r w:rsidR="00C4617A" w:rsidRPr="005B5377">
        <w:rPr>
          <w:rFonts w:ascii="Times New Roman" w:hAnsi="Times New Roman" w:cs="Times New Roman"/>
          <w:sz w:val="24"/>
          <w:szCs w:val="24"/>
        </w:rPr>
        <w:t xml:space="preserve">. </w:t>
      </w:r>
      <w:r w:rsidR="00E862D3" w:rsidRPr="005B5377">
        <w:rPr>
          <w:rFonts w:ascii="Times New Roman" w:hAnsi="Times New Roman" w:cs="Times New Roman"/>
          <w:sz w:val="24"/>
          <w:szCs w:val="24"/>
        </w:rPr>
        <w:t>F</w:t>
      </w:r>
      <w:r w:rsidR="007F090E" w:rsidRPr="005B5377">
        <w:rPr>
          <w:rFonts w:ascii="Times New Roman" w:hAnsi="Times New Roman" w:cs="Times New Roman"/>
          <w:sz w:val="24"/>
          <w:szCs w:val="24"/>
        </w:rPr>
        <w:t xml:space="preserve">requencies and </w:t>
      </w:r>
      <w:r w:rsidR="00C4617A" w:rsidRPr="005B5377">
        <w:rPr>
          <w:rFonts w:ascii="Times New Roman" w:hAnsi="Times New Roman" w:cs="Times New Roman"/>
          <w:sz w:val="24"/>
          <w:szCs w:val="24"/>
        </w:rPr>
        <w:t xml:space="preserve">percentages missing for each measure and demographic </w:t>
      </w:r>
      <w:r w:rsidR="00E862D3" w:rsidRPr="005B5377">
        <w:rPr>
          <w:rFonts w:ascii="Times New Roman" w:hAnsi="Times New Roman" w:cs="Times New Roman"/>
          <w:sz w:val="24"/>
          <w:szCs w:val="24"/>
        </w:rPr>
        <w:t xml:space="preserve">were reported </w:t>
      </w:r>
      <w:r w:rsidR="006447EF">
        <w:rPr>
          <w:rFonts w:ascii="Times New Roman" w:hAnsi="Times New Roman" w:cs="Times New Roman"/>
          <w:sz w:val="24"/>
          <w:szCs w:val="24"/>
        </w:rPr>
        <w:t xml:space="preserve">and </w:t>
      </w:r>
      <w:r w:rsidR="00C4617A" w:rsidRPr="005B5377">
        <w:rPr>
          <w:rFonts w:ascii="Times New Roman" w:hAnsi="Times New Roman" w:cs="Times New Roman"/>
          <w:sz w:val="24"/>
          <w:szCs w:val="24"/>
        </w:rPr>
        <w:t xml:space="preserve">patterns of </w:t>
      </w:r>
      <w:r w:rsidR="00E42502" w:rsidRPr="005B5377">
        <w:rPr>
          <w:rFonts w:ascii="Times New Roman" w:hAnsi="Times New Roman" w:cs="Times New Roman"/>
          <w:sz w:val="24"/>
          <w:szCs w:val="24"/>
        </w:rPr>
        <w:t xml:space="preserve">missing </w:t>
      </w:r>
      <w:r w:rsidR="00C4617A" w:rsidRPr="005B5377">
        <w:rPr>
          <w:rFonts w:ascii="Times New Roman" w:hAnsi="Times New Roman" w:cs="Times New Roman"/>
          <w:sz w:val="24"/>
          <w:szCs w:val="24"/>
        </w:rPr>
        <w:t>data</w:t>
      </w:r>
      <w:r w:rsidR="00475CC8" w:rsidRPr="005B5377">
        <w:rPr>
          <w:rFonts w:ascii="Times New Roman" w:hAnsi="Times New Roman" w:cs="Times New Roman"/>
          <w:sz w:val="24"/>
          <w:szCs w:val="24"/>
        </w:rPr>
        <w:t xml:space="preserve"> observed</w:t>
      </w:r>
      <w:r w:rsidR="00E42502" w:rsidRPr="005B5377">
        <w:rPr>
          <w:rFonts w:ascii="Times New Roman" w:hAnsi="Times New Roman" w:cs="Times New Roman"/>
          <w:sz w:val="24"/>
          <w:szCs w:val="24"/>
        </w:rPr>
        <w:t xml:space="preserve">. </w:t>
      </w:r>
    </w:p>
    <w:p w14:paraId="62E47E8A" w14:textId="1A945F9B" w:rsidR="008F6A3A" w:rsidRPr="00DA20B9" w:rsidRDefault="00CD3FAA" w:rsidP="00DA44B7">
      <w:pPr>
        <w:spacing w:line="480" w:lineRule="auto"/>
        <w:rPr>
          <w:rFonts w:ascii="Times New Roman" w:hAnsi="Times New Roman" w:cs="Times New Roman"/>
          <w:b/>
          <w:bCs/>
          <w:i/>
          <w:iCs/>
          <w:sz w:val="24"/>
          <w:szCs w:val="24"/>
        </w:rPr>
      </w:pPr>
      <w:r w:rsidRPr="00DA20B9">
        <w:rPr>
          <w:rFonts w:ascii="Times New Roman" w:hAnsi="Times New Roman" w:cs="Times New Roman"/>
          <w:b/>
          <w:bCs/>
          <w:i/>
          <w:iCs/>
          <w:sz w:val="24"/>
          <w:szCs w:val="24"/>
        </w:rPr>
        <w:t>Reliable and Clinical Change</w:t>
      </w:r>
      <w:r w:rsidR="008F6A3A" w:rsidRPr="00DA20B9">
        <w:rPr>
          <w:rFonts w:ascii="Times New Roman" w:hAnsi="Times New Roman" w:cs="Times New Roman"/>
          <w:b/>
          <w:bCs/>
          <w:i/>
          <w:iCs/>
          <w:sz w:val="24"/>
          <w:szCs w:val="24"/>
        </w:rPr>
        <w:t xml:space="preserve"> Analysis</w:t>
      </w:r>
    </w:p>
    <w:p w14:paraId="01682D0B" w14:textId="694B5E01" w:rsidR="00F2548E" w:rsidRPr="005B5377" w:rsidRDefault="006A67F7" w:rsidP="00D81C4D">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 xml:space="preserve">Reliable change scores </w:t>
      </w:r>
      <w:r w:rsidR="001D13DE" w:rsidRPr="005B5377">
        <w:rPr>
          <w:rFonts w:ascii="Times New Roman" w:hAnsi="Times New Roman" w:cs="Times New Roman"/>
          <w:sz w:val="24"/>
          <w:szCs w:val="24"/>
        </w:rPr>
        <w:t>were</w:t>
      </w:r>
      <w:r w:rsidRPr="005B5377">
        <w:rPr>
          <w:rFonts w:ascii="Times New Roman" w:hAnsi="Times New Roman" w:cs="Times New Roman"/>
          <w:sz w:val="24"/>
          <w:szCs w:val="24"/>
        </w:rPr>
        <w:t xml:space="preserve"> calculated for both the DTS and DERS total scores</w:t>
      </w:r>
      <w:r w:rsidR="00D16F42" w:rsidRPr="005B5377">
        <w:rPr>
          <w:rFonts w:ascii="Times New Roman" w:hAnsi="Times New Roman" w:cs="Times New Roman"/>
          <w:sz w:val="24"/>
          <w:szCs w:val="24"/>
        </w:rPr>
        <w:t xml:space="preserve"> using </w:t>
      </w:r>
      <w:r w:rsidR="00831342" w:rsidRPr="005B5377">
        <w:rPr>
          <w:rFonts w:ascii="Times New Roman" w:hAnsi="Times New Roman" w:cs="Times New Roman"/>
          <w:sz w:val="24"/>
          <w:szCs w:val="24"/>
        </w:rPr>
        <w:t xml:space="preserve">the </w:t>
      </w:r>
      <w:r w:rsidR="00831342" w:rsidRPr="005B5377">
        <w:rPr>
          <w:rFonts w:ascii="Times New Roman" w:hAnsi="Times New Roman" w:cs="Times New Roman"/>
          <w:i/>
          <w:iCs/>
          <w:sz w:val="24"/>
          <w:szCs w:val="24"/>
        </w:rPr>
        <w:t xml:space="preserve">Reliable and Clinical Change Generator for Windows </w:t>
      </w:r>
      <w:r w:rsidR="00C26F4B" w:rsidRPr="005B5377">
        <w:rPr>
          <w:rFonts w:ascii="Times New Roman" w:hAnsi="Times New Roman" w:cs="Times New Roman"/>
          <w:sz w:val="24"/>
          <w:szCs w:val="24"/>
        </w:rPr>
        <w:fldChar w:fldCharType="begin"/>
      </w:r>
      <w:r w:rsidR="009F5FAE" w:rsidRPr="005B5377">
        <w:rPr>
          <w:rFonts w:ascii="Times New Roman" w:hAnsi="Times New Roman" w:cs="Times New Roman"/>
          <w:sz w:val="24"/>
          <w:szCs w:val="24"/>
        </w:rPr>
        <w:instrText xml:space="preserve"> ADDIN ZOTERO_ITEM CSL_CITATION {"citationID":"j31wAspH","properties":{"formattedCitation":"(Devilly, 2005)","plainCitation":"(Devilly, 2005)","noteIndex":0},"citationItems":[{"id":263,"uris":["http://zotero.org/users/11411579/items/HJY796HC"],"itemData":{"id":263,"type":"software","event-place":"Australia","publisher":"Brain Sciences Institute, Swinburne University","publisher-place":"Australia","title":"The Reliable &amp; Clinical Change Generator for Windows (Professional Edition)","version":"4","author":[{"family":"Devilly","given":"G.J."}],"issued":{"date-parts":[["2005"]]}}}],"schema":"https://github.com/citation-style-language/schema/raw/master/csl-citation.json"} </w:instrText>
      </w:r>
      <w:r w:rsidR="00C26F4B" w:rsidRPr="005B5377">
        <w:rPr>
          <w:rFonts w:ascii="Times New Roman" w:hAnsi="Times New Roman" w:cs="Times New Roman"/>
          <w:sz w:val="24"/>
          <w:szCs w:val="24"/>
        </w:rPr>
        <w:fldChar w:fldCharType="separate"/>
      </w:r>
      <w:r w:rsidR="00C26F4B" w:rsidRPr="005B5377">
        <w:rPr>
          <w:rFonts w:ascii="Times New Roman" w:hAnsi="Times New Roman" w:cs="Times New Roman"/>
          <w:sz w:val="24"/>
          <w:szCs w:val="24"/>
        </w:rPr>
        <w:t>(Devilly, 2005)</w:t>
      </w:r>
      <w:r w:rsidR="00C26F4B" w:rsidRPr="005B5377">
        <w:rPr>
          <w:rFonts w:ascii="Times New Roman" w:hAnsi="Times New Roman" w:cs="Times New Roman"/>
          <w:sz w:val="24"/>
          <w:szCs w:val="24"/>
        </w:rPr>
        <w:fldChar w:fldCharType="end"/>
      </w:r>
      <w:r w:rsidR="0020376C">
        <w:rPr>
          <w:rFonts w:ascii="Times New Roman" w:hAnsi="Times New Roman" w:cs="Times New Roman"/>
          <w:sz w:val="24"/>
          <w:szCs w:val="24"/>
        </w:rPr>
        <w:t>, based on methodology</w:t>
      </w:r>
      <w:r w:rsidR="00EA2424">
        <w:rPr>
          <w:rFonts w:ascii="Times New Roman" w:hAnsi="Times New Roman" w:cs="Times New Roman"/>
          <w:sz w:val="24"/>
          <w:szCs w:val="24"/>
        </w:rPr>
        <w:t xml:space="preserve"> outlined by </w:t>
      </w:r>
      <w:r w:rsidR="00EA2424" w:rsidRPr="005B5377">
        <w:rPr>
          <w:rFonts w:ascii="Times New Roman" w:hAnsi="Times New Roman" w:cs="Times New Roman"/>
          <w:sz w:val="24"/>
          <w:szCs w:val="24"/>
        </w:rPr>
        <w:fldChar w:fldCharType="begin"/>
      </w:r>
      <w:r w:rsidR="009B50C5">
        <w:rPr>
          <w:rFonts w:ascii="Times New Roman" w:hAnsi="Times New Roman" w:cs="Times New Roman"/>
          <w:sz w:val="24"/>
          <w:szCs w:val="24"/>
        </w:rPr>
        <w:instrText xml:space="preserve"> ADDIN ZOTERO_ITEM CSL_CITATION {"citationID":"hUVbaDLJ","properties":{"formattedCitation":"(Jacobson &amp; Truax, 1991)","plainCitation":"(Jacobson &amp; Truax, 1991)","dontUpdate":true,"noteIndex":0},"citationItems":[{"id":123,"uris":["http://zotero.org/users/11411579/items/RBTDCAY4"],"itemData":{"id":123,"type":"article-journal","abstract":"In 1984, N. S. Jacobson et al (see record 1985-00073-001)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 (PsycINFO Database Record (c) 2016 APA, all rights reserved)","container-title":"Journal of Consulting and Clinical Psychology","DOI":"10.1037/0022-006X.59.1.12","ISSN":"1939-2117","issue":"1","note":"publisher-place: US\npublisher: American Psychological Association","page":"12-19","source":"APA PsycNet","title":"Clinical significance: A statistical approach to defining meaningful change in psychotherapy research","title-short":"Clinical significance","volume":"59","author":[{"family":"Jacobson","given":"Neil S."},{"family":"Truax","given":"Paula"}],"issued":{"date-parts":[["1991"]]}}}],"schema":"https://github.com/citation-style-language/schema/raw/master/csl-citation.json"} </w:instrText>
      </w:r>
      <w:r w:rsidR="00EA2424" w:rsidRPr="005B5377">
        <w:rPr>
          <w:rFonts w:ascii="Times New Roman" w:hAnsi="Times New Roman" w:cs="Times New Roman"/>
          <w:sz w:val="24"/>
          <w:szCs w:val="24"/>
        </w:rPr>
        <w:fldChar w:fldCharType="separate"/>
      </w:r>
      <w:r w:rsidR="00EA2424" w:rsidRPr="005B5377">
        <w:rPr>
          <w:rFonts w:ascii="Times New Roman" w:hAnsi="Times New Roman" w:cs="Times New Roman"/>
          <w:sz w:val="24"/>
          <w:szCs w:val="24"/>
        </w:rPr>
        <w:t>Jacobson &amp; Truax</w:t>
      </w:r>
      <w:r w:rsidR="00EA2424">
        <w:rPr>
          <w:rFonts w:ascii="Times New Roman" w:hAnsi="Times New Roman" w:cs="Times New Roman"/>
          <w:sz w:val="24"/>
          <w:szCs w:val="24"/>
        </w:rPr>
        <w:t xml:space="preserve"> (</w:t>
      </w:r>
      <w:r w:rsidR="00EA2424" w:rsidRPr="005B5377">
        <w:rPr>
          <w:rFonts w:ascii="Times New Roman" w:hAnsi="Times New Roman" w:cs="Times New Roman"/>
          <w:sz w:val="24"/>
          <w:szCs w:val="24"/>
        </w:rPr>
        <w:t>1991)</w:t>
      </w:r>
      <w:r w:rsidR="00EA2424" w:rsidRPr="005B5377">
        <w:rPr>
          <w:rFonts w:ascii="Times New Roman" w:hAnsi="Times New Roman" w:cs="Times New Roman"/>
          <w:sz w:val="24"/>
          <w:szCs w:val="24"/>
        </w:rPr>
        <w:fldChar w:fldCharType="end"/>
      </w:r>
      <w:r w:rsidR="008F6A3A" w:rsidRPr="005B5377">
        <w:rPr>
          <w:rFonts w:ascii="Times New Roman" w:hAnsi="Times New Roman" w:cs="Times New Roman"/>
          <w:sz w:val="24"/>
          <w:szCs w:val="24"/>
        </w:rPr>
        <w:t>.</w:t>
      </w:r>
      <w:r w:rsidR="00CA0967" w:rsidRPr="005B5377">
        <w:rPr>
          <w:rFonts w:ascii="Times New Roman" w:hAnsi="Times New Roman" w:cs="Times New Roman"/>
          <w:sz w:val="24"/>
          <w:szCs w:val="24"/>
        </w:rPr>
        <w:t xml:space="preserve"> </w:t>
      </w:r>
      <w:r w:rsidR="008A6EE5" w:rsidRPr="008A6EE5">
        <w:rPr>
          <w:rFonts w:ascii="Times New Roman" w:hAnsi="Times New Roman" w:cs="Times New Roman"/>
          <w:sz w:val="24"/>
          <w:szCs w:val="24"/>
        </w:rPr>
        <w:t>This requires the pre and post difference score, divided by the standard error of the difference (</w:t>
      </w:r>
      <w:proofErr w:type="spellStart"/>
      <w:r w:rsidR="008A6EE5" w:rsidRPr="008A6EE5">
        <w:rPr>
          <w:rFonts w:ascii="Times New Roman" w:hAnsi="Times New Roman" w:cs="Times New Roman"/>
          <w:sz w:val="24"/>
          <w:szCs w:val="24"/>
        </w:rPr>
        <w:t>SEdiff</w:t>
      </w:r>
      <w:proofErr w:type="spellEnd"/>
      <w:r w:rsidR="008A6EE5" w:rsidRPr="008A6EE5">
        <w:rPr>
          <w:rFonts w:ascii="Times New Roman" w:hAnsi="Times New Roman" w:cs="Times New Roman"/>
          <w:sz w:val="24"/>
          <w:szCs w:val="24"/>
        </w:rPr>
        <w:t xml:space="preserve">), which accounts for measurement error and test reliability. If the resulting value is greater than ±1.96, the change is considered statistically reliable at the 95% confidence level. </w:t>
      </w:r>
      <w:r w:rsidR="00E36AB0" w:rsidRPr="005B5377">
        <w:rPr>
          <w:rFonts w:ascii="Times New Roman" w:hAnsi="Times New Roman" w:cs="Times New Roman"/>
          <w:sz w:val="24"/>
          <w:szCs w:val="24"/>
        </w:rPr>
        <w:t>A measure of internal consistency</w:t>
      </w:r>
      <w:r w:rsidR="00B0105E" w:rsidRPr="005B5377">
        <w:rPr>
          <w:rFonts w:ascii="Times New Roman" w:hAnsi="Times New Roman" w:cs="Times New Roman"/>
          <w:sz w:val="24"/>
          <w:szCs w:val="24"/>
        </w:rPr>
        <w:t xml:space="preserve"> of the measure</w:t>
      </w:r>
      <w:r w:rsidR="00E36AB0" w:rsidRPr="005B5377">
        <w:rPr>
          <w:rFonts w:ascii="Times New Roman" w:hAnsi="Times New Roman" w:cs="Times New Roman"/>
          <w:sz w:val="24"/>
          <w:szCs w:val="24"/>
        </w:rPr>
        <w:t>, rather than test-re</w:t>
      </w:r>
      <w:r w:rsidR="00CF4312" w:rsidRPr="005B5377">
        <w:rPr>
          <w:rFonts w:ascii="Times New Roman" w:hAnsi="Times New Roman" w:cs="Times New Roman"/>
          <w:sz w:val="24"/>
          <w:szCs w:val="24"/>
        </w:rPr>
        <w:t>test reliability</w:t>
      </w:r>
      <w:r w:rsidR="00AE2BA8" w:rsidRPr="005B5377">
        <w:rPr>
          <w:rFonts w:ascii="Times New Roman" w:hAnsi="Times New Roman" w:cs="Times New Roman"/>
          <w:sz w:val="24"/>
          <w:szCs w:val="24"/>
        </w:rPr>
        <w:t>, was adopted in both cases</w:t>
      </w:r>
      <w:r w:rsidR="005D00DE" w:rsidRPr="005B5377">
        <w:rPr>
          <w:rFonts w:ascii="Times New Roman" w:hAnsi="Times New Roman" w:cs="Times New Roman"/>
          <w:sz w:val="24"/>
          <w:szCs w:val="24"/>
        </w:rPr>
        <w:t xml:space="preserve">, </w:t>
      </w:r>
      <w:r w:rsidR="003760A9" w:rsidRPr="005B5377">
        <w:rPr>
          <w:rFonts w:ascii="Times New Roman" w:hAnsi="Times New Roman" w:cs="Times New Roman"/>
          <w:sz w:val="24"/>
          <w:szCs w:val="24"/>
        </w:rPr>
        <w:t xml:space="preserve">as </w:t>
      </w:r>
      <w:r w:rsidR="00DD4F5D" w:rsidRPr="005B5377">
        <w:rPr>
          <w:rFonts w:ascii="Times New Roman" w:hAnsi="Times New Roman" w:cs="Times New Roman"/>
          <w:sz w:val="24"/>
          <w:szCs w:val="24"/>
        </w:rPr>
        <w:t xml:space="preserve">it is considered </w:t>
      </w:r>
      <w:r w:rsidR="002C4624" w:rsidRPr="005B5377">
        <w:rPr>
          <w:rFonts w:ascii="Times New Roman" w:hAnsi="Times New Roman" w:cs="Times New Roman"/>
          <w:sz w:val="24"/>
          <w:szCs w:val="24"/>
        </w:rPr>
        <w:t xml:space="preserve">most in line </w:t>
      </w:r>
      <w:r w:rsidR="005D00DE" w:rsidRPr="005B5377">
        <w:rPr>
          <w:rFonts w:ascii="Times New Roman" w:hAnsi="Times New Roman" w:cs="Times New Roman"/>
          <w:sz w:val="24"/>
          <w:szCs w:val="24"/>
        </w:rPr>
        <w:t xml:space="preserve">with </w:t>
      </w:r>
      <w:r w:rsidR="003760A9" w:rsidRPr="005B5377">
        <w:rPr>
          <w:rFonts w:ascii="Times New Roman" w:hAnsi="Times New Roman" w:cs="Times New Roman"/>
          <w:sz w:val="24"/>
          <w:szCs w:val="24"/>
        </w:rPr>
        <w:t xml:space="preserve">classical </w:t>
      </w:r>
      <w:r w:rsidR="005D00DE" w:rsidRPr="005B5377">
        <w:rPr>
          <w:rFonts w:ascii="Times New Roman" w:hAnsi="Times New Roman" w:cs="Times New Roman"/>
          <w:sz w:val="24"/>
          <w:szCs w:val="24"/>
        </w:rPr>
        <w:t>reliability theory</w:t>
      </w:r>
      <w:r w:rsidR="00D84B67">
        <w:rPr>
          <w:rFonts w:ascii="Times New Roman" w:hAnsi="Times New Roman" w:cs="Times New Roman"/>
          <w:sz w:val="24"/>
          <w:szCs w:val="24"/>
        </w:rPr>
        <w:t xml:space="preserve"> (Lambert &amp; Bailey, 2012).</w:t>
      </w:r>
      <w:r w:rsidR="00CF4312" w:rsidRPr="005B5377">
        <w:rPr>
          <w:rFonts w:ascii="Times New Roman" w:hAnsi="Times New Roman" w:cs="Times New Roman"/>
          <w:sz w:val="24"/>
          <w:szCs w:val="24"/>
        </w:rPr>
        <w:t xml:space="preserve"> </w:t>
      </w:r>
      <w:r w:rsidR="004B16B0" w:rsidRPr="005B5377">
        <w:rPr>
          <w:rFonts w:ascii="Times New Roman" w:hAnsi="Times New Roman" w:cs="Times New Roman"/>
          <w:sz w:val="24"/>
          <w:szCs w:val="24"/>
        </w:rPr>
        <w:t>It also ex</w:t>
      </w:r>
      <w:r w:rsidR="00B0105E" w:rsidRPr="005B5377">
        <w:rPr>
          <w:rFonts w:ascii="Times New Roman" w:hAnsi="Times New Roman" w:cs="Times New Roman"/>
          <w:sz w:val="24"/>
          <w:szCs w:val="24"/>
        </w:rPr>
        <w:t xml:space="preserve">cludes </w:t>
      </w:r>
      <w:r w:rsidR="00AE20AA" w:rsidRPr="005B5377">
        <w:rPr>
          <w:rFonts w:ascii="Times New Roman" w:hAnsi="Times New Roman" w:cs="Times New Roman"/>
          <w:sz w:val="24"/>
          <w:szCs w:val="24"/>
        </w:rPr>
        <w:t>expected change over the testing interva</w:t>
      </w:r>
      <w:r w:rsidR="00F15A79">
        <w:rPr>
          <w:rFonts w:ascii="Times New Roman" w:hAnsi="Times New Roman" w:cs="Times New Roman"/>
          <w:sz w:val="24"/>
          <w:szCs w:val="24"/>
        </w:rPr>
        <w:t>l</w:t>
      </w:r>
      <w:r w:rsidR="007B2DCF" w:rsidRPr="005B5377">
        <w:rPr>
          <w:rFonts w:ascii="Times New Roman" w:hAnsi="Times New Roman" w:cs="Times New Roman"/>
          <w:sz w:val="24"/>
          <w:szCs w:val="24"/>
        </w:rPr>
        <w:t xml:space="preserve"> </w:t>
      </w:r>
      <w:r w:rsidR="007B2DCF" w:rsidRPr="005B5377">
        <w:rPr>
          <w:rFonts w:ascii="Times New Roman" w:hAnsi="Times New Roman" w:cs="Times New Roman"/>
          <w:sz w:val="24"/>
          <w:szCs w:val="24"/>
        </w:rPr>
        <w:fldChar w:fldCharType="begin"/>
      </w:r>
      <w:r w:rsidR="007B2DCF" w:rsidRPr="005B5377">
        <w:rPr>
          <w:rFonts w:ascii="Times New Roman" w:hAnsi="Times New Roman" w:cs="Times New Roman"/>
          <w:sz w:val="24"/>
          <w:szCs w:val="24"/>
        </w:rPr>
        <w:instrText xml:space="preserve"> ADDIN ZOTERO_ITEM CSL_CITATION {"citationID":"hQONG13F","properties":{"formattedCitation":"(Evans et al., 1998)","plainCitation":"(Evans et al., 1998)","noteIndex":0},"citationItems":[{"id":295,"uris":["http://zotero.org/users/11411579/items/PC2DNKFN"],"itemData":{"id":295,"type":"article-journal","abstract":"Where outcomes are unequivocal (life or death; being able to walk v being paralysed) clinicians, researchers, and patients find it easy to speak the same language in evaluating results. However, in much of mental health work initial states and outcomes of treatments are measured on continuous scales and the distribution of the “normal” often overlaps with the range of the “abnormal.” In this situation, clinicians and researchers often talk different languages about change data, and both are probably poor at conveying their thoughts to patients.\n\nResearchers traditionally compare means between groups. Their statistical methods, using distributions of the scores before and after treatment to suggest whether change is a sampling artefact or a chance finding, have been known for many years.1 By contrast, clinicians are more often concerned with changes in particular individuals they are treating and often dichotomise outcome as “success” or “failure.” The number needed to treat (NNT) method of presenting results has gone some way to bridge this gap but often uses arbitrary criteria on which to dichotomise change into “success” and “failure.” A typical example is the criterion of a 50% drop on the Hamilton Depression Rating Scale score. A method bridging these approaches would assist the translation of research results into clinical practice.\n\nJacobson et al proposed a method of determining reliable and clinically significant change (RCSC) that summarises changes at the level of the individual in the context of observed changes for the whole sample.2, 3–5 Their methods are applicable, in one form or another, to the measurement of change on any continuous scale for any clinical problem, although they have been reported primarily in the psychotherapy research literature.\n\nThe broad concept of reliable and clinically significant change rests on 2 questions being addressed at the level of each …","container-title":"Evidence Based Mental Health","DOI":"10.1136/ebmh.1.3.70","journalAbbreviation":"Evidence Based Mental Health","page":"70-72","source":"ResearchGate","title":"The contribution of reliable and clinically significant change methods to evidence-based mental health","volume":"1","author":[{"family":"Evans","given":"Chris"},{"family":"Margison","given":"Frank"},{"family":"Barkham","given":"Michael"}],"issued":{"date-parts":[["1998",8,1]]}}}],"schema":"https://github.com/citation-style-language/schema/raw/master/csl-citation.json"} </w:instrText>
      </w:r>
      <w:r w:rsidR="007B2DCF" w:rsidRPr="005B5377">
        <w:rPr>
          <w:rFonts w:ascii="Times New Roman" w:hAnsi="Times New Roman" w:cs="Times New Roman"/>
          <w:sz w:val="24"/>
          <w:szCs w:val="24"/>
        </w:rPr>
        <w:fldChar w:fldCharType="separate"/>
      </w:r>
      <w:r w:rsidR="007B2DCF" w:rsidRPr="005B5377">
        <w:rPr>
          <w:rFonts w:ascii="Times New Roman" w:hAnsi="Times New Roman" w:cs="Times New Roman"/>
          <w:sz w:val="24"/>
          <w:szCs w:val="24"/>
        </w:rPr>
        <w:t>(Evans et al., 1998)</w:t>
      </w:r>
      <w:r w:rsidR="007B2DCF" w:rsidRPr="005B5377">
        <w:rPr>
          <w:rFonts w:ascii="Times New Roman" w:hAnsi="Times New Roman" w:cs="Times New Roman"/>
          <w:sz w:val="24"/>
          <w:szCs w:val="24"/>
        </w:rPr>
        <w:fldChar w:fldCharType="end"/>
      </w:r>
      <w:r w:rsidR="009F1100" w:rsidRPr="005B5377">
        <w:rPr>
          <w:rFonts w:ascii="Times New Roman" w:hAnsi="Times New Roman" w:cs="Times New Roman"/>
          <w:sz w:val="24"/>
          <w:szCs w:val="24"/>
        </w:rPr>
        <w:t xml:space="preserve">. </w:t>
      </w:r>
      <w:r w:rsidR="009B269D" w:rsidRPr="009B269D">
        <w:rPr>
          <w:rFonts w:ascii="Times New Roman" w:hAnsi="Times New Roman" w:cs="Times New Roman"/>
          <w:sz w:val="24"/>
          <w:szCs w:val="24"/>
        </w:rPr>
        <w:t xml:space="preserve">Internal consistency </w:t>
      </w:r>
      <w:r w:rsidR="009B269D" w:rsidRPr="009B269D">
        <w:rPr>
          <w:rFonts w:ascii="Times New Roman" w:hAnsi="Times New Roman" w:cs="Times New Roman"/>
          <w:sz w:val="24"/>
          <w:szCs w:val="24"/>
        </w:rPr>
        <w:lastRenderedPageBreak/>
        <w:t xml:space="preserve">coefficients could not be calculated within </w:t>
      </w:r>
      <w:r w:rsidR="00FD33C2">
        <w:rPr>
          <w:rFonts w:ascii="Times New Roman" w:hAnsi="Times New Roman" w:cs="Times New Roman"/>
          <w:sz w:val="24"/>
          <w:szCs w:val="24"/>
        </w:rPr>
        <w:t>the</w:t>
      </w:r>
      <w:r w:rsidR="009B269D" w:rsidRPr="009B269D">
        <w:rPr>
          <w:rFonts w:ascii="Times New Roman" w:hAnsi="Times New Roman" w:cs="Times New Roman"/>
          <w:sz w:val="24"/>
          <w:szCs w:val="24"/>
        </w:rPr>
        <w:t xml:space="preserve"> sample due to the absence of item‑level data. Instead, published reliability estimates from the original scale developers</w:t>
      </w:r>
      <w:r w:rsidR="00FD33C2">
        <w:rPr>
          <w:rFonts w:ascii="Times New Roman" w:hAnsi="Times New Roman" w:cs="Times New Roman"/>
          <w:sz w:val="24"/>
          <w:szCs w:val="24"/>
        </w:rPr>
        <w:t xml:space="preserve"> were adopted.</w:t>
      </w:r>
      <w:r w:rsidR="009B269D" w:rsidRPr="009B269D">
        <w:rPr>
          <w:rFonts w:ascii="Times New Roman" w:hAnsi="Times New Roman" w:cs="Times New Roman"/>
          <w:sz w:val="24"/>
          <w:szCs w:val="24"/>
        </w:rPr>
        <w:t xml:space="preserve"> </w:t>
      </w:r>
      <w:r w:rsidR="00A5795B" w:rsidRPr="005B5377">
        <w:rPr>
          <w:rFonts w:ascii="Times New Roman" w:hAnsi="Times New Roman" w:cs="Times New Roman"/>
          <w:sz w:val="24"/>
          <w:szCs w:val="24"/>
        </w:rPr>
        <w:t>The</w:t>
      </w:r>
      <w:r w:rsidR="004B0247" w:rsidRPr="005B5377">
        <w:rPr>
          <w:rFonts w:ascii="Times New Roman" w:hAnsi="Times New Roman" w:cs="Times New Roman"/>
          <w:sz w:val="24"/>
          <w:szCs w:val="24"/>
        </w:rPr>
        <w:t xml:space="preserve"> </w:t>
      </w:r>
      <w:r w:rsidR="00A12E59" w:rsidRPr="005B5377">
        <w:rPr>
          <w:rFonts w:ascii="Times New Roman" w:hAnsi="Times New Roman" w:cs="Times New Roman"/>
          <w:sz w:val="24"/>
          <w:szCs w:val="24"/>
        </w:rPr>
        <w:t xml:space="preserve">developers of the DTS </w:t>
      </w:r>
      <w:r w:rsidR="00E32908" w:rsidRPr="005B5377">
        <w:rPr>
          <w:rFonts w:ascii="Times New Roman" w:hAnsi="Times New Roman" w:cs="Times New Roman"/>
          <w:sz w:val="24"/>
          <w:szCs w:val="24"/>
        </w:rPr>
        <w:t xml:space="preserve">and DERS </w:t>
      </w:r>
      <w:r w:rsidR="00A12E59" w:rsidRPr="005B5377">
        <w:rPr>
          <w:rFonts w:ascii="Times New Roman" w:hAnsi="Times New Roman" w:cs="Times New Roman"/>
          <w:sz w:val="24"/>
          <w:szCs w:val="24"/>
        </w:rPr>
        <w:t xml:space="preserve">report an </w:t>
      </w:r>
      <w:r w:rsidR="004B0247" w:rsidRPr="005B5377">
        <w:rPr>
          <w:rFonts w:ascii="Times New Roman" w:hAnsi="Times New Roman" w:cs="Times New Roman"/>
          <w:sz w:val="24"/>
          <w:szCs w:val="24"/>
        </w:rPr>
        <w:t>alpha co-effic</w:t>
      </w:r>
      <w:r w:rsidR="00A5795B" w:rsidRPr="005B5377">
        <w:rPr>
          <w:rFonts w:ascii="Times New Roman" w:hAnsi="Times New Roman" w:cs="Times New Roman"/>
          <w:sz w:val="24"/>
          <w:szCs w:val="24"/>
        </w:rPr>
        <w:t>i</w:t>
      </w:r>
      <w:r w:rsidR="004B0247" w:rsidRPr="005B5377">
        <w:rPr>
          <w:rFonts w:ascii="Times New Roman" w:hAnsi="Times New Roman" w:cs="Times New Roman"/>
          <w:sz w:val="24"/>
          <w:szCs w:val="24"/>
        </w:rPr>
        <w:t xml:space="preserve">ent </w:t>
      </w:r>
      <w:r w:rsidR="00A12E59" w:rsidRPr="005B5377">
        <w:rPr>
          <w:rFonts w:ascii="Times New Roman" w:hAnsi="Times New Roman" w:cs="Times New Roman"/>
          <w:sz w:val="24"/>
          <w:szCs w:val="24"/>
        </w:rPr>
        <w:t>of</w:t>
      </w:r>
      <w:r w:rsidR="004B0247" w:rsidRPr="005B5377">
        <w:rPr>
          <w:rFonts w:ascii="Times New Roman" w:hAnsi="Times New Roman" w:cs="Times New Roman"/>
          <w:sz w:val="24"/>
          <w:szCs w:val="24"/>
        </w:rPr>
        <w:t xml:space="preserve"> 0.89 </w:t>
      </w:r>
      <w:r w:rsidR="003C29CA" w:rsidRPr="005B5377">
        <w:rPr>
          <w:rFonts w:ascii="Times New Roman" w:hAnsi="Times New Roman" w:cs="Times New Roman"/>
          <w:sz w:val="24"/>
          <w:szCs w:val="24"/>
        </w:rPr>
        <w:t>(</w:t>
      </w:r>
      <w:r w:rsidR="006F6C02">
        <w:rPr>
          <w:rFonts w:ascii="Times New Roman" w:hAnsi="Times New Roman" w:cs="Times New Roman"/>
          <w:sz w:val="24"/>
          <w:szCs w:val="24"/>
        </w:rPr>
        <w:t xml:space="preserve">sample </w:t>
      </w:r>
      <w:r w:rsidR="003C29CA" w:rsidRPr="005B5377">
        <w:rPr>
          <w:rFonts w:ascii="Times New Roman" w:hAnsi="Times New Roman" w:cs="Times New Roman"/>
          <w:sz w:val="24"/>
          <w:szCs w:val="24"/>
        </w:rPr>
        <w:t>SD=</w:t>
      </w:r>
      <w:r w:rsidR="00A375A8" w:rsidRPr="005B5377">
        <w:rPr>
          <w:rFonts w:ascii="Times New Roman" w:hAnsi="Times New Roman" w:cs="Times New Roman"/>
          <w:sz w:val="24"/>
          <w:szCs w:val="24"/>
        </w:rPr>
        <w:t xml:space="preserve"> </w:t>
      </w:r>
      <w:r w:rsidR="00E36AB0" w:rsidRPr="005B5377">
        <w:rPr>
          <w:rFonts w:ascii="Times New Roman" w:hAnsi="Times New Roman" w:cs="Times New Roman"/>
          <w:sz w:val="24"/>
          <w:szCs w:val="24"/>
        </w:rPr>
        <w:t>0.76</w:t>
      </w:r>
      <w:r w:rsidR="003C29CA" w:rsidRPr="005B5377">
        <w:rPr>
          <w:rFonts w:ascii="Times New Roman" w:hAnsi="Times New Roman" w:cs="Times New Roman"/>
          <w:sz w:val="24"/>
          <w:szCs w:val="24"/>
        </w:rPr>
        <w:t>)</w:t>
      </w:r>
      <w:r w:rsidR="00E32908" w:rsidRPr="005B5377">
        <w:rPr>
          <w:rFonts w:ascii="Times New Roman" w:hAnsi="Times New Roman" w:cs="Times New Roman"/>
          <w:sz w:val="24"/>
          <w:szCs w:val="24"/>
        </w:rPr>
        <w:t xml:space="preserve"> </w:t>
      </w:r>
      <w:r w:rsidR="00630754" w:rsidRPr="005B5377">
        <w:rPr>
          <w:rFonts w:ascii="Times New Roman" w:hAnsi="Times New Roman" w:cs="Times New Roman"/>
          <w:sz w:val="24"/>
          <w:szCs w:val="24"/>
        </w:rPr>
        <w:fldChar w:fldCharType="begin"/>
      </w:r>
      <w:r w:rsidR="00630754" w:rsidRPr="005B5377">
        <w:rPr>
          <w:rFonts w:ascii="Times New Roman" w:hAnsi="Times New Roman" w:cs="Times New Roman"/>
          <w:sz w:val="24"/>
          <w:szCs w:val="24"/>
        </w:rPr>
        <w:instrText xml:space="preserve"> ADDIN ZOTERO_ITEM CSL_CITATION {"citationID":"zakVINRr","properties":{"formattedCitation":"(Simons &amp; Gaher, 2005)","plainCitation":"(Simons &amp; Gaher, 2005)","noteIndex":0},"citationItems":[{"id":26,"uris":["http://zotero.org/users/11411579/items/J574UAXU"],"itemData":{"id":26,"type":"document","publisher":"APA PsycTests","title":"Distress Tolerance Scale (DTS) [Database record]","URL":"https://doi.org/10.1037/t13498-000","author":[{"family":"Simons","given":"J.S."},{"family":"Gaher","given":"R.M."}],"issued":{"date-parts":[["2005"]]}}}],"schema":"https://github.com/citation-style-language/schema/raw/master/csl-citation.json"} </w:instrText>
      </w:r>
      <w:r w:rsidR="00630754" w:rsidRPr="005B5377">
        <w:rPr>
          <w:rFonts w:ascii="Times New Roman" w:hAnsi="Times New Roman" w:cs="Times New Roman"/>
          <w:sz w:val="24"/>
          <w:szCs w:val="24"/>
        </w:rPr>
        <w:fldChar w:fldCharType="separate"/>
      </w:r>
      <w:r w:rsidR="00630754" w:rsidRPr="005B5377">
        <w:rPr>
          <w:rFonts w:ascii="Times New Roman" w:hAnsi="Times New Roman" w:cs="Times New Roman"/>
          <w:sz w:val="24"/>
          <w:szCs w:val="24"/>
        </w:rPr>
        <w:t>(Simons &amp; Gaher, 2005)</w:t>
      </w:r>
      <w:r w:rsidR="00630754" w:rsidRPr="005B5377">
        <w:rPr>
          <w:rFonts w:ascii="Times New Roman" w:hAnsi="Times New Roman" w:cs="Times New Roman"/>
          <w:sz w:val="24"/>
          <w:szCs w:val="24"/>
        </w:rPr>
        <w:fldChar w:fldCharType="end"/>
      </w:r>
      <w:r w:rsidR="00630754" w:rsidRPr="005B5377">
        <w:rPr>
          <w:rFonts w:ascii="Times New Roman" w:hAnsi="Times New Roman" w:cs="Times New Roman"/>
          <w:sz w:val="24"/>
          <w:szCs w:val="24"/>
        </w:rPr>
        <w:t xml:space="preserve"> </w:t>
      </w:r>
      <w:r w:rsidR="00E32908" w:rsidRPr="005B5377">
        <w:rPr>
          <w:rFonts w:ascii="Times New Roman" w:hAnsi="Times New Roman" w:cs="Times New Roman"/>
          <w:sz w:val="24"/>
          <w:szCs w:val="24"/>
        </w:rPr>
        <w:t xml:space="preserve">and </w:t>
      </w:r>
      <w:r w:rsidR="00D235FA" w:rsidRPr="005B5377">
        <w:rPr>
          <w:rFonts w:ascii="Times New Roman" w:hAnsi="Times New Roman" w:cs="Times New Roman"/>
          <w:sz w:val="24"/>
          <w:szCs w:val="24"/>
        </w:rPr>
        <w:t>0.93 (</w:t>
      </w:r>
      <w:r w:rsidR="00921121">
        <w:rPr>
          <w:rFonts w:ascii="Times New Roman" w:hAnsi="Times New Roman" w:cs="Times New Roman"/>
          <w:sz w:val="24"/>
          <w:szCs w:val="24"/>
        </w:rPr>
        <w:t xml:space="preserve">sample </w:t>
      </w:r>
      <w:r w:rsidR="00D235FA" w:rsidRPr="005B5377">
        <w:rPr>
          <w:rFonts w:ascii="Times New Roman" w:hAnsi="Times New Roman" w:cs="Times New Roman"/>
          <w:sz w:val="24"/>
          <w:szCs w:val="24"/>
        </w:rPr>
        <w:t>SD=19.8)</w:t>
      </w:r>
      <w:r w:rsidR="00630754" w:rsidRPr="005B5377">
        <w:rPr>
          <w:rFonts w:ascii="Times New Roman" w:hAnsi="Times New Roman" w:cs="Times New Roman"/>
          <w:sz w:val="24"/>
          <w:szCs w:val="24"/>
        </w:rPr>
        <w:t xml:space="preserve"> </w:t>
      </w:r>
      <w:r w:rsidR="00630754" w:rsidRPr="005B5377">
        <w:rPr>
          <w:rFonts w:ascii="Times New Roman" w:hAnsi="Times New Roman" w:cs="Times New Roman"/>
          <w:sz w:val="24"/>
          <w:szCs w:val="24"/>
        </w:rPr>
        <w:fldChar w:fldCharType="begin"/>
      </w:r>
      <w:r w:rsidR="00630754" w:rsidRPr="005B5377">
        <w:rPr>
          <w:rFonts w:ascii="Times New Roman" w:hAnsi="Times New Roman" w:cs="Times New Roman"/>
          <w:sz w:val="24"/>
          <w:szCs w:val="24"/>
        </w:rPr>
        <w:instrText xml:space="preserve"> ADDIN ZOTERO_ITEM CSL_CITATION {"citationID":"U4F3XdhB","properties":{"formattedCitation":"(Gratz &amp; Roemer, 2004)","plainCitation":"(Gratz &amp; Roemer, 2004)","noteIndex":0},"citationItems":[{"id":25,"uris":["http://zotero.org/users/11411579/items/S57WLEAL"],"itemData":{"id":25,"type":"article-journal","container-title":"Journal of psychopathology and behavioral assessment","issue":"1","page":"41-54","title":"Multidimensional assessment of emotion regulation and dysregulation: Development, factor structure, and initial validation of the difficulties in emotion regulation scale.","volume":"26","author":[{"family":"Gratz","given":"K."},{"family":"Roemer","given":"L."}],"issued":{"date-parts":[["2004"]]}}}],"schema":"https://github.com/citation-style-language/schema/raw/master/csl-citation.json"} </w:instrText>
      </w:r>
      <w:r w:rsidR="00630754" w:rsidRPr="005B5377">
        <w:rPr>
          <w:rFonts w:ascii="Times New Roman" w:hAnsi="Times New Roman" w:cs="Times New Roman"/>
          <w:sz w:val="24"/>
          <w:szCs w:val="24"/>
        </w:rPr>
        <w:fldChar w:fldCharType="separate"/>
      </w:r>
      <w:r w:rsidR="00630754" w:rsidRPr="005B5377">
        <w:rPr>
          <w:rFonts w:ascii="Times New Roman" w:hAnsi="Times New Roman" w:cs="Times New Roman"/>
          <w:sz w:val="24"/>
          <w:szCs w:val="24"/>
        </w:rPr>
        <w:t>(Gratz &amp; Roemer, 2004)</w:t>
      </w:r>
      <w:r w:rsidR="00630754" w:rsidRPr="005B5377">
        <w:rPr>
          <w:rFonts w:ascii="Times New Roman" w:hAnsi="Times New Roman" w:cs="Times New Roman"/>
          <w:sz w:val="24"/>
          <w:szCs w:val="24"/>
        </w:rPr>
        <w:fldChar w:fldCharType="end"/>
      </w:r>
      <w:r w:rsidR="00D235FA" w:rsidRPr="005B5377">
        <w:rPr>
          <w:rFonts w:ascii="Times New Roman" w:hAnsi="Times New Roman" w:cs="Times New Roman"/>
          <w:sz w:val="24"/>
          <w:szCs w:val="24"/>
        </w:rPr>
        <w:t xml:space="preserve"> respectively</w:t>
      </w:r>
      <w:r w:rsidR="00E36AB0" w:rsidRPr="005B5377">
        <w:rPr>
          <w:rFonts w:ascii="Times New Roman" w:hAnsi="Times New Roman" w:cs="Times New Roman"/>
          <w:sz w:val="24"/>
          <w:szCs w:val="24"/>
        </w:rPr>
        <w:t>.</w:t>
      </w:r>
      <w:r w:rsidR="00046982">
        <w:rPr>
          <w:rFonts w:ascii="Times New Roman" w:hAnsi="Times New Roman" w:cs="Times New Roman"/>
          <w:sz w:val="24"/>
          <w:szCs w:val="24"/>
        </w:rPr>
        <w:t xml:space="preserve"> </w:t>
      </w:r>
      <w:r w:rsidR="00A7752D" w:rsidRPr="00A7752D">
        <w:rPr>
          <w:rFonts w:ascii="Times New Roman" w:hAnsi="Times New Roman" w:cs="Times New Roman"/>
          <w:sz w:val="24"/>
          <w:szCs w:val="24"/>
        </w:rPr>
        <w:t xml:space="preserve">While sample‑specific reliability </w:t>
      </w:r>
      <w:r w:rsidR="00A85E07">
        <w:rPr>
          <w:rFonts w:ascii="Times New Roman" w:hAnsi="Times New Roman" w:cs="Times New Roman"/>
          <w:sz w:val="24"/>
          <w:szCs w:val="24"/>
        </w:rPr>
        <w:t xml:space="preserve">is desirable in that </w:t>
      </w:r>
      <w:r w:rsidR="00FC46FB">
        <w:rPr>
          <w:rFonts w:ascii="Times New Roman" w:hAnsi="Times New Roman" w:cs="Times New Roman"/>
          <w:sz w:val="24"/>
          <w:szCs w:val="24"/>
        </w:rPr>
        <w:t>it reflects precision of measurement in the local context</w:t>
      </w:r>
      <w:r w:rsidR="00A7752D" w:rsidRPr="00A7752D">
        <w:rPr>
          <w:rFonts w:ascii="Times New Roman" w:hAnsi="Times New Roman" w:cs="Times New Roman"/>
          <w:sz w:val="24"/>
          <w:szCs w:val="24"/>
        </w:rPr>
        <w:t xml:space="preserve">, </w:t>
      </w:r>
      <w:r w:rsidR="00FC46FB">
        <w:rPr>
          <w:rFonts w:ascii="Times New Roman" w:hAnsi="Times New Roman" w:cs="Times New Roman"/>
          <w:sz w:val="24"/>
          <w:szCs w:val="24"/>
        </w:rPr>
        <w:t>u</w:t>
      </w:r>
      <w:r w:rsidR="00DB6765" w:rsidRPr="00DB6765">
        <w:rPr>
          <w:rFonts w:ascii="Times New Roman" w:hAnsi="Times New Roman" w:cs="Times New Roman"/>
          <w:sz w:val="24"/>
          <w:szCs w:val="24"/>
        </w:rPr>
        <w:t xml:space="preserve">sing </w:t>
      </w:r>
      <w:r w:rsidR="00FB26F3">
        <w:rPr>
          <w:rFonts w:ascii="Times New Roman" w:hAnsi="Times New Roman" w:cs="Times New Roman"/>
          <w:sz w:val="24"/>
          <w:szCs w:val="24"/>
        </w:rPr>
        <w:t xml:space="preserve">coefficients from a </w:t>
      </w:r>
      <w:r w:rsidR="003D077D">
        <w:rPr>
          <w:rFonts w:ascii="Times New Roman" w:hAnsi="Times New Roman" w:cs="Times New Roman"/>
          <w:sz w:val="24"/>
          <w:szCs w:val="24"/>
        </w:rPr>
        <w:t xml:space="preserve">published sample </w:t>
      </w:r>
      <w:r w:rsidR="008363BF">
        <w:rPr>
          <w:rFonts w:ascii="Times New Roman" w:hAnsi="Times New Roman" w:cs="Times New Roman"/>
          <w:sz w:val="24"/>
          <w:szCs w:val="24"/>
        </w:rPr>
        <w:t xml:space="preserve">avoids </w:t>
      </w:r>
      <w:r w:rsidR="00DB6765" w:rsidRPr="00DB6765">
        <w:rPr>
          <w:rFonts w:ascii="Times New Roman" w:hAnsi="Times New Roman" w:cs="Times New Roman"/>
          <w:sz w:val="24"/>
          <w:szCs w:val="24"/>
        </w:rPr>
        <w:t>the instability that can arise when reliability is estimated from small or homogeneous clinical samples</w:t>
      </w:r>
      <w:r w:rsidR="00462D69">
        <w:rPr>
          <w:rFonts w:ascii="Times New Roman" w:hAnsi="Times New Roman" w:cs="Times New Roman"/>
          <w:sz w:val="24"/>
          <w:szCs w:val="24"/>
        </w:rPr>
        <w:t xml:space="preserve"> </w:t>
      </w:r>
      <w:r w:rsidR="00F8728F">
        <w:rPr>
          <w:rFonts w:ascii="Times New Roman" w:hAnsi="Times New Roman" w:cs="Times New Roman"/>
          <w:sz w:val="24"/>
          <w:szCs w:val="24"/>
        </w:rPr>
        <w:t xml:space="preserve">(Morley &amp; </w:t>
      </w:r>
      <w:proofErr w:type="spellStart"/>
      <w:r w:rsidR="00F8728F">
        <w:rPr>
          <w:rFonts w:ascii="Times New Roman" w:hAnsi="Times New Roman" w:cs="Times New Roman"/>
          <w:sz w:val="24"/>
          <w:szCs w:val="24"/>
        </w:rPr>
        <w:t>Dowzer</w:t>
      </w:r>
      <w:proofErr w:type="spellEnd"/>
      <w:r w:rsidR="00F8728F">
        <w:rPr>
          <w:rFonts w:ascii="Times New Roman" w:hAnsi="Times New Roman" w:cs="Times New Roman"/>
          <w:sz w:val="24"/>
          <w:szCs w:val="24"/>
        </w:rPr>
        <w:t>, 2014</w:t>
      </w:r>
      <w:r w:rsidR="00224D5C">
        <w:rPr>
          <w:rFonts w:ascii="Times New Roman" w:hAnsi="Times New Roman" w:cs="Times New Roman"/>
          <w:sz w:val="24"/>
          <w:szCs w:val="24"/>
        </w:rPr>
        <w:t>)</w:t>
      </w:r>
      <w:r w:rsidR="00DB6765" w:rsidRPr="00DB6765">
        <w:rPr>
          <w:rFonts w:ascii="Times New Roman" w:hAnsi="Times New Roman" w:cs="Times New Roman"/>
          <w:sz w:val="24"/>
          <w:szCs w:val="24"/>
        </w:rPr>
        <w:t xml:space="preserve">. </w:t>
      </w:r>
    </w:p>
    <w:p w14:paraId="07D6F06C" w14:textId="7170A19D" w:rsidR="001E5207" w:rsidRPr="005B5377" w:rsidRDefault="00DF20D0" w:rsidP="00D81C4D">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Clinical</w:t>
      </w:r>
      <w:r w:rsidR="00D53898" w:rsidRPr="005B5377">
        <w:rPr>
          <w:rFonts w:ascii="Times New Roman" w:hAnsi="Times New Roman" w:cs="Times New Roman"/>
          <w:sz w:val="24"/>
          <w:szCs w:val="24"/>
        </w:rPr>
        <w:t xml:space="preserve"> pre-intervention</w:t>
      </w:r>
      <w:r w:rsidRPr="005B5377">
        <w:rPr>
          <w:rFonts w:ascii="Times New Roman" w:hAnsi="Times New Roman" w:cs="Times New Roman"/>
          <w:sz w:val="24"/>
          <w:szCs w:val="24"/>
        </w:rPr>
        <w:t xml:space="preserve"> mean</w:t>
      </w:r>
      <w:r w:rsidR="003D6ED7" w:rsidRPr="005B5377">
        <w:rPr>
          <w:rFonts w:ascii="Times New Roman" w:hAnsi="Times New Roman" w:cs="Times New Roman"/>
          <w:sz w:val="24"/>
          <w:szCs w:val="24"/>
        </w:rPr>
        <w:t>s</w:t>
      </w:r>
      <w:r w:rsidRPr="005B5377">
        <w:rPr>
          <w:rFonts w:ascii="Times New Roman" w:hAnsi="Times New Roman" w:cs="Times New Roman"/>
          <w:sz w:val="24"/>
          <w:szCs w:val="24"/>
        </w:rPr>
        <w:t xml:space="preserve"> and SD</w:t>
      </w:r>
      <w:r w:rsidR="003D6ED7" w:rsidRPr="005B5377">
        <w:rPr>
          <w:rFonts w:ascii="Times New Roman" w:hAnsi="Times New Roman" w:cs="Times New Roman"/>
          <w:sz w:val="24"/>
          <w:szCs w:val="24"/>
        </w:rPr>
        <w:t>s</w:t>
      </w:r>
      <w:r w:rsidRPr="005B5377">
        <w:rPr>
          <w:rFonts w:ascii="Times New Roman" w:hAnsi="Times New Roman" w:cs="Times New Roman"/>
          <w:sz w:val="24"/>
          <w:szCs w:val="24"/>
        </w:rPr>
        <w:t xml:space="preserve"> were drawn from the current sample</w:t>
      </w:r>
      <w:r w:rsidR="003D6ED7" w:rsidRPr="005B5377">
        <w:rPr>
          <w:rFonts w:ascii="Times New Roman" w:hAnsi="Times New Roman" w:cs="Times New Roman"/>
          <w:sz w:val="24"/>
          <w:szCs w:val="24"/>
        </w:rPr>
        <w:t xml:space="preserve">, as recommended by Evans et al </w:t>
      </w:r>
      <w:r w:rsidR="000D68FF" w:rsidRPr="005B5377">
        <w:rPr>
          <w:rFonts w:ascii="Times New Roman" w:hAnsi="Times New Roman" w:cs="Times New Roman"/>
          <w:sz w:val="24"/>
          <w:szCs w:val="24"/>
        </w:rPr>
        <w:t>(</w:t>
      </w:r>
      <w:r w:rsidR="003D6ED7" w:rsidRPr="005B5377">
        <w:rPr>
          <w:rFonts w:ascii="Times New Roman" w:hAnsi="Times New Roman" w:cs="Times New Roman"/>
          <w:sz w:val="24"/>
          <w:szCs w:val="24"/>
        </w:rPr>
        <w:t xml:space="preserve">1998) </w:t>
      </w:r>
      <w:r w:rsidRPr="005B5377">
        <w:rPr>
          <w:rFonts w:ascii="Times New Roman" w:hAnsi="Times New Roman" w:cs="Times New Roman"/>
          <w:sz w:val="24"/>
          <w:szCs w:val="24"/>
        </w:rPr>
        <w:t>(</w:t>
      </w:r>
      <w:r w:rsidR="006A5D2A" w:rsidRPr="005B5377">
        <w:rPr>
          <w:rFonts w:ascii="Times New Roman" w:hAnsi="Times New Roman" w:cs="Times New Roman"/>
          <w:sz w:val="24"/>
          <w:szCs w:val="24"/>
        </w:rPr>
        <w:t>DTS M=2.13, SD=0.79, n=243; DERS M=123.79, SD=27.63, n=236).</w:t>
      </w:r>
      <w:r w:rsidR="00265545" w:rsidRPr="005B5377">
        <w:rPr>
          <w:rFonts w:ascii="Times New Roman" w:hAnsi="Times New Roman" w:cs="Times New Roman"/>
          <w:sz w:val="24"/>
          <w:szCs w:val="24"/>
        </w:rPr>
        <w:t xml:space="preserve"> </w:t>
      </w:r>
      <w:r w:rsidR="00E337A9" w:rsidRPr="005B5377">
        <w:rPr>
          <w:rFonts w:ascii="Times New Roman" w:hAnsi="Times New Roman" w:cs="Times New Roman"/>
          <w:sz w:val="24"/>
          <w:szCs w:val="24"/>
        </w:rPr>
        <w:t xml:space="preserve">Pre-intervention mean scores </w:t>
      </w:r>
      <w:r w:rsidR="00CE1870" w:rsidRPr="005B5377">
        <w:rPr>
          <w:rFonts w:ascii="Times New Roman" w:hAnsi="Times New Roman" w:cs="Times New Roman"/>
          <w:sz w:val="24"/>
          <w:szCs w:val="24"/>
        </w:rPr>
        <w:t>for a non-clinical sample were taken for the DTS from a study of 650</w:t>
      </w:r>
      <w:r w:rsidR="00795DCF" w:rsidRPr="005B5377">
        <w:rPr>
          <w:rFonts w:ascii="Times New Roman" w:hAnsi="Times New Roman" w:cs="Times New Roman"/>
          <w:sz w:val="24"/>
          <w:szCs w:val="24"/>
        </w:rPr>
        <w:t xml:space="preserve"> undergraduate</w:t>
      </w:r>
      <w:r w:rsidR="00CE1870" w:rsidRPr="005B5377">
        <w:rPr>
          <w:rFonts w:ascii="Times New Roman" w:hAnsi="Times New Roman" w:cs="Times New Roman"/>
          <w:sz w:val="24"/>
          <w:szCs w:val="24"/>
        </w:rPr>
        <w:t xml:space="preserve"> students</w:t>
      </w:r>
      <w:r w:rsidR="007E29D2" w:rsidRPr="005B5377">
        <w:rPr>
          <w:rFonts w:ascii="Times New Roman" w:hAnsi="Times New Roman" w:cs="Times New Roman"/>
          <w:sz w:val="24"/>
          <w:szCs w:val="24"/>
        </w:rPr>
        <w:t xml:space="preserve"> (M=</w:t>
      </w:r>
      <w:r w:rsidR="00367411" w:rsidRPr="005B5377">
        <w:rPr>
          <w:rFonts w:ascii="Times New Roman" w:hAnsi="Times New Roman" w:cs="Times New Roman"/>
          <w:sz w:val="24"/>
          <w:szCs w:val="24"/>
        </w:rPr>
        <w:t>3.48</w:t>
      </w:r>
      <w:r w:rsidR="007E29D2" w:rsidRPr="005B5377">
        <w:rPr>
          <w:rFonts w:ascii="Times New Roman" w:hAnsi="Times New Roman" w:cs="Times New Roman"/>
          <w:sz w:val="24"/>
          <w:szCs w:val="24"/>
        </w:rPr>
        <w:t xml:space="preserve">, </w:t>
      </w:r>
      <w:r w:rsidR="00367411" w:rsidRPr="005B5377">
        <w:rPr>
          <w:rFonts w:ascii="Times New Roman" w:hAnsi="Times New Roman" w:cs="Times New Roman"/>
          <w:sz w:val="24"/>
          <w:szCs w:val="24"/>
        </w:rPr>
        <w:t>SD</w:t>
      </w:r>
      <w:r w:rsidR="007E29D2" w:rsidRPr="005B5377">
        <w:rPr>
          <w:rFonts w:ascii="Times New Roman" w:hAnsi="Times New Roman" w:cs="Times New Roman"/>
          <w:sz w:val="24"/>
          <w:szCs w:val="24"/>
        </w:rPr>
        <w:t xml:space="preserve">= </w:t>
      </w:r>
      <w:r w:rsidR="00367411" w:rsidRPr="005B5377">
        <w:rPr>
          <w:rFonts w:ascii="Times New Roman" w:hAnsi="Times New Roman" w:cs="Times New Roman"/>
          <w:sz w:val="24"/>
          <w:szCs w:val="24"/>
        </w:rPr>
        <w:t>0.84</w:t>
      </w:r>
      <w:r w:rsidR="00795DCF" w:rsidRPr="005B5377">
        <w:rPr>
          <w:rFonts w:ascii="Times New Roman" w:hAnsi="Times New Roman" w:cs="Times New Roman"/>
          <w:sz w:val="24"/>
          <w:szCs w:val="24"/>
        </w:rPr>
        <w:t>, n=650</w:t>
      </w:r>
      <w:r w:rsidR="001E5207" w:rsidRPr="005B5377">
        <w:rPr>
          <w:rFonts w:ascii="Times New Roman" w:hAnsi="Times New Roman" w:cs="Times New Roman"/>
          <w:sz w:val="24"/>
          <w:szCs w:val="24"/>
        </w:rPr>
        <w:t xml:space="preserve"> </w:t>
      </w:r>
      <w:r w:rsidR="001E5207" w:rsidRPr="005B5377">
        <w:rPr>
          <w:rFonts w:ascii="Times New Roman" w:hAnsi="Times New Roman" w:cs="Times New Roman"/>
          <w:sz w:val="24"/>
          <w:szCs w:val="24"/>
        </w:rPr>
        <w:fldChar w:fldCharType="begin"/>
      </w:r>
      <w:r w:rsidR="001E5207" w:rsidRPr="005B5377">
        <w:rPr>
          <w:rFonts w:ascii="Times New Roman" w:hAnsi="Times New Roman" w:cs="Times New Roman"/>
          <w:sz w:val="24"/>
          <w:szCs w:val="24"/>
        </w:rPr>
        <w:instrText xml:space="preserve"> ADDIN ZOTERO_ITEM CSL_CITATION {"citationID":"lWI8jgN1","properties":{"formattedCitation":"(Sand\\uc0\\u237{}n et al., 2017)","plainCitation":"(Sandín et al., 2017)","noteIndex":0},"citationItems":[{"id":259,"uris":["http://zotero.org/users/11411579/items/59PVI3WH"],"itemData":{"id":259,"type":"article-journal","abstract":"Background: Distress tolerance is deﬁned as the individual’s capacity to experience and withstand negative psychological states. The goal of this study was to examine the psychometric properties and the factor structure of the Spanish version of the Distress Tolerance Scale (DTS) and to test its relationship with psychopathological symptoms and personality. Method: A sample of 650 participants completed the DTS, the Eysenck Personality Questionnaire Revised–Abbreviated) (EPQR-A), and the Symptom Assessment-45 Questionnaire (SA-45). Results: The DTS showed good internal consistency (Cronbach’s alpha) and adequate temporal stability (7-month test-retest). Results of a conﬁrmatory factor analysis supported the hypothesized 4-factor structure (tolerance, appraisal, absorption, and regulation) that load onto a higher-order general factor. A structural equation model (SEM) was tested to provide evidence of construct validity. Neuroticism was inversely associated with distress tolerance, and distress tolerance partially mediated the effects of neuroticism on current symptoms. Results indicated that the Spanish DTS mediated associations between personality traits and current psychiatric symptoms. Conclusions: Results support the use of this version as a useful tool for assessing distress tolerance in clinical and research settings in Spanishspeaking countries. In addition, we found that distress tolerance may form a link between neuroticism and psychopathology.","container-title":"Psicothema","DOI":"10.7334/psicothema2016.239","issue":"29.3","language":"en","page":"421-428","source":"DOI.org (CSL JSON)","title":"Psychometric properties of the spanish version of The Distress Tolerance Scale and its relationship with personality and psychopathological symptoms","author":[{"family":"Sandín","given":"Bonifacio"},{"family":"Simons","given":"Jeffrey S."},{"family":"Valiente","given":"Rosa M."}],"issued":{"date-parts":[["2017",8]]}}}],"schema":"https://github.com/citation-style-language/schema/raw/master/csl-citation.json"} </w:instrText>
      </w:r>
      <w:r w:rsidR="001E5207" w:rsidRPr="005B5377">
        <w:rPr>
          <w:rFonts w:ascii="Times New Roman" w:hAnsi="Times New Roman" w:cs="Times New Roman"/>
          <w:sz w:val="24"/>
          <w:szCs w:val="24"/>
        </w:rPr>
        <w:fldChar w:fldCharType="separate"/>
      </w:r>
      <w:r w:rsidR="001E5207" w:rsidRPr="005B5377">
        <w:rPr>
          <w:rFonts w:ascii="Times New Roman" w:hAnsi="Times New Roman" w:cs="Times New Roman"/>
          <w:sz w:val="24"/>
          <w:szCs w:val="24"/>
        </w:rPr>
        <w:t>(Sandín et al., 2017)</w:t>
      </w:r>
      <w:r w:rsidR="001E5207" w:rsidRPr="005B5377">
        <w:rPr>
          <w:rFonts w:ascii="Times New Roman" w:hAnsi="Times New Roman" w:cs="Times New Roman"/>
          <w:sz w:val="24"/>
          <w:szCs w:val="24"/>
        </w:rPr>
        <w:fldChar w:fldCharType="end"/>
      </w:r>
      <w:r w:rsidR="0088051E" w:rsidRPr="005B5377">
        <w:rPr>
          <w:rFonts w:ascii="Times New Roman" w:hAnsi="Times New Roman" w:cs="Times New Roman"/>
          <w:sz w:val="24"/>
          <w:szCs w:val="24"/>
        </w:rPr>
        <w:t xml:space="preserve"> and for the DERS </w:t>
      </w:r>
      <w:r w:rsidR="00042CF8" w:rsidRPr="005B5377">
        <w:rPr>
          <w:rFonts w:ascii="Times New Roman" w:hAnsi="Times New Roman" w:cs="Times New Roman"/>
          <w:sz w:val="24"/>
          <w:szCs w:val="24"/>
        </w:rPr>
        <w:t xml:space="preserve">from a study </w:t>
      </w:r>
      <w:r w:rsidR="00DB2F8B" w:rsidRPr="005B5377">
        <w:rPr>
          <w:rFonts w:ascii="Times New Roman" w:hAnsi="Times New Roman" w:cs="Times New Roman"/>
          <w:sz w:val="24"/>
          <w:szCs w:val="24"/>
        </w:rPr>
        <w:t>recruit</w:t>
      </w:r>
      <w:r w:rsidR="001E33C3" w:rsidRPr="005B5377">
        <w:rPr>
          <w:rFonts w:ascii="Times New Roman" w:hAnsi="Times New Roman" w:cs="Times New Roman"/>
          <w:sz w:val="24"/>
          <w:szCs w:val="24"/>
        </w:rPr>
        <w:t>ing</w:t>
      </w:r>
      <w:r w:rsidR="00DB2F8B" w:rsidRPr="005B5377">
        <w:rPr>
          <w:rFonts w:ascii="Times New Roman" w:hAnsi="Times New Roman" w:cs="Times New Roman"/>
          <w:sz w:val="24"/>
          <w:szCs w:val="24"/>
        </w:rPr>
        <w:t xml:space="preserve"> from the community</w:t>
      </w:r>
      <w:r w:rsidR="00CD0EAE" w:rsidRPr="005B5377">
        <w:rPr>
          <w:rFonts w:ascii="Times New Roman" w:hAnsi="Times New Roman" w:cs="Times New Roman"/>
          <w:sz w:val="24"/>
          <w:szCs w:val="24"/>
        </w:rPr>
        <w:t xml:space="preserve"> (M=78.03, SD=23.95</w:t>
      </w:r>
      <w:r w:rsidR="00B8384A" w:rsidRPr="005B5377">
        <w:rPr>
          <w:rFonts w:ascii="Times New Roman" w:hAnsi="Times New Roman" w:cs="Times New Roman"/>
          <w:sz w:val="24"/>
          <w:szCs w:val="24"/>
        </w:rPr>
        <w:t>, n=482</w:t>
      </w:r>
      <w:r w:rsidR="001E33C3" w:rsidRPr="005B5377">
        <w:rPr>
          <w:rFonts w:ascii="Times New Roman" w:hAnsi="Times New Roman" w:cs="Times New Roman"/>
          <w:sz w:val="24"/>
          <w:szCs w:val="24"/>
        </w:rPr>
        <w:t>)</w:t>
      </w:r>
      <w:r w:rsidR="00A842AE" w:rsidRPr="005B5377">
        <w:rPr>
          <w:rFonts w:ascii="Times New Roman" w:hAnsi="Times New Roman" w:cs="Times New Roman"/>
          <w:sz w:val="24"/>
          <w:szCs w:val="24"/>
        </w:rPr>
        <w:t xml:space="preserve"> </w:t>
      </w:r>
      <w:r w:rsidR="00A842AE" w:rsidRPr="005B5377">
        <w:rPr>
          <w:rFonts w:ascii="Times New Roman" w:hAnsi="Times New Roman" w:cs="Times New Roman"/>
          <w:sz w:val="24"/>
          <w:szCs w:val="24"/>
        </w:rPr>
        <w:fldChar w:fldCharType="begin"/>
      </w:r>
      <w:r w:rsidR="00A842AE" w:rsidRPr="005B5377">
        <w:rPr>
          <w:rFonts w:ascii="Times New Roman" w:hAnsi="Times New Roman" w:cs="Times New Roman"/>
          <w:sz w:val="24"/>
          <w:szCs w:val="24"/>
        </w:rPr>
        <w:instrText xml:space="preserve"> ADDIN ZOTERO_ITEM CSL_CITATION {"citationID":"CawWEgQY","properties":{"formattedCitation":"(Bjureberg et al., 2016)","plainCitation":"(Bjureberg et al., 2016)","noteIndex":0},"citationItems":[{"id":264,"uris":["http://zotero.org/users/11411579/items/MI6L2M5Y"],"itemData":{"id":264,"type":"article-journal","abstract":"The Difficulties in Emotion Regulation Scale (DERS) is a widely-used, theoretically-driven, and psychometrically-sound self-report measure of emotion regulation difficulties. However, at 36-items, the DERS may be challenging to administer in some situations or settings (e.g., in the course of patient care or large-scale epidemiological studies). Consequently, there is a need a briefer version of the DERS. The goal of the present studies was to develop and evaluate a 16-item version of the DERS - the DERS-16. The reliability and validity of the DERS-16 were examined in a clinical sample (N = 96) and two large community samples (Ns = 102 and 482). The validity of the DERS-16 was evaluated comparing the relative strength of the association of the two versions of the DERS with measures of emotion regulation and related constructs, psychopathology, and clinically-relevant behaviors theorized to stem from emotion regulation deficits. Results demonstrate that the DERS-16 has retained excellent internal consistency, good test-retest reliability, and good convergent and discriminant validity. Further, the DERS-16 showed minimal differences in its convergent and discriminant validity with relevant measures when compared to the original DERS. In conclusion, the DERS-16 offers a valid and brief method for the assessment of overall emotion regulation difficulties.","container-title":"Journal of Psychopathology and Behavioral Assessment","DOI":"10.1007/s10862-015-9514-x","ISSN":"0882-2689","issue":"2","journalAbbreviation":"J Psychopathol Behav Assess","language":"eng","note":"PMID: 27239096\nPMCID: PMC4882111","page":"284-296","source":"PubMed","title":"Development and Validation of a Brief Version of the Difficulties in Emotion Regulation Scale: The DERS-16","title-short":"Development and Validation of a Brief Version of the Difficulties in Emotion Regulation Scale","volume":"38","author":[{"family":"Bjureberg","given":"Johan"},{"family":"Ljótsson","given":"Brjánn"},{"family":"Tull","given":"Matthew T."},{"family":"Hedman","given":"Erik"},{"family":"Sahlin","given":"Hanna"},{"family":"Lundh","given":"Lars-Gunnar"},{"family":"Bjärehed","given":"Jonas"},{"family":"DiLillo","given":"David"},{"family":"Messman-Moore","given":"Terri"},{"family":"Gumpert","given":"Clara Hellner"},{"family":"Gratz","given":"Kim L."}],"issued":{"date-parts":[["2016",6]]}}}],"schema":"https://github.com/citation-style-language/schema/raw/master/csl-citation.json"} </w:instrText>
      </w:r>
      <w:r w:rsidR="00A842AE" w:rsidRPr="005B5377">
        <w:rPr>
          <w:rFonts w:ascii="Times New Roman" w:hAnsi="Times New Roman" w:cs="Times New Roman"/>
          <w:sz w:val="24"/>
          <w:szCs w:val="24"/>
        </w:rPr>
        <w:fldChar w:fldCharType="separate"/>
      </w:r>
      <w:r w:rsidR="00A842AE" w:rsidRPr="005B5377">
        <w:rPr>
          <w:rFonts w:ascii="Times New Roman" w:hAnsi="Times New Roman" w:cs="Times New Roman"/>
          <w:sz w:val="24"/>
          <w:szCs w:val="24"/>
        </w:rPr>
        <w:t>(Bjureberg et al., 2016)</w:t>
      </w:r>
      <w:r w:rsidR="00A842AE" w:rsidRPr="005B5377">
        <w:rPr>
          <w:rFonts w:ascii="Times New Roman" w:hAnsi="Times New Roman" w:cs="Times New Roman"/>
          <w:sz w:val="24"/>
          <w:szCs w:val="24"/>
        </w:rPr>
        <w:fldChar w:fldCharType="end"/>
      </w:r>
      <w:r w:rsidR="00572685" w:rsidRPr="005B5377">
        <w:rPr>
          <w:rFonts w:ascii="Times New Roman" w:hAnsi="Times New Roman" w:cs="Times New Roman"/>
          <w:sz w:val="24"/>
          <w:szCs w:val="24"/>
        </w:rPr>
        <w:t>.</w:t>
      </w:r>
      <w:r w:rsidR="002E265A" w:rsidRPr="005B5377">
        <w:rPr>
          <w:rFonts w:ascii="Times New Roman" w:hAnsi="Times New Roman" w:cs="Times New Roman"/>
          <w:sz w:val="24"/>
          <w:szCs w:val="24"/>
        </w:rPr>
        <w:t xml:space="preserve"> </w:t>
      </w:r>
      <w:r w:rsidR="006B78F4" w:rsidRPr="005B5377">
        <w:rPr>
          <w:rFonts w:ascii="Times New Roman" w:hAnsi="Times New Roman" w:cs="Times New Roman"/>
          <w:sz w:val="24"/>
          <w:szCs w:val="24"/>
        </w:rPr>
        <w:t>A cut</w:t>
      </w:r>
      <w:r w:rsidR="00784F39" w:rsidRPr="005B5377">
        <w:rPr>
          <w:rFonts w:ascii="Times New Roman" w:hAnsi="Times New Roman" w:cs="Times New Roman"/>
          <w:sz w:val="24"/>
          <w:szCs w:val="24"/>
        </w:rPr>
        <w:t xml:space="preserve">-off point </w:t>
      </w:r>
      <w:r w:rsidR="00B67BD0" w:rsidRPr="005B5377">
        <w:rPr>
          <w:rFonts w:ascii="Times New Roman" w:hAnsi="Times New Roman" w:cs="Times New Roman"/>
          <w:sz w:val="24"/>
          <w:szCs w:val="24"/>
        </w:rPr>
        <w:t xml:space="preserve">accounting for both the clinical and non-clinical samples </w:t>
      </w:r>
      <w:r w:rsidR="00434053" w:rsidRPr="005B5377">
        <w:rPr>
          <w:rFonts w:ascii="Times New Roman" w:hAnsi="Times New Roman" w:cs="Times New Roman"/>
          <w:sz w:val="24"/>
          <w:szCs w:val="24"/>
        </w:rPr>
        <w:t xml:space="preserve">could then be </w:t>
      </w:r>
      <w:r w:rsidR="00B67BD0" w:rsidRPr="005B5377">
        <w:rPr>
          <w:rFonts w:ascii="Times New Roman" w:hAnsi="Times New Roman" w:cs="Times New Roman"/>
          <w:sz w:val="24"/>
          <w:szCs w:val="24"/>
        </w:rPr>
        <w:t xml:space="preserve">adopted. </w:t>
      </w:r>
      <w:r w:rsidR="00151449" w:rsidRPr="005B5377">
        <w:rPr>
          <w:rFonts w:ascii="Times New Roman" w:hAnsi="Times New Roman" w:cs="Times New Roman"/>
          <w:sz w:val="24"/>
          <w:szCs w:val="24"/>
        </w:rPr>
        <w:t xml:space="preserve">As the normal and clinical distributions intersected, </w:t>
      </w:r>
      <w:r w:rsidR="00947770" w:rsidRPr="005B5377">
        <w:rPr>
          <w:rFonts w:ascii="Times New Roman" w:hAnsi="Times New Roman" w:cs="Times New Roman"/>
          <w:sz w:val="24"/>
          <w:szCs w:val="24"/>
        </w:rPr>
        <w:t>Clinical Cut-Off C</w:t>
      </w:r>
      <w:r w:rsidR="002369BB" w:rsidRPr="005B5377">
        <w:rPr>
          <w:rFonts w:ascii="Times New Roman" w:hAnsi="Times New Roman" w:cs="Times New Roman"/>
          <w:sz w:val="24"/>
          <w:szCs w:val="24"/>
        </w:rPr>
        <w:t xml:space="preserve"> (the score where the</w:t>
      </w:r>
      <w:r w:rsidR="00151449" w:rsidRPr="005B5377">
        <w:rPr>
          <w:rFonts w:ascii="Times New Roman" w:hAnsi="Times New Roman" w:cs="Times New Roman"/>
          <w:sz w:val="24"/>
          <w:szCs w:val="24"/>
        </w:rPr>
        <w:t>y</w:t>
      </w:r>
      <w:r w:rsidR="002369BB" w:rsidRPr="005B5377">
        <w:rPr>
          <w:rFonts w:ascii="Times New Roman" w:hAnsi="Times New Roman" w:cs="Times New Roman"/>
          <w:sz w:val="24"/>
          <w:szCs w:val="24"/>
        </w:rPr>
        <w:t xml:space="preserve"> intersect) </w:t>
      </w:r>
      <w:r w:rsidR="00BC675E" w:rsidRPr="005B5377">
        <w:rPr>
          <w:rFonts w:ascii="Times New Roman" w:hAnsi="Times New Roman" w:cs="Times New Roman"/>
          <w:sz w:val="24"/>
          <w:szCs w:val="24"/>
        </w:rPr>
        <w:t>was used to determine clinically significant change</w:t>
      </w:r>
      <w:r w:rsidR="00947770" w:rsidRPr="005B5377">
        <w:rPr>
          <w:rFonts w:ascii="Times New Roman" w:hAnsi="Times New Roman" w:cs="Times New Roman"/>
          <w:sz w:val="24"/>
          <w:szCs w:val="24"/>
        </w:rPr>
        <w:t xml:space="preserve"> </w:t>
      </w:r>
      <w:r w:rsidR="00947770" w:rsidRPr="005B5377">
        <w:rPr>
          <w:rFonts w:ascii="Times New Roman" w:hAnsi="Times New Roman" w:cs="Times New Roman"/>
          <w:sz w:val="24"/>
          <w:szCs w:val="24"/>
        </w:rPr>
        <w:fldChar w:fldCharType="begin"/>
      </w:r>
      <w:r w:rsidR="009B50C5">
        <w:rPr>
          <w:rFonts w:ascii="Times New Roman" w:hAnsi="Times New Roman" w:cs="Times New Roman"/>
          <w:sz w:val="24"/>
          <w:szCs w:val="24"/>
        </w:rPr>
        <w:instrText xml:space="preserve"> ADDIN ZOTERO_ITEM CSL_CITATION {"citationID":"LtDzoFdh","properties":{"formattedCitation":"(Jacobson &amp; Truax, 1991)","plainCitation":"(Jacobson &amp; Truax, 1991)","noteIndex":0},"citationItems":[{"id":123,"uris":["http://zotero.org/users/11411579/items/RBTDCAY4"],"itemData":{"id":123,"type":"article-journal","abstract":"In 1984, N. S. Jacobson et al (see record 1985-00073-001)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 (PsycINFO Database Record (c) 2016 APA, all rights reserved)","container-title":"Journal of Consulting and Clinical Psychology","DOI":"10.1037/0022-006X.59.1.12","ISSN":"1939-2117","issue":"1","note":"publisher-place: US\npublisher: American Psychological Association","page":"12-19","source":"APA PsycNet","title":"Clinical significance: A statistical approach to defining meaningful change in psychotherapy research","title-short":"Clinical significance","volume":"59","author":[{"family":"Jacobson","given":"Neil S."},{"family":"Truax","given":"Paula"}],"issued":{"date-parts":[["1991"]]}}}],"schema":"https://github.com/citation-style-language/schema/raw/master/csl-citation.json"} </w:instrText>
      </w:r>
      <w:r w:rsidR="00947770" w:rsidRPr="005B5377">
        <w:rPr>
          <w:rFonts w:ascii="Times New Roman" w:hAnsi="Times New Roman" w:cs="Times New Roman"/>
          <w:sz w:val="24"/>
          <w:szCs w:val="24"/>
        </w:rPr>
        <w:fldChar w:fldCharType="separate"/>
      </w:r>
      <w:r w:rsidR="00947770" w:rsidRPr="005B5377">
        <w:rPr>
          <w:rFonts w:ascii="Times New Roman" w:hAnsi="Times New Roman" w:cs="Times New Roman"/>
          <w:sz w:val="24"/>
          <w:szCs w:val="24"/>
        </w:rPr>
        <w:t>(Jacobson &amp; Truax, 1991)</w:t>
      </w:r>
      <w:r w:rsidR="00947770" w:rsidRPr="005B5377">
        <w:rPr>
          <w:rFonts w:ascii="Times New Roman" w:hAnsi="Times New Roman" w:cs="Times New Roman"/>
          <w:sz w:val="24"/>
          <w:szCs w:val="24"/>
        </w:rPr>
        <w:fldChar w:fldCharType="end"/>
      </w:r>
      <w:r w:rsidR="00FE27FA" w:rsidRPr="005B5377">
        <w:rPr>
          <w:rFonts w:ascii="Times New Roman" w:hAnsi="Times New Roman" w:cs="Times New Roman"/>
          <w:sz w:val="24"/>
          <w:szCs w:val="24"/>
        </w:rPr>
        <w:t xml:space="preserve">. </w:t>
      </w:r>
    </w:p>
    <w:p w14:paraId="22E1E70C" w14:textId="77777777" w:rsidR="00CD3FAA" w:rsidRPr="00DA20B9" w:rsidRDefault="00CD3FAA" w:rsidP="00DA44B7">
      <w:pPr>
        <w:spacing w:line="480" w:lineRule="auto"/>
        <w:rPr>
          <w:rFonts w:ascii="Times New Roman" w:hAnsi="Times New Roman" w:cs="Times New Roman"/>
          <w:b/>
          <w:bCs/>
          <w:i/>
          <w:iCs/>
          <w:sz w:val="24"/>
          <w:szCs w:val="24"/>
        </w:rPr>
      </w:pPr>
      <w:r w:rsidRPr="00DA20B9">
        <w:rPr>
          <w:rFonts w:ascii="Times New Roman" w:hAnsi="Times New Roman" w:cs="Times New Roman"/>
          <w:b/>
          <w:bCs/>
          <w:i/>
          <w:iCs/>
          <w:sz w:val="24"/>
          <w:szCs w:val="24"/>
        </w:rPr>
        <w:t>Responder Analysis</w:t>
      </w:r>
    </w:p>
    <w:p w14:paraId="1D846FBD" w14:textId="133925BF" w:rsidR="00C10370" w:rsidRPr="005B5377" w:rsidRDefault="009A7F44" w:rsidP="00D81C4D">
      <w:pPr>
        <w:spacing w:line="480" w:lineRule="auto"/>
        <w:ind w:firstLine="720"/>
        <w:rPr>
          <w:rFonts w:ascii="Times New Roman" w:hAnsi="Times New Roman" w:cs="Times New Roman"/>
          <w:sz w:val="24"/>
          <w:szCs w:val="24"/>
        </w:rPr>
      </w:pPr>
      <w:r w:rsidRPr="005B5377">
        <w:rPr>
          <w:rFonts w:ascii="Times New Roman" w:hAnsi="Times New Roman" w:cs="Times New Roman"/>
          <w:sz w:val="24"/>
          <w:szCs w:val="24"/>
        </w:rPr>
        <w:t>T</w:t>
      </w:r>
      <w:r w:rsidR="00027991" w:rsidRPr="005B5377">
        <w:rPr>
          <w:rFonts w:ascii="Times New Roman" w:hAnsi="Times New Roman" w:cs="Times New Roman"/>
          <w:sz w:val="24"/>
          <w:szCs w:val="24"/>
        </w:rPr>
        <w:t xml:space="preserve">-tests </w:t>
      </w:r>
      <w:r w:rsidR="004F1835" w:rsidRPr="005B5377">
        <w:rPr>
          <w:rFonts w:ascii="Times New Roman" w:hAnsi="Times New Roman" w:cs="Times New Roman"/>
          <w:sz w:val="24"/>
          <w:szCs w:val="24"/>
        </w:rPr>
        <w:t xml:space="preserve">and Chi Square tests </w:t>
      </w:r>
      <w:r w:rsidR="00364CAD" w:rsidRPr="005B5377">
        <w:rPr>
          <w:rFonts w:ascii="Times New Roman" w:hAnsi="Times New Roman" w:cs="Times New Roman"/>
          <w:sz w:val="24"/>
          <w:szCs w:val="24"/>
        </w:rPr>
        <w:t>were</w:t>
      </w:r>
      <w:r w:rsidR="00E42502" w:rsidRPr="005B5377">
        <w:rPr>
          <w:rFonts w:ascii="Times New Roman" w:hAnsi="Times New Roman" w:cs="Times New Roman"/>
          <w:sz w:val="24"/>
          <w:szCs w:val="24"/>
        </w:rPr>
        <w:t xml:space="preserve"> used to compare </w:t>
      </w:r>
      <w:proofErr w:type="gramStart"/>
      <w:r w:rsidR="00E42502" w:rsidRPr="005B5377">
        <w:rPr>
          <w:rFonts w:ascii="Times New Roman" w:hAnsi="Times New Roman" w:cs="Times New Roman"/>
          <w:sz w:val="24"/>
          <w:szCs w:val="24"/>
        </w:rPr>
        <w:t>responders</w:t>
      </w:r>
      <w:proofErr w:type="gramEnd"/>
      <w:r w:rsidR="00E42502" w:rsidRPr="005B5377">
        <w:rPr>
          <w:rFonts w:ascii="Times New Roman" w:hAnsi="Times New Roman" w:cs="Times New Roman"/>
          <w:sz w:val="24"/>
          <w:szCs w:val="24"/>
        </w:rPr>
        <w:t xml:space="preserve"> vs non-responders on the pre-intervention measures</w:t>
      </w:r>
      <w:r w:rsidR="004223F4" w:rsidRPr="005B5377">
        <w:rPr>
          <w:rFonts w:ascii="Times New Roman" w:hAnsi="Times New Roman" w:cs="Times New Roman"/>
          <w:sz w:val="24"/>
          <w:szCs w:val="24"/>
        </w:rPr>
        <w:t xml:space="preserve"> (demographics, </w:t>
      </w:r>
      <w:r w:rsidR="00886D0E" w:rsidRPr="005B5377">
        <w:rPr>
          <w:rFonts w:ascii="Times New Roman" w:hAnsi="Times New Roman" w:cs="Times New Roman"/>
          <w:sz w:val="24"/>
          <w:szCs w:val="24"/>
        </w:rPr>
        <w:t>DERS, DTS, PHQ9, GAD7, SWEMWBS</w:t>
      </w:r>
      <w:r w:rsidR="005A5A95" w:rsidRPr="005B5377">
        <w:rPr>
          <w:rFonts w:ascii="Times New Roman" w:hAnsi="Times New Roman" w:cs="Times New Roman"/>
          <w:sz w:val="24"/>
          <w:szCs w:val="24"/>
        </w:rPr>
        <w:t>, WSAS)</w:t>
      </w:r>
      <w:r w:rsidR="00E42502" w:rsidRPr="005B5377">
        <w:rPr>
          <w:rFonts w:ascii="Times New Roman" w:hAnsi="Times New Roman" w:cs="Times New Roman"/>
          <w:sz w:val="24"/>
          <w:szCs w:val="24"/>
        </w:rPr>
        <w:t>.</w:t>
      </w:r>
      <w:r w:rsidR="005A5A95" w:rsidRPr="005B5377">
        <w:rPr>
          <w:rFonts w:ascii="Times New Roman" w:hAnsi="Times New Roman" w:cs="Times New Roman"/>
          <w:sz w:val="24"/>
          <w:szCs w:val="24"/>
        </w:rPr>
        <w:t xml:space="preserve"> </w:t>
      </w:r>
      <w:r w:rsidR="004F1835" w:rsidRPr="005B5377">
        <w:rPr>
          <w:rFonts w:ascii="Times New Roman" w:hAnsi="Times New Roman" w:cs="Times New Roman"/>
          <w:sz w:val="24"/>
          <w:szCs w:val="24"/>
        </w:rPr>
        <w:t>Additionally, responders were compared to</w:t>
      </w:r>
      <w:r w:rsidR="00FB6690" w:rsidRPr="005B5377">
        <w:rPr>
          <w:rFonts w:ascii="Times New Roman" w:hAnsi="Times New Roman" w:cs="Times New Roman"/>
          <w:sz w:val="24"/>
          <w:szCs w:val="24"/>
        </w:rPr>
        <w:t xml:space="preserve"> all other </w:t>
      </w:r>
      <w:r w:rsidR="00A71BE1" w:rsidRPr="005B5377">
        <w:rPr>
          <w:rFonts w:ascii="Times New Roman" w:hAnsi="Times New Roman" w:cs="Times New Roman"/>
          <w:sz w:val="24"/>
          <w:szCs w:val="24"/>
        </w:rPr>
        <w:t>participants</w:t>
      </w:r>
      <w:r w:rsidR="009D6542" w:rsidRPr="005B5377">
        <w:rPr>
          <w:rFonts w:ascii="Times New Roman" w:hAnsi="Times New Roman" w:cs="Times New Roman"/>
          <w:sz w:val="24"/>
          <w:szCs w:val="24"/>
        </w:rPr>
        <w:t xml:space="preserve">, </w:t>
      </w:r>
      <w:r w:rsidR="009B2A81" w:rsidRPr="005B5377">
        <w:rPr>
          <w:rFonts w:ascii="Times New Roman" w:hAnsi="Times New Roman" w:cs="Times New Roman"/>
          <w:sz w:val="24"/>
          <w:szCs w:val="24"/>
        </w:rPr>
        <w:t xml:space="preserve">i.e. </w:t>
      </w:r>
      <w:r w:rsidR="003F49A5" w:rsidRPr="005B5377">
        <w:rPr>
          <w:rFonts w:ascii="Times New Roman" w:hAnsi="Times New Roman" w:cs="Times New Roman"/>
          <w:sz w:val="24"/>
          <w:szCs w:val="24"/>
        </w:rPr>
        <w:t xml:space="preserve">non-responders </w:t>
      </w:r>
      <w:r w:rsidR="003F49A5" w:rsidRPr="005B5377">
        <w:rPr>
          <w:rFonts w:ascii="Times New Roman" w:hAnsi="Times New Roman" w:cs="Times New Roman"/>
          <w:i/>
          <w:iCs/>
          <w:sz w:val="24"/>
          <w:szCs w:val="24"/>
        </w:rPr>
        <w:t>and</w:t>
      </w:r>
      <w:r w:rsidR="003F49A5" w:rsidRPr="005B5377">
        <w:rPr>
          <w:rFonts w:ascii="Times New Roman" w:hAnsi="Times New Roman" w:cs="Times New Roman"/>
          <w:sz w:val="24"/>
          <w:szCs w:val="24"/>
        </w:rPr>
        <w:t xml:space="preserve"> </w:t>
      </w:r>
      <w:r w:rsidR="00B24C8D" w:rsidRPr="005B5377">
        <w:rPr>
          <w:rFonts w:ascii="Times New Roman" w:hAnsi="Times New Roman" w:cs="Times New Roman"/>
          <w:sz w:val="24"/>
          <w:szCs w:val="24"/>
        </w:rPr>
        <w:t>res</w:t>
      </w:r>
      <w:r w:rsidR="000F1543" w:rsidRPr="005B5377">
        <w:rPr>
          <w:rFonts w:ascii="Times New Roman" w:hAnsi="Times New Roman" w:cs="Times New Roman"/>
          <w:sz w:val="24"/>
          <w:szCs w:val="24"/>
        </w:rPr>
        <w:t>ponse unknown</w:t>
      </w:r>
      <w:r w:rsidR="004F1835" w:rsidRPr="005B5377">
        <w:rPr>
          <w:rFonts w:ascii="Times New Roman" w:hAnsi="Times New Roman" w:cs="Times New Roman"/>
          <w:sz w:val="24"/>
          <w:szCs w:val="24"/>
        </w:rPr>
        <w:t xml:space="preserve"> </w:t>
      </w:r>
      <w:r w:rsidR="00B24C8D" w:rsidRPr="005B5377">
        <w:rPr>
          <w:rFonts w:ascii="Times New Roman" w:hAnsi="Times New Roman" w:cs="Times New Roman"/>
          <w:sz w:val="24"/>
          <w:szCs w:val="24"/>
        </w:rPr>
        <w:t>due to incomplete dat</w:t>
      </w:r>
      <w:r w:rsidR="00D83A59" w:rsidRPr="005B5377">
        <w:rPr>
          <w:rFonts w:ascii="Times New Roman" w:hAnsi="Times New Roman" w:cs="Times New Roman"/>
          <w:sz w:val="24"/>
          <w:szCs w:val="24"/>
        </w:rPr>
        <w:t>a</w:t>
      </w:r>
      <w:r w:rsidR="00127295">
        <w:rPr>
          <w:rFonts w:ascii="Times New Roman" w:hAnsi="Times New Roman" w:cs="Times New Roman"/>
          <w:sz w:val="24"/>
          <w:szCs w:val="24"/>
        </w:rPr>
        <w:t xml:space="preserve"> or client disengagement</w:t>
      </w:r>
      <w:r w:rsidR="00A45D0B">
        <w:rPr>
          <w:rFonts w:ascii="Times New Roman" w:hAnsi="Times New Roman" w:cs="Times New Roman"/>
          <w:sz w:val="24"/>
          <w:szCs w:val="24"/>
        </w:rPr>
        <w:t xml:space="preserve"> </w:t>
      </w:r>
      <w:proofErr w:type="gramStart"/>
      <w:r w:rsidR="00A45D0B">
        <w:rPr>
          <w:rFonts w:ascii="Times New Roman" w:hAnsi="Times New Roman" w:cs="Times New Roman"/>
          <w:sz w:val="24"/>
          <w:szCs w:val="24"/>
        </w:rPr>
        <w:t>in order to</w:t>
      </w:r>
      <w:proofErr w:type="gramEnd"/>
      <w:r w:rsidR="00A45D0B">
        <w:rPr>
          <w:rFonts w:ascii="Times New Roman" w:hAnsi="Times New Roman" w:cs="Times New Roman"/>
          <w:sz w:val="24"/>
          <w:szCs w:val="24"/>
        </w:rPr>
        <w:t xml:space="preserve"> shed light on differences between responders and all other clients offered the DT BPI</w:t>
      </w:r>
      <w:r w:rsidR="001D6F1F" w:rsidRPr="005B5377">
        <w:rPr>
          <w:rFonts w:ascii="Times New Roman" w:hAnsi="Times New Roman" w:cs="Times New Roman"/>
          <w:sz w:val="24"/>
          <w:szCs w:val="24"/>
        </w:rPr>
        <w:t>.</w:t>
      </w:r>
    </w:p>
    <w:p w14:paraId="336FE3BB" w14:textId="6165A797" w:rsidR="00B228BA" w:rsidRPr="002C1E5C" w:rsidRDefault="00B81490" w:rsidP="002C1E5C">
      <w:pPr>
        <w:spacing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Results</w:t>
      </w:r>
    </w:p>
    <w:p w14:paraId="558C8DA7" w14:textId="4AE093C0" w:rsidR="00DD5C1B" w:rsidRDefault="00DD5C1B" w:rsidP="00D81C4D">
      <w:pPr>
        <w:pStyle w:val="ListParagraph"/>
        <w:spacing w:line="480" w:lineRule="auto"/>
        <w:ind w:left="0" w:firstLine="720"/>
        <w:rPr>
          <w:rFonts w:ascii="Times New Roman" w:hAnsi="Times New Roman" w:cs="Times New Roman"/>
          <w:sz w:val="24"/>
          <w:szCs w:val="24"/>
        </w:rPr>
      </w:pPr>
      <w:r w:rsidRPr="002C1E5C">
        <w:rPr>
          <w:rFonts w:ascii="Times New Roman" w:hAnsi="Times New Roman" w:cs="Times New Roman"/>
          <w:sz w:val="24"/>
          <w:szCs w:val="24"/>
        </w:rPr>
        <w:lastRenderedPageBreak/>
        <w:t xml:space="preserve">The flow of participants is </w:t>
      </w:r>
      <w:r w:rsidR="005A3B1C" w:rsidRPr="002C1E5C">
        <w:rPr>
          <w:rFonts w:ascii="Times New Roman" w:hAnsi="Times New Roman" w:cs="Times New Roman"/>
          <w:sz w:val="24"/>
          <w:szCs w:val="24"/>
        </w:rPr>
        <w:t xml:space="preserve">described in Figure </w:t>
      </w:r>
      <w:r w:rsidR="00FD207F">
        <w:rPr>
          <w:rFonts w:ascii="Times New Roman" w:hAnsi="Times New Roman" w:cs="Times New Roman"/>
          <w:sz w:val="24"/>
          <w:szCs w:val="24"/>
        </w:rPr>
        <w:t>1</w:t>
      </w:r>
      <w:r w:rsidR="004A0DF9" w:rsidRPr="002C1E5C">
        <w:rPr>
          <w:rFonts w:ascii="Times New Roman" w:hAnsi="Times New Roman" w:cs="Times New Roman"/>
          <w:sz w:val="24"/>
          <w:szCs w:val="24"/>
        </w:rPr>
        <w:t xml:space="preserve"> using information provided by the </w:t>
      </w:r>
      <w:r w:rsidR="001A6310">
        <w:rPr>
          <w:rFonts w:ascii="Times New Roman" w:hAnsi="Times New Roman" w:cs="Times New Roman"/>
          <w:sz w:val="24"/>
          <w:szCs w:val="24"/>
        </w:rPr>
        <w:t>s</w:t>
      </w:r>
      <w:r w:rsidR="00EB661C">
        <w:rPr>
          <w:rFonts w:ascii="Times New Roman" w:hAnsi="Times New Roman" w:cs="Times New Roman"/>
          <w:sz w:val="24"/>
          <w:szCs w:val="24"/>
        </w:rPr>
        <w:t>ervice</w:t>
      </w:r>
      <w:r w:rsidR="00682D23" w:rsidRPr="002C1E5C">
        <w:rPr>
          <w:rFonts w:ascii="Times New Roman" w:hAnsi="Times New Roman" w:cs="Times New Roman"/>
          <w:sz w:val="24"/>
          <w:szCs w:val="24"/>
        </w:rPr>
        <w:t xml:space="preserve"> regarding completion, disengagement</w:t>
      </w:r>
      <w:r w:rsidR="00B20854" w:rsidRPr="002C1E5C">
        <w:rPr>
          <w:rFonts w:ascii="Times New Roman" w:hAnsi="Times New Roman" w:cs="Times New Roman"/>
          <w:sz w:val="24"/>
          <w:szCs w:val="24"/>
        </w:rPr>
        <w:t xml:space="preserve"> and a change in circumstances </w:t>
      </w:r>
      <w:r w:rsidR="001E2B82" w:rsidRPr="002C1E5C">
        <w:rPr>
          <w:rFonts w:ascii="Times New Roman" w:hAnsi="Times New Roman" w:cs="Times New Roman"/>
          <w:sz w:val="24"/>
          <w:szCs w:val="24"/>
        </w:rPr>
        <w:t xml:space="preserve">for the client which rendered </w:t>
      </w:r>
      <w:r w:rsidR="00B20854" w:rsidRPr="002C1E5C">
        <w:rPr>
          <w:rFonts w:ascii="Times New Roman" w:hAnsi="Times New Roman" w:cs="Times New Roman"/>
          <w:sz w:val="24"/>
          <w:szCs w:val="24"/>
        </w:rPr>
        <w:t>the BPI</w:t>
      </w:r>
      <w:r w:rsidR="001E2B82" w:rsidRPr="002C1E5C">
        <w:rPr>
          <w:rFonts w:ascii="Times New Roman" w:hAnsi="Times New Roman" w:cs="Times New Roman"/>
          <w:sz w:val="24"/>
          <w:szCs w:val="24"/>
        </w:rPr>
        <w:t xml:space="preserve"> no longer suitable</w:t>
      </w:r>
      <w:r w:rsidR="00080B14" w:rsidRPr="002C1E5C">
        <w:rPr>
          <w:rFonts w:ascii="Times New Roman" w:hAnsi="Times New Roman" w:cs="Times New Roman"/>
          <w:sz w:val="24"/>
          <w:szCs w:val="24"/>
        </w:rPr>
        <w:t>.</w:t>
      </w:r>
      <w:r w:rsidR="00F55EF8" w:rsidRPr="002C1E5C">
        <w:rPr>
          <w:rFonts w:ascii="Times New Roman" w:hAnsi="Times New Roman" w:cs="Times New Roman"/>
          <w:sz w:val="24"/>
          <w:szCs w:val="24"/>
        </w:rPr>
        <w:t xml:space="preserve"> At the time of analysis, all those referred had been discharged from the BPI. </w:t>
      </w:r>
      <w:r w:rsidR="005A3B1C" w:rsidRPr="002C1E5C">
        <w:rPr>
          <w:rFonts w:ascii="Times New Roman" w:hAnsi="Times New Roman" w:cs="Times New Roman"/>
          <w:sz w:val="24"/>
          <w:szCs w:val="24"/>
        </w:rPr>
        <w:t xml:space="preserve"> </w:t>
      </w:r>
      <w:r w:rsidR="00C86F6B" w:rsidRPr="002C1E5C">
        <w:rPr>
          <w:rFonts w:ascii="Times New Roman" w:hAnsi="Times New Roman" w:cs="Times New Roman"/>
          <w:sz w:val="24"/>
          <w:szCs w:val="24"/>
        </w:rPr>
        <w:t xml:space="preserve">Overall, there is considerable attrition in </w:t>
      </w:r>
      <w:r w:rsidR="00671493" w:rsidRPr="002C1E5C">
        <w:rPr>
          <w:rFonts w:ascii="Times New Roman" w:hAnsi="Times New Roman" w:cs="Times New Roman"/>
          <w:sz w:val="24"/>
          <w:szCs w:val="24"/>
        </w:rPr>
        <w:t>client</w:t>
      </w:r>
      <w:r w:rsidR="00C86F6B" w:rsidRPr="002C1E5C">
        <w:rPr>
          <w:rFonts w:ascii="Times New Roman" w:hAnsi="Times New Roman" w:cs="Times New Roman"/>
          <w:sz w:val="24"/>
          <w:szCs w:val="24"/>
        </w:rPr>
        <w:t xml:space="preserve">s referred for </w:t>
      </w:r>
      <w:r w:rsidR="00954781" w:rsidRPr="002C1E5C">
        <w:rPr>
          <w:rFonts w:ascii="Times New Roman" w:hAnsi="Times New Roman" w:cs="Times New Roman"/>
          <w:sz w:val="24"/>
          <w:szCs w:val="24"/>
        </w:rPr>
        <w:t>the</w:t>
      </w:r>
      <w:r w:rsidR="00C86F6B" w:rsidRPr="002C1E5C">
        <w:rPr>
          <w:rFonts w:ascii="Times New Roman" w:hAnsi="Times New Roman" w:cs="Times New Roman"/>
          <w:sz w:val="24"/>
          <w:szCs w:val="24"/>
        </w:rPr>
        <w:t xml:space="preserve"> BPI:</w:t>
      </w:r>
      <w:r w:rsidR="008F3D99">
        <w:rPr>
          <w:rFonts w:ascii="Times New Roman" w:hAnsi="Times New Roman" w:cs="Times New Roman"/>
          <w:sz w:val="24"/>
          <w:szCs w:val="24"/>
        </w:rPr>
        <w:t xml:space="preserve"> only</w:t>
      </w:r>
      <w:r w:rsidR="00C86F6B" w:rsidRPr="002C1E5C">
        <w:rPr>
          <w:rFonts w:ascii="Times New Roman" w:hAnsi="Times New Roman" w:cs="Times New Roman"/>
          <w:sz w:val="24"/>
          <w:szCs w:val="24"/>
        </w:rPr>
        <w:t xml:space="preserve"> 242 of 463 </w:t>
      </w:r>
      <w:r w:rsidR="00671493" w:rsidRPr="002C1E5C">
        <w:rPr>
          <w:rFonts w:ascii="Times New Roman" w:hAnsi="Times New Roman" w:cs="Times New Roman"/>
          <w:sz w:val="24"/>
          <w:szCs w:val="24"/>
        </w:rPr>
        <w:t>client</w:t>
      </w:r>
      <w:r w:rsidR="00C86F6B" w:rsidRPr="002C1E5C">
        <w:rPr>
          <w:rFonts w:ascii="Times New Roman" w:hAnsi="Times New Roman" w:cs="Times New Roman"/>
          <w:sz w:val="24"/>
          <w:szCs w:val="24"/>
        </w:rPr>
        <w:t>s (52.3%) were marked as ‘intervention complete’</w:t>
      </w:r>
      <w:r w:rsidR="00B01AF5" w:rsidRPr="002C1E5C">
        <w:rPr>
          <w:rFonts w:ascii="Times New Roman" w:hAnsi="Times New Roman" w:cs="Times New Roman"/>
          <w:sz w:val="24"/>
          <w:szCs w:val="24"/>
        </w:rPr>
        <w:t xml:space="preserve"> by the service</w:t>
      </w:r>
      <w:r w:rsidR="00C86F6B" w:rsidRPr="002C1E5C">
        <w:rPr>
          <w:rFonts w:ascii="Times New Roman" w:hAnsi="Times New Roman" w:cs="Times New Roman"/>
          <w:sz w:val="24"/>
          <w:szCs w:val="24"/>
        </w:rPr>
        <w:t xml:space="preserve">. Around a third of the sample disengaged from the BPI overall (28.7%). Approximately 16% of those referred </w:t>
      </w:r>
      <w:r w:rsidR="006642F0" w:rsidRPr="002C1E5C">
        <w:rPr>
          <w:rFonts w:ascii="Times New Roman" w:hAnsi="Times New Roman" w:cs="Times New Roman"/>
          <w:sz w:val="24"/>
          <w:szCs w:val="24"/>
        </w:rPr>
        <w:t>did not attend</w:t>
      </w:r>
      <w:r w:rsidR="00A76238" w:rsidRPr="002C1E5C">
        <w:rPr>
          <w:rFonts w:ascii="Times New Roman" w:hAnsi="Times New Roman" w:cs="Times New Roman"/>
          <w:sz w:val="24"/>
          <w:szCs w:val="24"/>
        </w:rPr>
        <w:t xml:space="preserve"> a</w:t>
      </w:r>
      <w:r w:rsidR="00C86F6B" w:rsidRPr="002C1E5C">
        <w:rPr>
          <w:rFonts w:ascii="Times New Roman" w:hAnsi="Times New Roman" w:cs="Times New Roman"/>
          <w:sz w:val="24"/>
          <w:szCs w:val="24"/>
        </w:rPr>
        <w:t xml:space="preserve"> first session. Of those who attended at least one session, 64.4% </w:t>
      </w:r>
      <w:r w:rsidR="006A4381" w:rsidRPr="002C1E5C">
        <w:rPr>
          <w:rFonts w:ascii="Times New Roman" w:hAnsi="Times New Roman" w:cs="Times New Roman"/>
          <w:sz w:val="24"/>
          <w:szCs w:val="24"/>
        </w:rPr>
        <w:t>are know</w:t>
      </w:r>
      <w:r w:rsidR="008A1FB0" w:rsidRPr="002C1E5C">
        <w:rPr>
          <w:rFonts w:ascii="Times New Roman" w:hAnsi="Times New Roman" w:cs="Times New Roman"/>
          <w:sz w:val="24"/>
          <w:szCs w:val="24"/>
        </w:rPr>
        <w:t>n</w:t>
      </w:r>
      <w:r w:rsidR="006A4381" w:rsidRPr="002C1E5C">
        <w:rPr>
          <w:rFonts w:ascii="Times New Roman" w:hAnsi="Times New Roman" w:cs="Times New Roman"/>
          <w:sz w:val="24"/>
          <w:szCs w:val="24"/>
        </w:rPr>
        <w:t xml:space="preserve"> to have </w:t>
      </w:r>
      <w:r w:rsidR="00C86F6B" w:rsidRPr="002C1E5C">
        <w:rPr>
          <w:rFonts w:ascii="Times New Roman" w:hAnsi="Times New Roman" w:cs="Times New Roman"/>
          <w:sz w:val="24"/>
          <w:szCs w:val="24"/>
        </w:rPr>
        <w:t xml:space="preserve">completed the BPI. The majority (85.1%) of those who started but did not complete, </w:t>
      </w:r>
      <w:r w:rsidR="000844DE" w:rsidRPr="002C1E5C">
        <w:rPr>
          <w:rFonts w:ascii="Times New Roman" w:hAnsi="Times New Roman" w:cs="Times New Roman"/>
          <w:sz w:val="24"/>
          <w:szCs w:val="24"/>
        </w:rPr>
        <w:t xml:space="preserve">reportedly </w:t>
      </w:r>
      <w:r w:rsidR="00C86F6B" w:rsidRPr="002C1E5C">
        <w:rPr>
          <w:rFonts w:ascii="Times New Roman" w:hAnsi="Times New Roman" w:cs="Times New Roman"/>
          <w:sz w:val="24"/>
          <w:szCs w:val="24"/>
        </w:rPr>
        <w:t xml:space="preserve">did so due to </w:t>
      </w:r>
      <w:r w:rsidR="007B20AD" w:rsidRPr="002C1E5C">
        <w:rPr>
          <w:rFonts w:ascii="Times New Roman" w:hAnsi="Times New Roman" w:cs="Times New Roman"/>
          <w:sz w:val="24"/>
          <w:szCs w:val="24"/>
        </w:rPr>
        <w:t>‘</w:t>
      </w:r>
      <w:r w:rsidR="00C86F6B" w:rsidRPr="002C1E5C">
        <w:rPr>
          <w:rFonts w:ascii="Times New Roman" w:hAnsi="Times New Roman" w:cs="Times New Roman"/>
          <w:sz w:val="24"/>
          <w:szCs w:val="24"/>
        </w:rPr>
        <w:t>patient disengagement</w:t>
      </w:r>
      <w:r w:rsidR="00643492" w:rsidRPr="002C1E5C">
        <w:rPr>
          <w:rFonts w:ascii="Times New Roman" w:hAnsi="Times New Roman" w:cs="Times New Roman"/>
          <w:sz w:val="24"/>
          <w:szCs w:val="24"/>
        </w:rPr>
        <w:t>’</w:t>
      </w:r>
      <w:r w:rsidR="00C86F6B" w:rsidRPr="002C1E5C">
        <w:rPr>
          <w:rFonts w:ascii="Times New Roman" w:hAnsi="Times New Roman" w:cs="Times New Roman"/>
          <w:sz w:val="24"/>
          <w:szCs w:val="24"/>
        </w:rPr>
        <w:t xml:space="preserve"> or the BPI no longer being considered suitable.</w:t>
      </w:r>
    </w:p>
    <w:p w14:paraId="33AB57B2" w14:textId="77777777" w:rsidR="00BA5F36" w:rsidRDefault="00BA5F36" w:rsidP="00D81C4D">
      <w:pPr>
        <w:pStyle w:val="ListParagraph"/>
        <w:spacing w:line="480" w:lineRule="auto"/>
        <w:ind w:left="0" w:firstLine="720"/>
        <w:rPr>
          <w:rFonts w:ascii="Times New Roman" w:hAnsi="Times New Roman" w:cs="Times New Roman"/>
          <w:sz w:val="24"/>
          <w:szCs w:val="24"/>
        </w:rPr>
      </w:pPr>
    </w:p>
    <w:p w14:paraId="60F164C1" w14:textId="7C86D30B" w:rsidR="003335BD" w:rsidRDefault="00BA5F36" w:rsidP="00A47E75">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Insert figure 1 here</w:t>
      </w:r>
    </w:p>
    <w:p w14:paraId="418AC2B0" w14:textId="77777777" w:rsidR="00F03CF6" w:rsidRDefault="00F03CF6" w:rsidP="00A47E75">
      <w:pPr>
        <w:pStyle w:val="ListParagraph"/>
        <w:spacing w:line="480" w:lineRule="auto"/>
        <w:ind w:left="0"/>
        <w:rPr>
          <w:rFonts w:ascii="Times New Roman" w:hAnsi="Times New Roman" w:cs="Times New Roman"/>
          <w:b/>
          <w:bCs/>
          <w:sz w:val="24"/>
          <w:szCs w:val="24"/>
        </w:rPr>
      </w:pPr>
    </w:p>
    <w:p w14:paraId="0756F36F" w14:textId="3CBF574E" w:rsidR="00D0745F" w:rsidRPr="000A0C20" w:rsidRDefault="00DB7CF5" w:rsidP="007B5242">
      <w:pPr>
        <w:pStyle w:val="ListParagraph"/>
        <w:spacing w:line="480" w:lineRule="auto"/>
        <w:ind w:left="0"/>
        <w:rPr>
          <w:rFonts w:ascii="Times New Roman" w:hAnsi="Times New Roman" w:cs="Times New Roman"/>
          <w:b/>
          <w:bCs/>
          <w:i/>
          <w:iCs/>
          <w:sz w:val="24"/>
          <w:szCs w:val="24"/>
        </w:rPr>
      </w:pPr>
      <w:r w:rsidRPr="000A0C20">
        <w:rPr>
          <w:rFonts w:ascii="Times New Roman" w:hAnsi="Times New Roman" w:cs="Times New Roman"/>
          <w:b/>
          <w:bCs/>
          <w:i/>
          <w:iCs/>
          <w:sz w:val="24"/>
          <w:szCs w:val="24"/>
        </w:rPr>
        <w:t>Data Completion</w:t>
      </w:r>
    </w:p>
    <w:p w14:paraId="2D250936" w14:textId="5086A9D8" w:rsidR="009966F3" w:rsidRDefault="00222250" w:rsidP="00D81C4D">
      <w:pPr>
        <w:pStyle w:val="ListParagraph"/>
        <w:spacing w:line="480" w:lineRule="auto"/>
        <w:ind w:left="0" w:firstLine="720"/>
        <w:rPr>
          <w:rFonts w:ascii="Times New Roman" w:hAnsi="Times New Roman" w:cs="Times New Roman"/>
          <w:sz w:val="24"/>
          <w:szCs w:val="24"/>
        </w:rPr>
      </w:pPr>
      <w:r w:rsidRPr="000A0C20">
        <w:rPr>
          <w:rFonts w:ascii="Times New Roman" w:hAnsi="Times New Roman" w:cs="Times New Roman"/>
          <w:sz w:val="24"/>
          <w:szCs w:val="24"/>
        </w:rPr>
        <w:t xml:space="preserve">Data completion is reported in </w:t>
      </w:r>
      <w:r w:rsidR="007B20AD" w:rsidRPr="000A0C20">
        <w:rPr>
          <w:rFonts w:ascii="Times New Roman" w:hAnsi="Times New Roman" w:cs="Times New Roman"/>
          <w:sz w:val="24"/>
          <w:szCs w:val="24"/>
        </w:rPr>
        <w:t xml:space="preserve">Table </w:t>
      </w:r>
      <w:r w:rsidRPr="000A0C20">
        <w:rPr>
          <w:rFonts w:ascii="Times New Roman" w:hAnsi="Times New Roman" w:cs="Times New Roman"/>
          <w:sz w:val="24"/>
          <w:szCs w:val="24"/>
        </w:rPr>
        <w:t xml:space="preserve">1. </w:t>
      </w:r>
      <w:r w:rsidR="00A92F8E" w:rsidRPr="000A0C20">
        <w:rPr>
          <w:rFonts w:ascii="Times New Roman" w:hAnsi="Times New Roman" w:cs="Times New Roman"/>
          <w:sz w:val="24"/>
          <w:szCs w:val="24"/>
        </w:rPr>
        <w:t xml:space="preserve">Demographic data completion ranged from 88.6% to 100%. </w:t>
      </w:r>
      <w:r w:rsidR="00C66406" w:rsidRPr="000A0C20">
        <w:rPr>
          <w:rFonts w:ascii="Times New Roman" w:hAnsi="Times New Roman" w:cs="Times New Roman"/>
          <w:sz w:val="24"/>
          <w:szCs w:val="24"/>
        </w:rPr>
        <w:t xml:space="preserve">Outcome data </w:t>
      </w:r>
      <w:r w:rsidR="009A0BDC" w:rsidRPr="000A0C20">
        <w:rPr>
          <w:rFonts w:ascii="Times New Roman" w:hAnsi="Times New Roman" w:cs="Times New Roman"/>
          <w:sz w:val="24"/>
          <w:szCs w:val="24"/>
        </w:rPr>
        <w:t>completion ranged from 57.4% to 78.1%</w:t>
      </w:r>
      <w:r w:rsidR="007B20AD" w:rsidRPr="000A0C20">
        <w:rPr>
          <w:rFonts w:ascii="Times New Roman" w:hAnsi="Times New Roman" w:cs="Times New Roman"/>
          <w:sz w:val="24"/>
          <w:szCs w:val="24"/>
        </w:rPr>
        <w:t>, with the WSAS appearing to be the least commonly used/completed measure within the service</w:t>
      </w:r>
      <w:r w:rsidR="009A0BDC" w:rsidRPr="000A0C20">
        <w:rPr>
          <w:rFonts w:ascii="Times New Roman" w:hAnsi="Times New Roman" w:cs="Times New Roman"/>
          <w:sz w:val="24"/>
          <w:szCs w:val="24"/>
        </w:rPr>
        <w:t xml:space="preserve">. </w:t>
      </w:r>
      <w:r w:rsidR="008303CA" w:rsidRPr="000A0C20">
        <w:rPr>
          <w:rFonts w:ascii="Times New Roman" w:hAnsi="Times New Roman" w:cs="Times New Roman"/>
          <w:sz w:val="24"/>
          <w:szCs w:val="24"/>
        </w:rPr>
        <w:t>There was little difference between the completion rates pre</w:t>
      </w:r>
      <w:r w:rsidR="00710A5A">
        <w:rPr>
          <w:rFonts w:ascii="Times New Roman" w:hAnsi="Times New Roman" w:cs="Times New Roman"/>
          <w:sz w:val="24"/>
          <w:szCs w:val="24"/>
        </w:rPr>
        <w:t>-</w:t>
      </w:r>
      <w:r w:rsidR="008303CA" w:rsidRPr="000A0C20">
        <w:rPr>
          <w:rFonts w:ascii="Times New Roman" w:hAnsi="Times New Roman" w:cs="Times New Roman"/>
          <w:sz w:val="24"/>
          <w:szCs w:val="24"/>
        </w:rPr>
        <w:t>BPI (individual measures completion rates of 57</w:t>
      </w:r>
      <w:r w:rsidR="00E71691" w:rsidRPr="000A0C20">
        <w:rPr>
          <w:rFonts w:ascii="Times New Roman" w:hAnsi="Times New Roman" w:cs="Times New Roman"/>
          <w:sz w:val="24"/>
          <w:szCs w:val="24"/>
        </w:rPr>
        <w:t>.4 to 75</w:t>
      </w:r>
      <w:r w:rsidR="008303CA" w:rsidRPr="000A0C20">
        <w:rPr>
          <w:rFonts w:ascii="Times New Roman" w:hAnsi="Times New Roman" w:cs="Times New Roman"/>
          <w:sz w:val="24"/>
          <w:szCs w:val="24"/>
        </w:rPr>
        <w:t>%) and post BPI (5</w:t>
      </w:r>
      <w:r w:rsidR="00F25E36" w:rsidRPr="000A0C20">
        <w:rPr>
          <w:rFonts w:ascii="Times New Roman" w:hAnsi="Times New Roman" w:cs="Times New Roman"/>
          <w:sz w:val="24"/>
          <w:szCs w:val="24"/>
        </w:rPr>
        <w:t>7</w:t>
      </w:r>
      <w:r w:rsidR="00E71691" w:rsidRPr="000A0C20">
        <w:rPr>
          <w:rFonts w:ascii="Times New Roman" w:hAnsi="Times New Roman" w:cs="Times New Roman"/>
          <w:sz w:val="24"/>
          <w:szCs w:val="24"/>
        </w:rPr>
        <w:t xml:space="preserve">.4 to </w:t>
      </w:r>
      <w:r w:rsidR="008303CA" w:rsidRPr="000A0C20">
        <w:rPr>
          <w:rFonts w:ascii="Times New Roman" w:hAnsi="Times New Roman" w:cs="Times New Roman"/>
          <w:sz w:val="24"/>
          <w:szCs w:val="24"/>
        </w:rPr>
        <w:t>78</w:t>
      </w:r>
      <w:r w:rsidR="00E71691" w:rsidRPr="000A0C20">
        <w:rPr>
          <w:rFonts w:ascii="Times New Roman" w:hAnsi="Times New Roman" w:cs="Times New Roman"/>
          <w:sz w:val="24"/>
          <w:szCs w:val="24"/>
        </w:rPr>
        <w:t>.1</w:t>
      </w:r>
      <w:r w:rsidR="008303CA" w:rsidRPr="000A0C20">
        <w:rPr>
          <w:rFonts w:ascii="Times New Roman" w:hAnsi="Times New Roman" w:cs="Times New Roman"/>
          <w:sz w:val="24"/>
          <w:szCs w:val="24"/>
        </w:rPr>
        <w:t>%)</w:t>
      </w:r>
      <w:r w:rsidR="000D36AE" w:rsidRPr="000A0C20">
        <w:rPr>
          <w:rFonts w:ascii="Times New Roman" w:hAnsi="Times New Roman" w:cs="Times New Roman"/>
          <w:sz w:val="24"/>
          <w:szCs w:val="24"/>
        </w:rPr>
        <w:t>.</w:t>
      </w:r>
      <w:r w:rsidR="004A1001" w:rsidRPr="000A0C20">
        <w:rPr>
          <w:rFonts w:ascii="Times New Roman" w:hAnsi="Times New Roman" w:cs="Times New Roman"/>
          <w:sz w:val="24"/>
          <w:szCs w:val="24"/>
        </w:rPr>
        <w:t xml:space="preserve"> </w:t>
      </w:r>
      <w:r w:rsidR="00D70EBE" w:rsidRPr="000A0C20">
        <w:rPr>
          <w:rFonts w:ascii="Times New Roman" w:hAnsi="Times New Roman" w:cs="Times New Roman"/>
          <w:sz w:val="24"/>
          <w:szCs w:val="24"/>
        </w:rPr>
        <w:t xml:space="preserve">Data </w:t>
      </w:r>
      <w:r w:rsidR="009668B0">
        <w:rPr>
          <w:rFonts w:ascii="Times New Roman" w:hAnsi="Times New Roman" w:cs="Times New Roman"/>
          <w:sz w:val="24"/>
          <w:szCs w:val="24"/>
        </w:rPr>
        <w:t>was less complete</w:t>
      </w:r>
      <w:r w:rsidR="00D70EBE" w:rsidRPr="000A0C20">
        <w:rPr>
          <w:rFonts w:ascii="Times New Roman" w:hAnsi="Times New Roman" w:cs="Times New Roman"/>
          <w:sz w:val="24"/>
          <w:szCs w:val="24"/>
        </w:rPr>
        <w:t xml:space="preserve"> for o</w:t>
      </w:r>
      <w:r w:rsidR="00C8497F" w:rsidRPr="000A0C20">
        <w:rPr>
          <w:rFonts w:ascii="Times New Roman" w:hAnsi="Times New Roman" w:cs="Times New Roman"/>
          <w:sz w:val="24"/>
          <w:szCs w:val="24"/>
        </w:rPr>
        <w:t>utcome measures specific to the DT BPI</w:t>
      </w:r>
      <w:r w:rsidR="00D70EBE" w:rsidRPr="000A0C20">
        <w:rPr>
          <w:rFonts w:ascii="Times New Roman" w:hAnsi="Times New Roman" w:cs="Times New Roman"/>
          <w:sz w:val="24"/>
          <w:szCs w:val="24"/>
        </w:rPr>
        <w:t xml:space="preserve"> (DTS and DERS</w:t>
      </w:r>
      <w:r w:rsidR="00ED5353" w:rsidRPr="000A0C20">
        <w:rPr>
          <w:rFonts w:ascii="Times New Roman" w:hAnsi="Times New Roman" w:cs="Times New Roman"/>
          <w:sz w:val="24"/>
          <w:szCs w:val="24"/>
        </w:rPr>
        <w:t>) compared to outcome measures collected across all BPIs (</w:t>
      </w:r>
      <w:r w:rsidR="00BC17CF" w:rsidRPr="000A0C20">
        <w:rPr>
          <w:rFonts w:ascii="Times New Roman" w:hAnsi="Times New Roman" w:cs="Times New Roman"/>
          <w:sz w:val="24"/>
          <w:szCs w:val="24"/>
        </w:rPr>
        <w:t>sWEMWBS</w:t>
      </w:r>
      <w:r w:rsidR="00ED5353" w:rsidRPr="000A0C20">
        <w:rPr>
          <w:rFonts w:ascii="Times New Roman" w:hAnsi="Times New Roman" w:cs="Times New Roman"/>
          <w:sz w:val="24"/>
          <w:szCs w:val="24"/>
        </w:rPr>
        <w:t xml:space="preserve">, PHQ9, GAD7 and WSAS). </w:t>
      </w:r>
    </w:p>
    <w:p w14:paraId="06A747A1" w14:textId="76D07C55" w:rsidR="00FD73FB" w:rsidRPr="000A0C20" w:rsidRDefault="00FD73FB" w:rsidP="00D81C4D">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Insert table 1 here</w:t>
      </w:r>
    </w:p>
    <w:p w14:paraId="4224AC14" w14:textId="33451D05" w:rsidR="003D6F78" w:rsidRPr="00DA20B9" w:rsidRDefault="003D6F78" w:rsidP="007B5242">
      <w:pPr>
        <w:spacing w:line="480" w:lineRule="auto"/>
        <w:rPr>
          <w:rFonts w:ascii="Times New Roman" w:hAnsi="Times New Roman" w:cs="Times New Roman"/>
          <w:b/>
          <w:bCs/>
          <w:sz w:val="24"/>
          <w:szCs w:val="24"/>
        </w:rPr>
      </w:pPr>
      <w:r w:rsidRPr="00DA20B9">
        <w:rPr>
          <w:rFonts w:ascii="Times New Roman" w:hAnsi="Times New Roman" w:cs="Times New Roman"/>
          <w:b/>
          <w:bCs/>
          <w:sz w:val="24"/>
          <w:szCs w:val="24"/>
        </w:rPr>
        <w:t xml:space="preserve">Reliable </w:t>
      </w:r>
      <w:r w:rsidR="00194461" w:rsidRPr="00DA20B9">
        <w:rPr>
          <w:rFonts w:ascii="Times New Roman" w:hAnsi="Times New Roman" w:cs="Times New Roman"/>
          <w:b/>
          <w:bCs/>
          <w:sz w:val="24"/>
          <w:szCs w:val="24"/>
        </w:rPr>
        <w:t>and clinically significant change</w:t>
      </w:r>
    </w:p>
    <w:p w14:paraId="27EFDA6B" w14:textId="7DD77261" w:rsidR="0029775B" w:rsidRDefault="0029775B" w:rsidP="00D81C4D">
      <w:pPr>
        <w:spacing w:line="480" w:lineRule="auto"/>
        <w:ind w:firstLine="720"/>
        <w:rPr>
          <w:rFonts w:ascii="Times New Roman" w:hAnsi="Times New Roman" w:cs="Times New Roman"/>
          <w:sz w:val="24"/>
          <w:szCs w:val="24"/>
        </w:rPr>
      </w:pPr>
      <w:r w:rsidRPr="000A0C20">
        <w:rPr>
          <w:rFonts w:ascii="Times New Roman" w:hAnsi="Times New Roman" w:cs="Times New Roman"/>
          <w:sz w:val="24"/>
          <w:szCs w:val="24"/>
        </w:rPr>
        <w:t>Reliable and clinically significant change</w:t>
      </w:r>
      <w:r w:rsidR="00191502" w:rsidRPr="000A0C20">
        <w:rPr>
          <w:rFonts w:ascii="Times New Roman" w:hAnsi="Times New Roman" w:cs="Times New Roman"/>
          <w:sz w:val="24"/>
          <w:szCs w:val="24"/>
        </w:rPr>
        <w:t xml:space="preserve"> status was calculated for </w:t>
      </w:r>
      <w:r w:rsidR="006E274F" w:rsidRPr="000A0C20">
        <w:rPr>
          <w:rFonts w:ascii="Times New Roman" w:hAnsi="Times New Roman" w:cs="Times New Roman"/>
          <w:sz w:val="24"/>
          <w:szCs w:val="24"/>
        </w:rPr>
        <w:t xml:space="preserve">the DTS and DERS for </w:t>
      </w:r>
      <w:r w:rsidR="00191502" w:rsidRPr="000A0C20">
        <w:rPr>
          <w:rFonts w:ascii="Times New Roman" w:hAnsi="Times New Roman" w:cs="Times New Roman"/>
          <w:sz w:val="24"/>
          <w:szCs w:val="24"/>
        </w:rPr>
        <w:t xml:space="preserve">those participants identified by the service as </w:t>
      </w:r>
      <w:r w:rsidR="006E274F" w:rsidRPr="000A0C20">
        <w:rPr>
          <w:rFonts w:ascii="Times New Roman" w:hAnsi="Times New Roman" w:cs="Times New Roman"/>
          <w:sz w:val="24"/>
          <w:szCs w:val="24"/>
        </w:rPr>
        <w:t>having completed the</w:t>
      </w:r>
      <w:r w:rsidR="007408B4" w:rsidRPr="000A0C20">
        <w:rPr>
          <w:rFonts w:ascii="Times New Roman" w:hAnsi="Times New Roman" w:cs="Times New Roman"/>
          <w:sz w:val="24"/>
          <w:szCs w:val="24"/>
        </w:rPr>
        <w:t xml:space="preserve"> </w:t>
      </w:r>
      <w:r w:rsidR="00DE61F4" w:rsidRPr="000A0C20">
        <w:rPr>
          <w:rFonts w:ascii="Times New Roman" w:hAnsi="Times New Roman" w:cs="Times New Roman"/>
          <w:sz w:val="24"/>
          <w:szCs w:val="24"/>
        </w:rPr>
        <w:t>BPI</w:t>
      </w:r>
      <w:r w:rsidR="006E274F" w:rsidRPr="000A0C20">
        <w:rPr>
          <w:rFonts w:ascii="Times New Roman" w:hAnsi="Times New Roman" w:cs="Times New Roman"/>
          <w:sz w:val="24"/>
          <w:szCs w:val="24"/>
        </w:rPr>
        <w:t xml:space="preserve"> (n=242)</w:t>
      </w:r>
      <w:r w:rsidR="008E21C3" w:rsidRPr="000A0C20">
        <w:rPr>
          <w:rFonts w:ascii="Times New Roman" w:hAnsi="Times New Roman" w:cs="Times New Roman"/>
          <w:sz w:val="24"/>
          <w:szCs w:val="24"/>
        </w:rPr>
        <w:t xml:space="preserve"> </w:t>
      </w:r>
      <w:r w:rsidR="00F25E36" w:rsidRPr="000A0C20">
        <w:rPr>
          <w:rFonts w:ascii="Times New Roman" w:hAnsi="Times New Roman" w:cs="Times New Roman"/>
          <w:sz w:val="24"/>
          <w:szCs w:val="24"/>
        </w:rPr>
        <w:lastRenderedPageBreak/>
        <w:t>who</w:t>
      </w:r>
      <w:r w:rsidR="008E21C3" w:rsidRPr="000A0C20">
        <w:rPr>
          <w:rFonts w:ascii="Times New Roman" w:hAnsi="Times New Roman" w:cs="Times New Roman"/>
          <w:sz w:val="24"/>
          <w:szCs w:val="24"/>
        </w:rPr>
        <w:t xml:space="preserve"> also had </w:t>
      </w:r>
      <w:r w:rsidR="007822F1" w:rsidRPr="000A0C20">
        <w:rPr>
          <w:rFonts w:ascii="Times New Roman" w:hAnsi="Times New Roman" w:cs="Times New Roman"/>
          <w:sz w:val="24"/>
          <w:szCs w:val="24"/>
        </w:rPr>
        <w:t>pre and post total score data</w:t>
      </w:r>
      <w:r w:rsidR="006E274F" w:rsidRPr="000A0C20">
        <w:rPr>
          <w:rFonts w:ascii="Times New Roman" w:hAnsi="Times New Roman" w:cs="Times New Roman"/>
          <w:sz w:val="24"/>
          <w:szCs w:val="24"/>
        </w:rPr>
        <w:t xml:space="preserve">. The results are shown in </w:t>
      </w:r>
      <w:r w:rsidR="004C57BB" w:rsidRPr="000A0C20">
        <w:rPr>
          <w:rFonts w:ascii="Times New Roman" w:hAnsi="Times New Roman" w:cs="Times New Roman"/>
          <w:sz w:val="24"/>
          <w:szCs w:val="24"/>
        </w:rPr>
        <w:t xml:space="preserve">Table </w:t>
      </w:r>
      <w:r w:rsidR="00FD207F">
        <w:rPr>
          <w:rFonts w:ascii="Times New Roman" w:hAnsi="Times New Roman" w:cs="Times New Roman"/>
          <w:sz w:val="24"/>
          <w:szCs w:val="24"/>
        </w:rPr>
        <w:t>2</w:t>
      </w:r>
      <w:r w:rsidR="006E274F" w:rsidRPr="000A0C20">
        <w:rPr>
          <w:rFonts w:ascii="Times New Roman" w:hAnsi="Times New Roman" w:cs="Times New Roman"/>
          <w:sz w:val="24"/>
          <w:szCs w:val="24"/>
        </w:rPr>
        <w:t xml:space="preserve">. </w:t>
      </w:r>
      <w:r w:rsidR="00C410A1" w:rsidRPr="000A0C20">
        <w:rPr>
          <w:rFonts w:ascii="Times New Roman" w:hAnsi="Times New Roman" w:cs="Times New Roman"/>
          <w:sz w:val="24"/>
          <w:szCs w:val="24"/>
        </w:rPr>
        <w:t xml:space="preserve">Of those with complete pre and post DTS data, </w:t>
      </w:r>
      <w:r w:rsidR="007A7B7A" w:rsidRPr="000A0C20">
        <w:rPr>
          <w:rFonts w:ascii="Times New Roman" w:hAnsi="Times New Roman" w:cs="Times New Roman"/>
          <w:sz w:val="24"/>
          <w:szCs w:val="24"/>
        </w:rPr>
        <w:t>approximately one third h</w:t>
      </w:r>
      <w:r w:rsidR="003431FE" w:rsidRPr="000A0C20">
        <w:rPr>
          <w:rFonts w:ascii="Times New Roman" w:hAnsi="Times New Roman" w:cs="Times New Roman"/>
          <w:sz w:val="24"/>
          <w:szCs w:val="24"/>
        </w:rPr>
        <w:t>ad reliable improvement</w:t>
      </w:r>
      <w:r w:rsidR="00DA2A4D" w:rsidRPr="000A0C20">
        <w:rPr>
          <w:rFonts w:ascii="Times New Roman" w:hAnsi="Times New Roman" w:cs="Times New Roman"/>
          <w:sz w:val="24"/>
          <w:szCs w:val="24"/>
        </w:rPr>
        <w:t xml:space="preserve">, </w:t>
      </w:r>
      <w:r w:rsidR="007A7B7A" w:rsidRPr="000A0C20">
        <w:rPr>
          <w:rFonts w:ascii="Times New Roman" w:hAnsi="Times New Roman" w:cs="Times New Roman"/>
          <w:sz w:val="24"/>
          <w:szCs w:val="24"/>
        </w:rPr>
        <w:t>a little over half</w:t>
      </w:r>
      <w:r w:rsidR="00E14CDF" w:rsidRPr="000A0C20">
        <w:rPr>
          <w:rFonts w:ascii="Times New Roman" w:hAnsi="Times New Roman" w:cs="Times New Roman"/>
          <w:sz w:val="24"/>
          <w:szCs w:val="24"/>
        </w:rPr>
        <w:t xml:space="preserve"> had no reliable </w:t>
      </w:r>
      <w:proofErr w:type="gramStart"/>
      <w:r w:rsidR="00E14CDF" w:rsidRPr="000A0C20">
        <w:rPr>
          <w:rFonts w:ascii="Times New Roman" w:hAnsi="Times New Roman" w:cs="Times New Roman"/>
          <w:sz w:val="24"/>
          <w:szCs w:val="24"/>
        </w:rPr>
        <w:t>change</w:t>
      </w:r>
      <w:proofErr w:type="gramEnd"/>
      <w:r w:rsidR="00DE44C3" w:rsidRPr="000A0C20">
        <w:rPr>
          <w:rFonts w:ascii="Times New Roman" w:hAnsi="Times New Roman" w:cs="Times New Roman"/>
          <w:sz w:val="24"/>
          <w:szCs w:val="24"/>
        </w:rPr>
        <w:t xml:space="preserve"> and </w:t>
      </w:r>
      <w:r w:rsidR="009539F8">
        <w:rPr>
          <w:rFonts w:ascii="Times New Roman" w:hAnsi="Times New Roman" w:cs="Times New Roman"/>
          <w:sz w:val="24"/>
          <w:szCs w:val="24"/>
        </w:rPr>
        <w:t xml:space="preserve">a </w:t>
      </w:r>
      <w:r w:rsidR="005531B9" w:rsidRPr="000A0C20">
        <w:rPr>
          <w:rFonts w:ascii="Times New Roman" w:hAnsi="Times New Roman" w:cs="Times New Roman"/>
          <w:sz w:val="24"/>
          <w:szCs w:val="24"/>
        </w:rPr>
        <w:t>small percentage</w:t>
      </w:r>
      <w:r w:rsidR="00015AA5" w:rsidRPr="000A0C20">
        <w:rPr>
          <w:rFonts w:ascii="Times New Roman" w:hAnsi="Times New Roman" w:cs="Times New Roman"/>
          <w:sz w:val="24"/>
          <w:szCs w:val="24"/>
        </w:rPr>
        <w:t xml:space="preserve"> </w:t>
      </w:r>
      <w:r w:rsidR="009539F8">
        <w:rPr>
          <w:rFonts w:ascii="Times New Roman" w:hAnsi="Times New Roman" w:cs="Times New Roman"/>
          <w:sz w:val="24"/>
          <w:szCs w:val="24"/>
        </w:rPr>
        <w:t xml:space="preserve">showed </w:t>
      </w:r>
      <w:r w:rsidR="00015AA5" w:rsidRPr="000A0C20">
        <w:rPr>
          <w:rFonts w:ascii="Times New Roman" w:hAnsi="Times New Roman" w:cs="Times New Roman"/>
          <w:sz w:val="24"/>
          <w:szCs w:val="24"/>
        </w:rPr>
        <w:t>reliable</w:t>
      </w:r>
      <w:r w:rsidR="00E14CDF" w:rsidRPr="000A0C20">
        <w:rPr>
          <w:rFonts w:ascii="Times New Roman" w:hAnsi="Times New Roman" w:cs="Times New Roman"/>
          <w:sz w:val="24"/>
          <w:szCs w:val="24"/>
        </w:rPr>
        <w:t xml:space="preserve"> deterioration. </w:t>
      </w:r>
      <w:r w:rsidR="005A0122" w:rsidRPr="000A0C20">
        <w:rPr>
          <w:rFonts w:ascii="Times New Roman" w:hAnsi="Times New Roman" w:cs="Times New Roman"/>
          <w:sz w:val="24"/>
          <w:szCs w:val="24"/>
        </w:rPr>
        <w:t xml:space="preserve">Clinically significant improvement </w:t>
      </w:r>
      <w:r w:rsidR="00182E8F" w:rsidRPr="000A0C20">
        <w:rPr>
          <w:rFonts w:ascii="Times New Roman" w:hAnsi="Times New Roman" w:cs="Times New Roman"/>
          <w:sz w:val="24"/>
          <w:szCs w:val="24"/>
        </w:rPr>
        <w:t xml:space="preserve">(only possible in the context of reliable improvement) </w:t>
      </w:r>
      <w:r w:rsidR="005A0122" w:rsidRPr="000A0C20">
        <w:rPr>
          <w:rFonts w:ascii="Times New Roman" w:hAnsi="Times New Roman" w:cs="Times New Roman"/>
          <w:sz w:val="24"/>
          <w:szCs w:val="24"/>
        </w:rPr>
        <w:t xml:space="preserve">was noted for </w:t>
      </w:r>
      <w:r w:rsidR="005531B9" w:rsidRPr="000A0C20">
        <w:rPr>
          <w:rFonts w:ascii="Times New Roman" w:hAnsi="Times New Roman" w:cs="Times New Roman"/>
          <w:sz w:val="24"/>
          <w:szCs w:val="24"/>
        </w:rPr>
        <w:t>around a quarter</w:t>
      </w:r>
      <w:r w:rsidR="005A0122" w:rsidRPr="000A0C20">
        <w:rPr>
          <w:rFonts w:ascii="Times New Roman" w:hAnsi="Times New Roman" w:cs="Times New Roman"/>
          <w:sz w:val="24"/>
          <w:szCs w:val="24"/>
        </w:rPr>
        <w:t xml:space="preserve"> of the sample. </w:t>
      </w:r>
      <w:r w:rsidR="009B679A" w:rsidRPr="000A0C20">
        <w:rPr>
          <w:rFonts w:ascii="Times New Roman" w:hAnsi="Times New Roman" w:cs="Times New Roman"/>
          <w:sz w:val="24"/>
          <w:szCs w:val="24"/>
        </w:rPr>
        <w:t>Of those with complete pre and post DERS dat</w:t>
      </w:r>
      <w:r w:rsidR="00E23BB5" w:rsidRPr="000A0C20">
        <w:rPr>
          <w:rFonts w:ascii="Times New Roman" w:hAnsi="Times New Roman" w:cs="Times New Roman"/>
          <w:sz w:val="24"/>
          <w:szCs w:val="24"/>
        </w:rPr>
        <w:t xml:space="preserve">a, </w:t>
      </w:r>
      <w:r w:rsidR="005531B9" w:rsidRPr="000A0C20">
        <w:rPr>
          <w:rFonts w:ascii="Times New Roman" w:hAnsi="Times New Roman" w:cs="Times New Roman"/>
          <w:sz w:val="24"/>
          <w:szCs w:val="24"/>
        </w:rPr>
        <w:t>approximately half</w:t>
      </w:r>
      <w:r w:rsidR="009B679A" w:rsidRPr="000A0C20">
        <w:rPr>
          <w:rFonts w:ascii="Times New Roman" w:hAnsi="Times New Roman" w:cs="Times New Roman"/>
          <w:sz w:val="24"/>
          <w:szCs w:val="24"/>
        </w:rPr>
        <w:t xml:space="preserve"> had reliable improvement</w:t>
      </w:r>
      <w:r w:rsidR="00E23BB5" w:rsidRPr="000A0C20">
        <w:rPr>
          <w:rFonts w:ascii="Times New Roman" w:hAnsi="Times New Roman" w:cs="Times New Roman"/>
          <w:sz w:val="24"/>
          <w:szCs w:val="24"/>
        </w:rPr>
        <w:t xml:space="preserve">, </w:t>
      </w:r>
      <w:r w:rsidR="005531B9" w:rsidRPr="000A0C20">
        <w:rPr>
          <w:rFonts w:ascii="Times New Roman" w:hAnsi="Times New Roman" w:cs="Times New Roman"/>
          <w:sz w:val="24"/>
          <w:szCs w:val="24"/>
        </w:rPr>
        <w:t>approximately one third</w:t>
      </w:r>
      <w:r w:rsidR="009B679A" w:rsidRPr="000A0C20">
        <w:rPr>
          <w:rFonts w:ascii="Times New Roman" w:hAnsi="Times New Roman" w:cs="Times New Roman"/>
          <w:sz w:val="24"/>
          <w:szCs w:val="24"/>
        </w:rPr>
        <w:t xml:space="preserve"> had no reliable change </w:t>
      </w:r>
      <w:r w:rsidR="00D46CAB" w:rsidRPr="000A0C20">
        <w:rPr>
          <w:rFonts w:ascii="Times New Roman" w:hAnsi="Times New Roman" w:cs="Times New Roman"/>
          <w:sz w:val="24"/>
          <w:szCs w:val="24"/>
        </w:rPr>
        <w:t>and</w:t>
      </w:r>
      <w:r w:rsidR="004C44FE" w:rsidRPr="000A0C20">
        <w:rPr>
          <w:rFonts w:ascii="Times New Roman" w:hAnsi="Times New Roman" w:cs="Times New Roman"/>
          <w:sz w:val="24"/>
          <w:szCs w:val="24"/>
        </w:rPr>
        <w:t xml:space="preserve"> as for the DTS, a small </w:t>
      </w:r>
      <w:r w:rsidR="00DF6977">
        <w:rPr>
          <w:rFonts w:ascii="Times New Roman" w:hAnsi="Times New Roman" w:cs="Times New Roman"/>
          <w:sz w:val="24"/>
          <w:szCs w:val="24"/>
        </w:rPr>
        <w:t xml:space="preserve">number </w:t>
      </w:r>
      <w:r w:rsidR="004C44FE" w:rsidRPr="000A0C20">
        <w:rPr>
          <w:rFonts w:ascii="Times New Roman" w:hAnsi="Times New Roman" w:cs="Times New Roman"/>
          <w:sz w:val="24"/>
          <w:szCs w:val="24"/>
        </w:rPr>
        <w:t>had</w:t>
      </w:r>
      <w:r w:rsidR="00D46CAB" w:rsidRPr="000A0C20">
        <w:rPr>
          <w:rFonts w:ascii="Times New Roman" w:hAnsi="Times New Roman" w:cs="Times New Roman"/>
          <w:sz w:val="24"/>
          <w:szCs w:val="24"/>
        </w:rPr>
        <w:t xml:space="preserve"> reliable</w:t>
      </w:r>
      <w:r w:rsidR="009B679A" w:rsidRPr="000A0C20">
        <w:rPr>
          <w:rFonts w:ascii="Times New Roman" w:hAnsi="Times New Roman" w:cs="Times New Roman"/>
          <w:sz w:val="24"/>
          <w:szCs w:val="24"/>
        </w:rPr>
        <w:t xml:space="preserve"> deterioration. Clinically significant improvement was noted for </w:t>
      </w:r>
      <w:r w:rsidR="004C44FE" w:rsidRPr="000A0C20">
        <w:rPr>
          <w:rFonts w:ascii="Times New Roman" w:hAnsi="Times New Roman" w:cs="Times New Roman"/>
          <w:sz w:val="24"/>
          <w:szCs w:val="24"/>
        </w:rPr>
        <w:t xml:space="preserve">just over one </w:t>
      </w:r>
      <w:r w:rsidR="00A81FD6" w:rsidRPr="000A0C20">
        <w:rPr>
          <w:rFonts w:ascii="Times New Roman" w:hAnsi="Times New Roman" w:cs="Times New Roman"/>
          <w:sz w:val="24"/>
          <w:szCs w:val="24"/>
        </w:rPr>
        <w:t>quarter</w:t>
      </w:r>
      <w:r w:rsidR="009B679A" w:rsidRPr="000A0C20">
        <w:rPr>
          <w:rFonts w:ascii="Times New Roman" w:hAnsi="Times New Roman" w:cs="Times New Roman"/>
          <w:sz w:val="24"/>
          <w:szCs w:val="24"/>
        </w:rPr>
        <w:t xml:space="preserve"> of the sample.</w:t>
      </w:r>
    </w:p>
    <w:p w14:paraId="7E841EA5" w14:textId="50BBC76E" w:rsidR="00FD73FB" w:rsidRPr="000A0C20" w:rsidRDefault="00FD73FB" w:rsidP="00D81C4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sert table 2 here</w:t>
      </w:r>
    </w:p>
    <w:p w14:paraId="463512F3" w14:textId="27EB1CDE" w:rsidR="00190054" w:rsidRPr="00DA20B9" w:rsidRDefault="00190054" w:rsidP="007B5242">
      <w:pPr>
        <w:spacing w:line="480" w:lineRule="auto"/>
        <w:rPr>
          <w:rFonts w:ascii="Times New Roman" w:hAnsi="Times New Roman" w:cs="Times New Roman"/>
          <w:b/>
          <w:bCs/>
          <w:sz w:val="24"/>
          <w:szCs w:val="24"/>
        </w:rPr>
      </w:pPr>
      <w:r w:rsidRPr="00DA20B9">
        <w:rPr>
          <w:rFonts w:ascii="Times New Roman" w:hAnsi="Times New Roman" w:cs="Times New Roman"/>
          <w:b/>
          <w:bCs/>
          <w:sz w:val="24"/>
          <w:szCs w:val="24"/>
        </w:rPr>
        <w:t>Responder</w:t>
      </w:r>
      <w:r w:rsidR="00787A96" w:rsidRPr="00DA20B9">
        <w:rPr>
          <w:rFonts w:ascii="Times New Roman" w:hAnsi="Times New Roman" w:cs="Times New Roman"/>
          <w:b/>
          <w:bCs/>
          <w:sz w:val="24"/>
          <w:szCs w:val="24"/>
        </w:rPr>
        <w:t xml:space="preserve"> Analysis</w:t>
      </w:r>
    </w:p>
    <w:p w14:paraId="2A006DB2" w14:textId="21D790B6" w:rsidR="00CB2307" w:rsidRPr="000A0C20" w:rsidRDefault="00641B3F" w:rsidP="00D81C4D">
      <w:pPr>
        <w:spacing w:line="480" w:lineRule="auto"/>
        <w:ind w:firstLine="720"/>
        <w:rPr>
          <w:rFonts w:ascii="Times New Roman" w:hAnsi="Times New Roman" w:cs="Times New Roman"/>
          <w:sz w:val="24"/>
          <w:szCs w:val="24"/>
        </w:rPr>
      </w:pPr>
      <w:r w:rsidRPr="000A0C20">
        <w:rPr>
          <w:rFonts w:ascii="Times New Roman" w:hAnsi="Times New Roman" w:cs="Times New Roman"/>
          <w:sz w:val="24"/>
          <w:szCs w:val="24"/>
        </w:rPr>
        <w:t xml:space="preserve">Participants were classified as </w:t>
      </w:r>
      <w:r w:rsidR="00047F79" w:rsidRPr="000A0C20">
        <w:rPr>
          <w:rFonts w:ascii="Times New Roman" w:hAnsi="Times New Roman" w:cs="Times New Roman"/>
          <w:sz w:val="24"/>
          <w:szCs w:val="24"/>
        </w:rPr>
        <w:t xml:space="preserve">responders if they had reliable improvement pre to post intervention </w:t>
      </w:r>
      <w:r w:rsidR="00CB2307" w:rsidRPr="000A0C20">
        <w:rPr>
          <w:rFonts w:ascii="Times New Roman" w:hAnsi="Times New Roman" w:cs="Times New Roman"/>
          <w:sz w:val="24"/>
          <w:szCs w:val="24"/>
        </w:rPr>
        <w:t xml:space="preserve">on either the DTS or the DERS. </w:t>
      </w:r>
      <w:r w:rsidR="00180516" w:rsidRPr="000A0C20">
        <w:rPr>
          <w:rFonts w:ascii="Times New Roman" w:hAnsi="Times New Roman" w:cs="Times New Roman"/>
          <w:sz w:val="24"/>
          <w:szCs w:val="24"/>
        </w:rPr>
        <w:t>They were classified as non</w:t>
      </w:r>
      <w:r w:rsidR="00832633" w:rsidRPr="000A0C20">
        <w:rPr>
          <w:rFonts w:ascii="Times New Roman" w:hAnsi="Times New Roman" w:cs="Times New Roman"/>
          <w:sz w:val="24"/>
          <w:szCs w:val="24"/>
        </w:rPr>
        <w:t>-</w:t>
      </w:r>
      <w:r w:rsidR="00180516" w:rsidRPr="000A0C20">
        <w:rPr>
          <w:rFonts w:ascii="Times New Roman" w:hAnsi="Times New Roman" w:cs="Times New Roman"/>
          <w:sz w:val="24"/>
          <w:szCs w:val="24"/>
        </w:rPr>
        <w:t xml:space="preserve">responders if they had reliable deterioration or no change. </w:t>
      </w:r>
      <w:r w:rsidR="00F654F4" w:rsidRPr="000A0C20">
        <w:rPr>
          <w:rFonts w:ascii="Times New Roman" w:hAnsi="Times New Roman" w:cs="Times New Roman"/>
          <w:sz w:val="24"/>
          <w:szCs w:val="24"/>
        </w:rPr>
        <w:t>It was possible to classify 1</w:t>
      </w:r>
      <w:r w:rsidR="00837923" w:rsidRPr="000A0C20">
        <w:rPr>
          <w:rFonts w:ascii="Times New Roman" w:hAnsi="Times New Roman" w:cs="Times New Roman"/>
          <w:sz w:val="24"/>
          <w:szCs w:val="24"/>
        </w:rPr>
        <w:t>63</w:t>
      </w:r>
      <w:r w:rsidR="00F654F4" w:rsidRPr="000A0C20">
        <w:rPr>
          <w:rFonts w:ascii="Times New Roman" w:hAnsi="Times New Roman" w:cs="Times New Roman"/>
          <w:sz w:val="24"/>
          <w:szCs w:val="24"/>
        </w:rPr>
        <w:t xml:space="preserve"> participants as responder/non-responder</w:t>
      </w:r>
      <w:r w:rsidR="00300193" w:rsidRPr="000A0C20">
        <w:rPr>
          <w:rFonts w:ascii="Times New Roman" w:hAnsi="Times New Roman" w:cs="Times New Roman"/>
          <w:sz w:val="24"/>
          <w:szCs w:val="24"/>
        </w:rPr>
        <w:t xml:space="preserve">, based on them having a reliable change score for either </w:t>
      </w:r>
      <w:r w:rsidR="003041CE" w:rsidRPr="000A0C20">
        <w:rPr>
          <w:rFonts w:ascii="Times New Roman" w:hAnsi="Times New Roman" w:cs="Times New Roman"/>
          <w:sz w:val="24"/>
          <w:szCs w:val="24"/>
        </w:rPr>
        <w:t xml:space="preserve">the DTS or DERS. </w:t>
      </w:r>
      <w:r w:rsidR="00165A21" w:rsidRPr="000A0C20">
        <w:rPr>
          <w:rFonts w:ascii="Times New Roman" w:hAnsi="Times New Roman" w:cs="Times New Roman"/>
          <w:sz w:val="24"/>
          <w:szCs w:val="24"/>
        </w:rPr>
        <w:t>D</w:t>
      </w:r>
      <w:r w:rsidR="001709B6" w:rsidRPr="000A0C20">
        <w:rPr>
          <w:rFonts w:ascii="Times New Roman" w:hAnsi="Times New Roman" w:cs="Times New Roman"/>
          <w:sz w:val="24"/>
          <w:szCs w:val="24"/>
        </w:rPr>
        <w:t xml:space="preserve">emographics and baseline measures </w:t>
      </w:r>
      <w:r w:rsidR="00165A21" w:rsidRPr="000A0C20">
        <w:rPr>
          <w:rFonts w:ascii="Times New Roman" w:hAnsi="Times New Roman" w:cs="Times New Roman"/>
          <w:sz w:val="24"/>
          <w:szCs w:val="24"/>
        </w:rPr>
        <w:t xml:space="preserve">are reported for </w:t>
      </w:r>
      <w:proofErr w:type="gramStart"/>
      <w:r w:rsidR="001709B6" w:rsidRPr="000A0C20">
        <w:rPr>
          <w:rFonts w:ascii="Times New Roman" w:hAnsi="Times New Roman" w:cs="Times New Roman"/>
          <w:sz w:val="24"/>
          <w:szCs w:val="24"/>
        </w:rPr>
        <w:t>responders</w:t>
      </w:r>
      <w:proofErr w:type="gramEnd"/>
      <w:r w:rsidR="001709B6" w:rsidRPr="000A0C20">
        <w:rPr>
          <w:rFonts w:ascii="Times New Roman" w:hAnsi="Times New Roman" w:cs="Times New Roman"/>
          <w:sz w:val="24"/>
          <w:szCs w:val="24"/>
        </w:rPr>
        <w:t xml:space="preserve"> vs non-responders</w:t>
      </w:r>
      <w:r w:rsidR="00165A21" w:rsidRPr="000A0C20">
        <w:rPr>
          <w:rFonts w:ascii="Times New Roman" w:hAnsi="Times New Roman" w:cs="Times New Roman"/>
          <w:sz w:val="24"/>
          <w:szCs w:val="24"/>
        </w:rPr>
        <w:t xml:space="preserve"> (</w:t>
      </w:r>
      <w:r w:rsidR="00C6331B" w:rsidRPr="000A0C20">
        <w:rPr>
          <w:rFonts w:ascii="Times New Roman" w:hAnsi="Times New Roman" w:cs="Times New Roman"/>
          <w:sz w:val="24"/>
          <w:szCs w:val="24"/>
        </w:rPr>
        <w:t>T</w:t>
      </w:r>
      <w:r w:rsidR="00165A21" w:rsidRPr="000A0C20">
        <w:rPr>
          <w:rFonts w:ascii="Times New Roman" w:hAnsi="Times New Roman" w:cs="Times New Roman"/>
          <w:sz w:val="24"/>
          <w:szCs w:val="24"/>
        </w:rPr>
        <w:t xml:space="preserve">able </w:t>
      </w:r>
      <w:r w:rsidR="00FD207F">
        <w:rPr>
          <w:rFonts w:ascii="Times New Roman" w:hAnsi="Times New Roman" w:cs="Times New Roman"/>
          <w:sz w:val="24"/>
          <w:szCs w:val="24"/>
        </w:rPr>
        <w:t>3</w:t>
      </w:r>
      <w:r w:rsidR="00165A21" w:rsidRPr="000A0C20">
        <w:rPr>
          <w:rFonts w:ascii="Times New Roman" w:hAnsi="Times New Roman" w:cs="Times New Roman"/>
          <w:sz w:val="24"/>
          <w:szCs w:val="24"/>
        </w:rPr>
        <w:t>) and responders vs the rest of the sample</w:t>
      </w:r>
      <w:r w:rsidR="003C77AC" w:rsidRPr="000A0C20">
        <w:rPr>
          <w:rFonts w:ascii="Times New Roman" w:hAnsi="Times New Roman" w:cs="Times New Roman"/>
          <w:sz w:val="24"/>
          <w:szCs w:val="24"/>
        </w:rPr>
        <w:t>, i.e. those who did not respond and those where the response could not be calculated</w:t>
      </w:r>
      <w:r w:rsidR="00165A21" w:rsidRPr="000A0C20">
        <w:rPr>
          <w:rFonts w:ascii="Times New Roman" w:hAnsi="Times New Roman" w:cs="Times New Roman"/>
          <w:sz w:val="24"/>
          <w:szCs w:val="24"/>
        </w:rPr>
        <w:t xml:space="preserve"> (</w:t>
      </w:r>
      <w:r w:rsidR="00C6331B" w:rsidRPr="000A0C20">
        <w:rPr>
          <w:rFonts w:ascii="Times New Roman" w:hAnsi="Times New Roman" w:cs="Times New Roman"/>
          <w:sz w:val="24"/>
          <w:szCs w:val="24"/>
        </w:rPr>
        <w:t>T</w:t>
      </w:r>
      <w:r w:rsidR="001709B6" w:rsidRPr="000A0C20">
        <w:rPr>
          <w:rFonts w:ascii="Times New Roman" w:hAnsi="Times New Roman" w:cs="Times New Roman"/>
          <w:sz w:val="24"/>
          <w:szCs w:val="24"/>
        </w:rPr>
        <w:t xml:space="preserve">able </w:t>
      </w:r>
      <w:r w:rsidR="00FD207F">
        <w:rPr>
          <w:rFonts w:ascii="Times New Roman" w:hAnsi="Times New Roman" w:cs="Times New Roman"/>
          <w:sz w:val="24"/>
          <w:szCs w:val="24"/>
        </w:rPr>
        <w:t>4</w:t>
      </w:r>
      <w:r w:rsidR="00165A21" w:rsidRPr="000A0C20">
        <w:rPr>
          <w:rFonts w:ascii="Times New Roman" w:hAnsi="Times New Roman" w:cs="Times New Roman"/>
          <w:sz w:val="24"/>
          <w:szCs w:val="24"/>
        </w:rPr>
        <w:t xml:space="preserve">). </w:t>
      </w:r>
    </w:p>
    <w:p w14:paraId="79F514D1" w14:textId="23A54866" w:rsidR="0068145C" w:rsidRPr="000A0C20" w:rsidRDefault="00D52C62" w:rsidP="00D81C4D">
      <w:pPr>
        <w:spacing w:line="480" w:lineRule="auto"/>
        <w:ind w:firstLine="720"/>
        <w:rPr>
          <w:rFonts w:ascii="Times New Roman" w:hAnsi="Times New Roman" w:cs="Times New Roman"/>
          <w:sz w:val="24"/>
          <w:szCs w:val="24"/>
        </w:rPr>
      </w:pPr>
      <w:r w:rsidRPr="000A0C20">
        <w:rPr>
          <w:rFonts w:ascii="Times New Roman" w:hAnsi="Times New Roman" w:cs="Times New Roman"/>
          <w:sz w:val="24"/>
          <w:szCs w:val="24"/>
        </w:rPr>
        <w:t>No significant difference</w:t>
      </w:r>
      <w:r w:rsidR="000A45EC">
        <w:rPr>
          <w:rFonts w:ascii="Times New Roman" w:hAnsi="Times New Roman" w:cs="Times New Roman"/>
          <w:sz w:val="24"/>
          <w:szCs w:val="24"/>
        </w:rPr>
        <w:t>s</w:t>
      </w:r>
      <w:r w:rsidRPr="000A0C20">
        <w:rPr>
          <w:rFonts w:ascii="Times New Roman" w:hAnsi="Times New Roman" w:cs="Times New Roman"/>
          <w:sz w:val="24"/>
          <w:szCs w:val="24"/>
        </w:rPr>
        <w:t xml:space="preserve"> between responders and non-responders w</w:t>
      </w:r>
      <w:r w:rsidR="000A45EC">
        <w:rPr>
          <w:rFonts w:ascii="Times New Roman" w:hAnsi="Times New Roman" w:cs="Times New Roman"/>
          <w:sz w:val="24"/>
          <w:szCs w:val="24"/>
        </w:rPr>
        <w:t>ere</w:t>
      </w:r>
      <w:r w:rsidR="00EB5CF8">
        <w:rPr>
          <w:rFonts w:ascii="Times New Roman" w:hAnsi="Times New Roman" w:cs="Times New Roman"/>
          <w:sz w:val="24"/>
          <w:szCs w:val="24"/>
        </w:rPr>
        <w:t xml:space="preserve"> identified on any of the demographic and baseline measures, except for </w:t>
      </w:r>
      <w:bookmarkStart w:id="1" w:name="_Hlk167442007"/>
      <w:r w:rsidR="002A1056">
        <w:rPr>
          <w:rFonts w:ascii="Times New Roman" w:hAnsi="Times New Roman" w:cs="Times New Roman"/>
          <w:sz w:val="24"/>
          <w:szCs w:val="24"/>
        </w:rPr>
        <w:t xml:space="preserve">distress tolerance. </w:t>
      </w:r>
      <w:bookmarkEnd w:id="1"/>
      <w:r w:rsidR="00DF65D4" w:rsidRPr="000A0C20">
        <w:rPr>
          <w:rFonts w:ascii="Times New Roman" w:hAnsi="Times New Roman" w:cs="Times New Roman"/>
          <w:sz w:val="24"/>
          <w:szCs w:val="24"/>
        </w:rPr>
        <w:t>Responders were found to have significantly lower DTS total scores (p&lt;0.05) and significantly higher DERS total scores (p&lt;0.0</w:t>
      </w:r>
      <w:r w:rsidR="008C1235" w:rsidRPr="000A0C20">
        <w:rPr>
          <w:rFonts w:ascii="Times New Roman" w:hAnsi="Times New Roman" w:cs="Times New Roman"/>
          <w:sz w:val="24"/>
          <w:szCs w:val="24"/>
        </w:rPr>
        <w:t>5</w:t>
      </w:r>
      <w:r w:rsidR="00DF65D4" w:rsidRPr="000A0C20">
        <w:rPr>
          <w:rFonts w:ascii="Times New Roman" w:hAnsi="Times New Roman" w:cs="Times New Roman"/>
          <w:sz w:val="24"/>
          <w:szCs w:val="24"/>
        </w:rPr>
        <w:t>) pre-BPI compared with non-responders.</w:t>
      </w:r>
    </w:p>
    <w:p w14:paraId="41E11589" w14:textId="16EBEC19" w:rsidR="00E70B75" w:rsidRPr="000A0C20" w:rsidRDefault="0058207D" w:rsidP="00D81C4D">
      <w:pPr>
        <w:spacing w:line="480" w:lineRule="auto"/>
        <w:ind w:firstLine="720"/>
        <w:rPr>
          <w:rFonts w:ascii="Times New Roman" w:hAnsi="Times New Roman" w:cs="Times New Roman"/>
          <w:sz w:val="24"/>
          <w:szCs w:val="24"/>
        </w:rPr>
      </w:pPr>
      <w:r w:rsidRPr="000A0C20">
        <w:rPr>
          <w:rFonts w:ascii="Times New Roman" w:hAnsi="Times New Roman" w:cs="Times New Roman"/>
          <w:sz w:val="24"/>
          <w:szCs w:val="24"/>
        </w:rPr>
        <w:t xml:space="preserve">When responders were compared to the rest of the sample (non-responders and </w:t>
      </w:r>
      <w:r w:rsidR="00D45188" w:rsidRPr="000A0C20">
        <w:rPr>
          <w:rFonts w:ascii="Times New Roman" w:hAnsi="Times New Roman" w:cs="Times New Roman"/>
          <w:sz w:val="24"/>
          <w:szCs w:val="24"/>
        </w:rPr>
        <w:t>those where response could not be calculated)</w:t>
      </w:r>
      <w:r w:rsidR="00967802" w:rsidRPr="000A0C20">
        <w:rPr>
          <w:rFonts w:ascii="Times New Roman" w:hAnsi="Times New Roman" w:cs="Times New Roman"/>
          <w:sz w:val="24"/>
          <w:szCs w:val="24"/>
        </w:rPr>
        <w:t xml:space="preserve">, significant differences were </w:t>
      </w:r>
      <w:r w:rsidR="00181943" w:rsidRPr="000A0C20">
        <w:rPr>
          <w:rFonts w:ascii="Times New Roman" w:hAnsi="Times New Roman" w:cs="Times New Roman"/>
          <w:sz w:val="24"/>
          <w:szCs w:val="24"/>
        </w:rPr>
        <w:t>found for gender</w:t>
      </w:r>
      <w:r w:rsidR="000F6A87" w:rsidRPr="000A0C20">
        <w:rPr>
          <w:rFonts w:ascii="Times New Roman" w:hAnsi="Times New Roman" w:cs="Times New Roman"/>
          <w:sz w:val="24"/>
          <w:szCs w:val="24"/>
        </w:rPr>
        <w:t>,</w:t>
      </w:r>
      <w:r w:rsidR="00181943" w:rsidRPr="000A0C20">
        <w:rPr>
          <w:rFonts w:ascii="Times New Roman" w:hAnsi="Times New Roman" w:cs="Times New Roman"/>
          <w:sz w:val="24"/>
          <w:szCs w:val="24"/>
        </w:rPr>
        <w:t xml:space="preserve"> </w:t>
      </w:r>
      <w:r w:rsidR="00AE5D95" w:rsidRPr="000A0C20">
        <w:rPr>
          <w:rFonts w:ascii="Times New Roman" w:hAnsi="Times New Roman" w:cs="Times New Roman"/>
          <w:sz w:val="24"/>
          <w:szCs w:val="24"/>
        </w:rPr>
        <w:lastRenderedPageBreak/>
        <w:t xml:space="preserve">number of sessions attended </w:t>
      </w:r>
      <w:r w:rsidR="004B53BF" w:rsidRPr="000A0C20">
        <w:rPr>
          <w:rFonts w:ascii="Times New Roman" w:hAnsi="Times New Roman" w:cs="Times New Roman"/>
          <w:sz w:val="24"/>
          <w:szCs w:val="24"/>
        </w:rPr>
        <w:t>and DNA</w:t>
      </w:r>
      <w:r w:rsidR="004B4A41" w:rsidRPr="000A0C20">
        <w:rPr>
          <w:rFonts w:ascii="Times New Roman" w:hAnsi="Times New Roman" w:cs="Times New Roman"/>
          <w:sz w:val="24"/>
          <w:szCs w:val="24"/>
        </w:rPr>
        <w:t xml:space="preserve">. </w:t>
      </w:r>
      <w:r w:rsidR="00003164" w:rsidRPr="000A0C20">
        <w:rPr>
          <w:rFonts w:ascii="Times New Roman" w:hAnsi="Times New Roman" w:cs="Times New Roman"/>
          <w:sz w:val="24"/>
          <w:szCs w:val="24"/>
        </w:rPr>
        <w:t xml:space="preserve">A chi-square test of independence performed to evaluate the relationship between responder status and </w:t>
      </w:r>
      <w:r w:rsidR="006470E4" w:rsidRPr="000A0C20">
        <w:rPr>
          <w:rFonts w:ascii="Times New Roman" w:hAnsi="Times New Roman" w:cs="Times New Roman"/>
          <w:sz w:val="24"/>
          <w:szCs w:val="24"/>
        </w:rPr>
        <w:t>client gender</w:t>
      </w:r>
      <w:r w:rsidR="00003164" w:rsidRPr="000A0C20">
        <w:rPr>
          <w:rFonts w:ascii="Times New Roman" w:hAnsi="Times New Roman" w:cs="Times New Roman"/>
          <w:sz w:val="24"/>
          <w:szCs w:val="24"/>
        </w:rPr>
        <w:t xml:space="preserve"> found that the relationship between these variables was significant, χ2 (df=3, N = </w:t>
      </w:r>
      <w:r w:rsidR="007B12D7" w:rsidRPr="000A0C20">
        <w:rPr>
          <w:rFonts w:ascii="Times New Roman" w:hAnsi="Times New Roman" w:cs="Times New Roman"/>
          <w:sz w:val="24"/>
          <w:szCs w:val="24"/>
        </w:rPr>
        <w:t>463</w:t>
      </w:r>
      <w:r w:rsidR="00003164" w:rsidRPr="000A0C20">
        <w:rPr>
          <w:rFonts w:ascii="Times New Roman" w:hAnsi="Times New Roman" w:cs="Times New Roman"/>
          <w:sz w:val="24"/>
          <w:szCs w:val="24"/>
        </w:rPr>
        <w:t xml:space="preserve">) = </w:t>
      </w:r>
      <w:r w:rsidR="00464F02" w:rsidRPr="000A0C20">
        <w:rPr>
          <w:rFonts w:ascii="Times New Roman" w:hAnsi="Times New Roman" w:cs="Times New Roman"/>
          <w:sz w:val="24"/>
          <w:szCs w:val="24"/>
        </w:rPr>
        <w:t>10.9</w:t>
      </w:r>
      <w:r w:rsidR="00003164" w:rsidRPr="000A0C20">
        <w:rPr>
          <w:rFonts w:ascii="Times New Roman" w:hAnsi="Times New Roman" w:cs="Times New Roman"/>
          <w:sz w:val="24"/>
          <w:szCs w:val="24"/>
        </w:rPr>
        <w:t>, p = 0.0</w:t>
      </w:r>
      <w:r w:rsidR="00464F02" w:rsidRPr="000A0C20">
        <w:rPr>
          <w:rFonts w:ascii="Times New Roman" w:hAnsi="Times New Roman" w:cs="Times New Roman"/>
          <w:sz w:val="24"/>
          <w:szCs w:val="24"/>
        </w:rPr>
        <w:t>1</w:t>
      </w:r>
      <w:r w:rsidR="00003164" w:rsidRPr="000A0C20">
        <w:rPr>
          <w:rFonts w:ascii="Times New Roman" w:hAnsi="Times New Roman" w:cs="Times New Roman"/>
          <w:sz w:val="24"/>
          <w:szCs w:val="24"/>
        </w:rPr>
        <w:t xml:space="preserve">. </w:t>
      </w:r>
      <w:r w:rsidR="00414BC4" w:rsidRPr="000A0C20">
        <w:rPr>
          <w:rFonts w:ascii="Times New Roman" w:hAnsi="Times New Roman" w:cs="Times New Roman"/>
          <w:sz w:val="24"/>
          <w:szCs w:val="24"/>
        </w:rPr>
        <w:t>Disproportionately f</w:t>
      </w:r>
      <w:r w:rsidR="00556202" w:rsidRPr="000A0C20">
        <w:rPr>
          <w:rFonts w:ascii="Times New Roman" w:hAnsi="Times New Roman" w:cs="Times New Roman"/>
          <w:sz w:val="24"/>
          <w:szCs w:val="24"/>
        </w:rPr>
        <w:t>ewer than expected males were classified as responders</w:t>
      </w:r>
      <w:r w:rsidR="00414BC4" w:rsidRPr="000A0C20">
        <w:rPr>
          <w:rFonts w:ascii="Times New Roman" w:hAnsi="Times New Roman" w:cs="Times New Roman"/>
          <w:sz w:val="24"/>
          <w:szCs w:val="24"/>
        </w:rPr>
        <w:t>.</w:t>
      </w:r>
      <w:r w:rsidR="006470E4" w:rsidRPr="000A0C20">
        <w:rPr>
          <w:rFonts w:ascii="Times New Roman" w:hAnsi="Times New Roman" w:cs="Times New Roman"/>
          <w:sz w:val="24"/>
          <w:szCs w:val="24"/>
        </w:rPr>
        <w:t xml:space="preserve"> </w:t>
      </w:r>
      <w:r w:rsidR="004B4A41" w:rsidRPr="000A0C20">
        <w:rPr>
          <w:rFonts w:ascii="Times New Roman" w:hAnsi="Times New Roman" w:cs="Times New Roman"/>
          <w:sz w:val="24"/>
          <w:szCs w:val="24"/>
        </w:rPr>
        <w:t xml:space="preserve">Responders were </w:t>
      </w:r>
      <w:r w:rsidR="0013346D" w:rsidRPr="000A0C20">
        <w:rPr>
          <w:rFonts w:ascii="Times New Roman" w:hAnsi="Times New Roman" w:cs="Times New Roman"/>
          <w:sz w:val="24"/>
          <w:szCs w:val="24"/>
        </w:rPr>
        <w:t xml:space="preserve">significantly </w:t>
      </w:r>
      <w:r w:rsidR="004B4A41" w:rsidRPr="000A0C20">
        <w:rPr>
          <w:rFonts w:ascii="Times New Roman" w:hAnsi="Times New Roman" w:cs="Times New Roman"/>
          <w:sz w:val="24"/>
          <w:szCs w:val="24"/>
        </w:rPr>
        <w:t xml:space="preserve">more likely to </w:t>
      </w:r>
      <w:r w:rsidR="00E20490" w:rsidRPr="000A0C20">
        <w:rPr>
          <w:rFonts w:ascii="Times New Roman" w:hAnsi="Times New Roman" w:cs="Times New Roman"/>
          <w:sz w:val="24"/>
          <w:szCs w:val="24"/>
        </w:rPr>
        <w:t xml:space="preserve">have </w:t>
      </w:r>
      <w:r w:rsidR="00995735" w:rsidRPr="000A0C20">
        <w:rPr>
          <w:rFonts w:ascii="Times New Roman" w:hAnsi="Times New Roman" w:cs="Times New Roman"/>
          <w:sz w:val="24"/>
          <w:szCs w:val="24"/>
        </w:rPr>
        <w:t xml:space="preserve">attended a greater number of sessions </w:t>
      </w:r>
      <w:r w:rsidR="0013346D" w:rsidRPr="000A0C20">
        <w:rPr>
          <w:rFonts w:ascii="Times New Roman" w:hAnsi="Times New Roman" w:cs="Times New Roman"/>
          <w:sz w:val="24"/>
          <w:szCs w:val="24"/>
        </w:rPr>
        <w:t>(</w:t>
      </w:r>
      <w:proofErr w:type="gramStart"/>
      <w:r w:rsidR="0013346D" w:rsidRPr="000A0C20">
        <w:rPr>
          <w:rFonts w:ascii="Times New Roman" w:hAnsi="Times New Roman" w:cs="Times New Roman"/>
          <w:sz w:val="24"/>
          <w:szCs w:val="24"/>
        </w:rPr>
        <w:t>t</w:t>
      </w:r>
      <w:r w:rsidR="00464F02" w:rsidRPr="000A0C20">
        <w:rPr>
          <w:rFonts w:ascii="Times New Roman" w:hAnsi="Times New Roman" w:cs="Times New Roman"/>
          <w:sz w:val="24"/>
          <w:szCs w:val="24"/>
        </w:rPr>
        <w:t>(235.6)=</w:t>
      </w:r>
      <w:proofErr w:type="gramEnd"/>
      <w:r w:rsidR="00464F02" w:rsidRPr="000A0C20">
        <w:rPr>
          <w:rFonts w:ascii="Times New Roman" w:hAnsi="Times New Roman" w:cs="Times New Roman"/>
          <w:sz w:val="24"/>
          <w:szCs w:val="24"/>
        </w:rPr>
        <w:t>8.3, p&lt;0.001</w:t>
      </w:r>
      <w:r w:rsidR="00E33B12">
        <w:rPr>
          <w:rFonts w:ascii="Times New Roman" w:hAnsi="Times New Roman" w:cs="Times New Roman"/>
          <w:sz w:val="24"/>
          <w:szCs w:val="24"/>
        </w:rPr>
        <w:t>)</w:t>
      </w:r>
      <w:r w:rsidR="00DF3D8C" w:rsidRPr="000A0C20">
        <w:rPr>
          <w:rFonts w:ascii="Times New Roman" w:hAnsi="Times New Roman" w:cs="Times New Roman"/>
          <w:sz w:val="24"/>
          <w:szCs w:val="24"/>
        </w:rPr>
        <w:t xml:space="preserve"> </w:t>
      </w:r>
      <w:r w:rsidR="00995735" w:rsidRPr="000A0C20">
        <w:rPr>
          <w:rFonts w:ascii="Times New Roman" w:hAnsi="Times New Roman" w:cs="Times New Roman"/>
          <w:sz w:val="24"/>
          <w:szCs w:val="24"/>
        </w:rPr>
        <w:t>and DNA a fewer number of sessions</w:t>
      </w:r>
      <w:r w:rsidR="00E20490" w:rsidRPr="000A0C20">
        <w:rPr>
          <w:rFonts w:ascii="Times New Roman" w:hAnsi="Times New Roman" w:cs="Times New Roman"/>
          <w:sz w:val="24"/>
          <w:szCs w:val="24"/>
        </w:rPr>
        <w:t xml:space="preserve"> </w:t>
      </w:r>
      <w:r w:rsidR="004A1068" w:rsidRPr="000A0C20">
        <w:rPr>
          <w:rFonts w:ascii="Times New Roman" w:hAnsi="Times New Roman" w:cs="Times New Roman"/>
          <w:sz w:val="24"/>
          <w:szCs w:val="24"/>
        </w:rPr>
        <w:t>(</w:t>
      </w:r>
      <w:proofErr w:type="gramStart"/>
      <w:r w:rsidR="004A1068" w:rsidRPr="000A0C20">
        <w:rPr>
          <w:rFonts w:ascii="Times New Roman" w:hAnsi="Times New Roman" w:cs="Times New Roman"/>
          <w:sz w:val="24"/>
          <w:szCs w:val="24"/>
        </w:rPr>
        <w:t>t</w:t>
      </w:r>
      <w:r w:rsidR="00DF3D8C" w:rsidRPr="000A0C20">
        <w:rPr>
          <w:rFonts w:ascii="Times New Roman" w:hAnsi="Times New Roman" w:cs="Times New Roman"/>
          <w:sz w:val="24"/>
          <w:szCs w:val="24"/>
        </w:rPr>
        <w:t>(208)=</w:t>
      </w:r>
      <w:proofErr w:type="gramEnd"/>
      <w:r w:rsidR="00DF3D8C" w:rsidRPr="000A0C20">
        <w:rPr>
          <w:rFonts w:ascii="Times New Roman" w:hAnsi="Times New Roman" w:cs="Times New Roman"/>
          <w:sz w:val="24"/>
          <w:szCs w:val="24"/>
        </w:rPr>
        <w:t>-3.61, p&lt;0.001</w:t>
      </w:r>
      <w:r w:rsidR="00E33B12">
        <w:rPr>
          <w:rFonts w:ascii="Times New Roman" w:hAnsi="Times New Roman" w:cs="Times New Roman"/>
          <w:sz w:val="24"/>
          <w:szCs w:val="24"/>
        </w:rPr>
        <w:t>)</w:t>
      </w:r>
      <w:r w:rsidR="00526A43" w:rsidRPr="000A0C20">
        <w:rPr>
          <w:rFonts w:ascii="Times New Roman" w:hAnsi="Times New Roman" w:cs="Times New Roman"/>
          <w:sz w:val="24"/>
          <w:szCs w:val="24"/>
        </w:rPr>
        <w:t xml:space="preserve"> </w:t>
      </w:r>
      <w:r w:rsidR="00E20490" w:rsidRPr="000A0C20">
        <w:rPr>
          <w:rFonts w:ascii="Times New Roman" w:hAnsi="Times New Roman" w:cs="Times New Roman"/>
          <w:sz w:val="24"/>
          <w:szCs w:val="24"/>
        </w:rPr>
        <w:t xml:space="preserve">than </w:t>
      </w:r>
      <w:r w:rsidR="007C229B" w:rsidRPr="000A0C20">
        <w:rPr>
          <w:rFonts w:ascii="Times New Roman" w:hAnsi="Times New Roman" w:cs="Times New Roman"/>
          <w:sz w:val="24"/>
          <w:szCs w:val="24"/>
        </w:rPr>
        <w:t>the rest of the sample</w:t>
      </w:r>
      <w:r w:rsidR="00BD5426" w:rsidRPr="000A0C20">
        <w:rPr>
          <w:rFonts w:ascii="Times New Roman" w:hAnsi="Times New Roman" w:cs="Times New Roman"/>
          <w:sz w:val="24"/>
          <w:szCs w:val="24"/>
        </w:rPr>
        <w:t>.</w:t>
      </w:r>
      <w:r w:rsidR="00E60245" w:rsidRPr="000A0C20">
        <w:rPr>
          <w:rFonts w:ascii="Times New Roman" w:hAnsi="Times New Roman" w:cs="Times New Roman"/>
        </w:rPr>
        <w:t xml:space="preserve"> </w:t>
      </w:r>
      <w:r w:rsidR="00E60245" w:rsidRPr="000A0C20">
        <w:rPr>
          <w:rFonts w:ascii="Times New Roman" w:hAnsi="Times New Roman" w:cs="Times New Roman"/>
          <w:sz w:val="24"/>
          <w:szCs w:val="24"/>
        </w:rPr>
        <w:t xml:space="preserve">No significant difference between responders and </w:t>
      </w:r>
      <w:r w:rsidR="00D50DFC" w:rsidRPr="000A0C20">
        <w:rPr>
          <w:rFonts w:ascii="Times New Roman" w:hAnsi="Times New Roman" w:cs="Times New Roman"/>
          <w:sz w:val="24"/>
          <w:szCs w:val="24"/>
        </w:rPr>
        <w:t>the rest of the sample</w:t>
      </w:r>
      <w:r w:rsidR="00E60245" w:rsidRPr="000A0C20">
        <w:rPr>
          <w:rFonts w:ascii="Times New Roman" w:hAnsi="Times New Roman" w:cs="Times New Roman"/>
          <w:sz w:val="24"/>
          <w:szCs w:val="24"/>
        </w:rPr>
        <w:t xml:space="preserve"> was found for age, presenting problem, </w:t>
      </w:r>
      <w:r w:rsidR="00280A57" w:rsidRPr="000A0C20">
        <w:rPr>
          <w:rFonts w:ascii="Times New Roman" w:hAnsi="Times New Roman" w:cs="Times New Roman"/>
          <w:sz w:val="24"/>
          <w:szCs w:val="24"/>
        </w:rPr>
        <w:t xml:space="preserve">referrer discipline, </w:t>
      </w:r>
      <w:r w:rsidR="00526A43" w:rsidRPr="000A0C20">
        <w:rPr>
          <w:rFonts w:ascii="Times New Roman" w:hAnsi="Times New Roman" w:cs="Times New Roman"/>
          <w:sz w:val="24"/>
          <w:szCs w:val="24"/>
        </w:rPr>
        <w:t xml:space="preserve">the role of the HCP delivering the BPI, </w:t>
      </w:r>
      <w:r w:rsidR="00E60245" w:rsidRPr="000A0C20">
        <w:rPr>
          <w:rFonts w:ascii="Times New Roman" w:hAnsi="Times New Roman" w:cs="Times New Roman"/>
          <w:sz w:val="24"/>
          <w:szCs w:val="24"/>
        </w:rPr>
        <w:t>pre-treatment depression, anxiety</w:t>
      </w:r>
      <w:r w:rsidR="00C644DA" w:rsidRPr="000A0C20">
        <w:rPr>
          <w:rFonts w:ascii="Times New Roman" w:hAnsi="Times New Roman" w:cs="Times New Roman"/>
          <w:sz w:val="24"/>
          <w:szCs w:val="24"/>
        </w:rPr>
        <w:t>,</w:t>
      </w:r>
      <w:r w:rsidR="00E60245" w:rsidRPr="000A0C20">
        <w:rPr>
          <w:rFonts w:ascii="Times New Roman" w:hAnsi="Times New Roman" w:cs="Times New Roman"/>
          <w:sz w:val="24"/>
          <w:szCs w:val="24"/>
        </w:rPr>
        <w:t xml:space="preserve"> well-being </w:t>
      </w:r>
      <w:r w:rsidR="00C644DA" w:rsidRPr="000A0C20">
        <w:rPr>
          <w:rFonts w:ascii="Times New Roman" w:hAnsi="Times New Roman" w:cs="Times New Roman"/>
          <w:sz w:val="24"/>
          <w:szCs w:val="24"/>
        </w:rPr>
        <w:t xml:space="preserve">or distress tolerance </w:t>
      </w:r>
      <w:r w:rsidR="00E60245" w:rsidRPr="000A0C20">
        <w:rPr>
          <w:rFonts w:ascii="Times New Roman" w:hAnsi="Times New Roman" w:cs="Times New Roman"/>
          <w:sz w:val="24"/>
          <w:szCs w:val="24"/>
        </w:rPr>
        <w:t>scores.</w:t>
      </w:r>
      <w:r w:rsidR="00520525" w:rsidRPr="000A0C20">
        <w:rPr>
          <w:rFonts w:ascii="Times New Roman" w:hAnsi="Times New Roman" w:cs="Times New Roman"/>
          <w:sz w:val="24"/>
          <w:szCs w:val="24"/>
        </w:rPr>
        <w:t xml:space="preserve"> </w:t>
      </w:r>
    </w:p>
    <w:p w14:paraId="5227841B" w14:textId="6A762A12" w:rsidR="00B215C8" w:rsidRDefault="00B215C8" w:rsidP="00D81C4D">
      <w:pPr>
        <w:spacing w:line="480" w:lineRule="auto"/>
        <w:ind w:firstLine="720"/>
        <w:rPr>
          <w:rFonts w:ascii="Times New Roman" w:hAnsi="Times New Roman" w:cs="Times New Roman"/>
          <w:sz w:val="24"/>
          <w:szCs w:val="24"/>
        </w:rPr>
      </w:pPr>
      <w:r w:rsidRPr="000A0C20">
        <w:rPr>
          <w:rFonts w:ascii="Times New Roman" w:hAnsi="Times New Roman" w:cs="Times New Roman"/>
          <w:sz w:val="24"/>
          <w:szCs w:val="24"/>
        </w:rPr>
        <w:t xml:space="preserve">A steady decline in referrals for DT BPI was noted since </w:t>
      </w:r>
      <w:r w:rsidR="002254B0" w:rsidRPr="000A0C20">
        <w:rPr>
          <w:rFonts w:ascii="Times New Roman" w:hAnsi="Times New Roman" w:cs="Times New Roman"/>
          <w:sz w:val="24"/>
          <w:szCs w:val="24"/>
        </w:rPr>
        <w:t>data collection began in 2017</w:t>
      </w:r>
      <w:r w:rsidR="002B785E" w:rsidRPr="000A0C20">
        <w:rPr>
          <w:rFonts w:ascii="Times New Roman" w:hAnsi="Times New Roman" w:cs="Times New Roman"/>
          <w:sz w:val="24"/>
          <w:szCs w:val="24"/>
        </w:rPr>
        <w:t xml:space="preserve"> (</w:t>
      </w:r>
      <w:r w:rsidR="00092D34" w:rsidRPr="000A0C20">
        <w:rPr>
          <w:rFonts w:ascii="Times New Roman" w:hAnsi="Times New Roman" w:cs="Times New Roman"/>
          <w:sz w:val="24"/>
          <w:szCs w:val="24"/>
        </w:rPr>
        <w:t>106 referrals) to 2023 (7</w:t>
      </w:r>
      <w:r w:rsidR="00890FEE" w:rsidRPr="000A0C20">
        <w:rPr>
          <w:rFonts w:ascii="Times New Roman" w:hAnsi="Times New Roman" w:cs="Times New Roman"/>
          <w:sz w:val="24"/>
          <w:szCs w:val="24"/>
        </w:rPr>
        <w:t xml:space="preserve"> referrals)</w:t>
      </w:r>
      <w:r w:rsidR="005B7E51" w:rsidRPr="000A0C20">
        <w:rPr>
          <w:rFonts w:ascii="Times New Roman" w:hAnsi="Times New Roman" w:cs="Times New Roman"/>
          <w:sz w:val="24"/>
          <w:szCs w:val="24"/>
        </w:rPr>
        <w:t>.</w:t>
      </w:r>
      <w:r w:rsidR="000F05E1" w:rsidRPr="000A0C20">
        <w:rPr>
          <w:rFonts w:ascii="Times New Roman" w:hAnsi="Times New Roman" w:cs="Times New Roman"/>
          <w:sz w:val="24"/>
          <w:szCs w:val="24"/>
        </w:rPr>
        <w:t xml:space="preserve"> </w:t>
      </w:r>
      <w:r w:rsidR="00EE2626" w:rsidRPr="000A0C20">
        <w:rPr>
          <w:rFonts w:ascii="Times New Roman" w:hAnsi="Times New Roman" w:cs="Times New Roman"/>
          <w:sz w:val="24"/>
          <w:szCs w:val="24"/>
        </w:rPr>
        <w:t xml:space="preserve">The percentage of </w:t>
      </w:r>
      <w:r w:rsidR="00140964" w:rsidRPr="000A0C20">
        <w:rPr>
          <w:rFonts w:ascii="Times New Roman" w:hAnsi="Times New Roman" w:cs="Times New Roman"/>
          <w:sz w:val="24"/>
          <w:szCs w:val="24"/>
        </w:rPr>
        <w:t xml:space="preserve">referrals classified as responder </w:t>
      </w:r>
      <w:r w:rsidR="00804192" w:rsidRPr="000A0C20">
        <w:rPr>
          <w:rFonts w:ascii="Times New Roman" w:hAnsi="Times New Roman" w:cs="Times New Roman"/>
          <w:sz w:val="24"/>
          <w:szCs w:val="24"/>
        </w:rPr>
        <w:t>(</w:t>
      </w:r>
      <w:r w:rsidR="0039528B" w:rsidRPr="000A0C20">
        <w:rPr>
          <w:rFonts w:ascii="Times New Roman" w:hAnsi="Times New Roman" w:cs="Times New Roman"/>
          <w:sz w:val="24"/>
          <w:szCs w:val="24"/>
        </w:rPr>
        <w:t>F</w:t>
      </w:r>
      <w:r w:rsidR="00804192" w:rsidRPr="000A0C20">
        <w:rPr>
          <w:rFonts w:ascii="Times New Roman" w:hAnsi="Times New Roman" w:cs="Times New Roman"/>
          <w:sz w:val="24"/>
          <w:szCs w:val="24"/>
        </w:rPr>
        <w:t xml:space="preserve">igure </w:t>
      </w:r>
      <w:r w:rsidR="00FD207F">
        <w:rPr>
          <w:rFonts w:ascii="Times New Roman" w:hAnsi="Times New Roman" w:cs="Times New Roman"/>
          <w:sz w:val="24"/>
          <w:szCs w:val="24"/>
        </w:rPr>
        <w:t>2</w:t>
      </w:r>
      <w:r w:rsidR="00804192" w:rsidRPr="000A0C20">
        <w:rPr>
          <w:rFonts w:ascii="Times New Roman" w:hAnsi="Times New Roman" w:cs="Times New Roman"/>
          <w:sz w:val="24"/>
          <w:szCs w:val="24"/>
        </w:rPr>
        <w:t xml:space="preserve">) </w:t>
      </w:r>
      <w:r w:rsidR="00140964" w:rsidRPr="000A0C20">
        <w:rPr>
          <w:rFonts w:ascii="Times New Roman" w:hAnsi="Times New Roman" w:cs="Times New Roman"/>
          <w:sz w:val="24"/>
          <w:szCs w:val="24"/>
        </w:rPr>
        <w:t>rose from 1</w:t>
      </w:r>
      <w:r w:rsidR="00A3719D" w:rsidRPr="000A0C20">
        <w:rPr>
          <w:rFonts w:ascii="Times New Roman" w:hAnsi="Times New Roman" w:cs="Times New Roman"/>
          <w:sz w:val="24"/>
          <w:szCs w:val="24"/>
        </w:rPr>
        <w:t>7.9</w:t>
      </w:r>
      <w:r w:rsidR="00140964" w:rsidRPr="000A0C20">
        <w:rPr>
          <w:rFonts w:ascii="Times New Roman" w:hAnsi="Times New Roman" w:cs="Times New Roman"/>
          <w:sz w:val="24"/>
          <w:szCs w:val="24"/>
        </w:rPr>
        <w:t xml:space="preserve">% to </w:t>
      </w:r>
      <w:r w:rsidR="00A3719D" w:rsidRPr="000A0C20">
        <w:rPr>
          <w:rFonts w:ascii="Times New Roman" w:hAnsi="Times New Roman" w:cs="Times New Roman"/>
          <w:sz w:val="24"/>
          <w:szCs w:val="24"/>
        </w:rPr>
        <w:t>31.4</w:t>
      </w:r>
      <w:r w:rsidR="00140964" w:rsidRPr="000A0C20">
        <w:rPr>
          <w:rFonts w:ascii="Times New Roman" w:hAnsi="Times New Roman" w:cs="Times New Roman"/>
          <w:sz w:val="24"/>
          <w:szCs w:val="24"/>
        </w:rPr>
        <w:t>%</w:t>
      </w:r>
      <w:r w:rsidR="00AB2627" w:rsidRPr="000A0C20">
        <w:rPr>
          <w:rFonts w:ascii="Times New Roman" w:hAnsi="Times New Roman" w:cs="Times New Roman"/>
          <w:sz w:val="24"/>
          <w:szCs w:val="24"/>
        </w:rPr>
        <w:t xml:space="preserve"> in the first year</w:t>
      </w:r>
      <w:r w:rsidR="00F862CC" w:rsidRPr="000A0C20">
        <w:rPr>
          <w:rFonts w:ascii="Times New Roman" w:hAnsi="Times New Roman" w:cs="Times New Roman"/>
          <w:sz w:val="24"/>
          <w:szCs w:val="24"/>
        </w:rPr>
        <w:t xml:space="preserve">. </w:t>
      </w:r>
      <w:r w:rsidR="00137894" w:rsidRPr="000A0C20">
        <w:rPr>
          <w:rFonts w:ascii="Times New Roman" w:hAnsi="Times New Roman" w:cs="Times New Roman"/>
          <w:sz w:val="24"/>
          <w:szCs w:val="24"/>
        </w:rPr>
        <w:t>The</w:t>
      </w:r>
      <w:r w:rsidR="00F862CC" w:rsidRPr="000A0C20">
        <w:rPr>
          <w:rFonts w:ascii="Times New Roman" w:hAnsi="Times New Roman" w:cs="Times New Roman"/>
          <w:sz w:val="24"/>
          <w:szCs w:val="24"/>
        </w:rPr>
        <w:t xml:space="preserve"> percentage of responders </w:t>
      </w:r>
      <w:r w:rsidR="00137894" w:rsidRPr="000A0C20">
        <w:rPr>
          <w:rFonts w:ascii="Times New Roman" w:hAnsi="Times New Roman" w:cs="Times New Roman"/>
          <w:sz w:val="24"/>
          <w:szCs w:val="24"/>
        </w:rPr>
        <w:t xml:space="preserve">fell </w:t>
      </w:r>
      <w:r w:rsidR="00E31885" w:rsidRPr="000A0C20">
        <w:rPr>
          <w:rFonts w:ascii="Times New Roman" w:hAnsi="Times New Roman" w:cs="Times New Roman"/>
          <w:sz w:val="24"/>
          <w:szCs w:val="24"/>
        </w:rPr>
        <w:t xml:space="preserve">below 20% </w:t>
      </w:r>
      <w:r w:rsidR="00B02B6C" w:rsidRPr="000A0C20">
        <w:rPr>
          <w:rFonts w:ascii="Times New Roman" w:hAnsi="Times New Roman" w:cs="Times New Roman"/>
          <w:sz w:val="24"/>
          <w:szCs w:val="24"/>
        </w:rPr>
        <w:t>between 2019 and 2021</w:t>
      </w:r>
      <w:r w:rsidR="00137894" w:rsidRPr="000A0C20">
        <w:rPr>
          <w:rFonts w:ascii="Times New Roman" w:hAnsi="Times New Roman" w:cs="Times New Roman"/>
          <w:sz w:val="24"/>
          <w:szCs w:val="24"/>
        </w:rPr>
        <w:t xml:space="preserve">, followed by a sharp increase </w:t>
      </w:r>
      <w:r w:rsidR="009F656F" w:rsidRPr="000A0C20">
        <w:rPr>
          <w:rFonts w:ascii="Times New Roman" w:hAnsi="Times New Roman" w:cs="Times New Roman"/>
          <w:sz w:val="24"/>
          <w:szCs w:val="24"/>
        </w:rPr>
        <w:t xml:space="preserve">to </w:t>
      </w:r>
      <w:r w:rsidR="005C0E87" w:rsidRPr="000A0C20">
        <w:rPr>
          <w:rFonts w:ascii="Times New Roman" w:hAnsi="Times New Roman" w:cs="Times New Roman"/>
          <w:sz w:val="24"/>
          <w:szCs w:val="24"/>
        </w:rPr>
        <w:t>75</w:t>
      </w:r>
      <w:r w:rsidR="009F656F" w:rsidRPr="000A0C20">
        <w:rPr>
          <w:rFonts w:ascii="Times New Roman" w:hAnsi="Times New Roman" w:cs="Times New Roman"/>
          <w:sz w:val="24"/>
          <w:szCs w:val="24"/>
        </w:rPr>
        <w:t xml:space="preserve">% </w:t>
      </w:r>
      <w:r w:rsidR="00137894" w:rsidRPr="000A0C20">
        <w:rPr>
          <w:rFonts w:ascii="Times New Roman" w:hAnsi="Times New Roman" w:cs="Times New Roman"/>
          <w:sz w:val="24"/>
          <w:szCs w:val="24"/>
        </w:rPr>
        <w:t xml:space="preserve">in 2022. </w:t>
      </w:r>
    </w:p>
    <w:p w14:paraId="32C19FF4" w14:textId="186ECE3A" w:rsidR="00324F6B" w:rsidRDefault="00324F6B" w:rsidP="00D81C4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sert table 3 here</w:t>
      </w:r>
    </w:p>
    <w:p w14:paraId="63114BB6" w14:textId="2D993A01" w:rsidR="000D7B44" w:rsidRDefault="000D7B44" w:rsidP="00D81C4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sert table 4 here</w:t>
      </w:r>
    </w:p>
    <w:p w14:paraId="54147F06" w14:textId="70633C65" w:rsidR="00A359FC" w:rsidRPr="000A0C20" w:rsidRDefault="00A359FC" w:rsidP="00D81C4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sert figure 2 here</w:t>
      </w:r>
    </w:p>
    <w:p w14:paraId="1D4764C3" w14:textId="0208A7D7" w:rsidR="00552002" w:rsidRPr="000A0C20" w:rsidRDefault="00B81490" w:rsidP="001B3983">
      <w:pPr>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4199EB22" w14:textId="637F7D8F" w:rsidR="00D60DA8" w:rsidRDefault="00066FD5" w:rsidP="00F94CAC">
      <w:pPr>
        <w:spacing w:line="480" w:lineRule="auto"/>
        <w:ind w:firstLine="720"/>
        <w:rPr>
          <w:rFonts w:ascii="Times New Roman" w:hAnsi="Times New Roman" w:cs="Times New Roman"/>
          <w:sz w:val="24"/>
          <w:szCs w:val="24"/>
        </w:rPr>
      </w:pPr>
      <w:r w:rsidRPr="00066FD5">
        <w:rPr>
          <w:rFonts w:ascii="Times New Roman" w:hAnsi="Times New Roman" w:cs="Times New Roman"/>
          <w:sz w:val="24"/>
          <w:szCs w:val="24"/>
        </w:rPr>
        <w:t>BPIs offer services a way to meet the rising demand for therapeutic support by enabling a wider range of healthcare professionals, including paraprofessionals, to deliver structured, evidence-based interventions. Expanding access in this way is particularly important for overstretched services, given the persistent global shortage of mental health professionals and the growing pressure on mental health systems to provide timely, effective care</w:t>
      </w:r>
      <w:r w:rsidR="000556C8">
        <w:rPr>
          <w:rFonts w:ascii="Times New Roman" w:hAnsi="Times New Roman" w:cs="Times New Roman"/>
          <w:sz w:val="24"/>
          <w:szCs w:val="24"/>
        </w:rPr>
        <w:t xml:space="preserve">. </w:t>
      </w:r>
      <w:r w:rsidR="00D60DA8" w:rsidRPr="00D60DA8">
        <w:rPr>
          <w:rFonts w:ascii="Times New Roman" w:hAnsi="Times New Roman" w:cs="Times New Roman"/>
          <w:sz w:val="24"/>
          <w:szCs w:val="24"/>
        </w:rPr>
        <w:t xml:space="preserve">Evidence supporting the effectiveness of BPIs in secondary care </w:t>
      </w:r>
      <w:r w:rsidR="005E614E">
        <w:rPr>
          <w:rFonts w:ascii="Times New Roman" w:hAnsi="Times New Roman" w:cs="Times New Roman"/>
          <w:sz w:val="24"/>
          <w:szCs w:val="24"/>
        </w:rPr>
        <w:t xml:space="preserve">mental health </w:t>
      </w:r>
      <w:r w:rsidR="00D60DA8" w:rsidRPr="00D60DA8">
        <w:rPr>
          <w:rFonts w:ascii="Times New Roman" w:hAnsi="Times New Roman" w:cs="Times New Roman"/>
          <w:sz w:val="24"/>
          <w:szCs w:val="24"/>
        </w:rPr>
        <w:t xml:space="preserve">settings </w:t>
      </w:r>
      <w:r w:rsidR="00033199">
        <w:rPr>
          <w:rFonts w:ascii="Times New Roman" w:hAnsi="Times New Roman" w:cs="Times New Roman"/>
          <w:sz w:val="24"/>
          <w:szCs w:val="24"/>
        </w:rPr>
        <w:t xml:space="preserve">in the UK </w:t>
      </w:r>
      <w:r w:rsidR="00D60DA8" w:rsidRPr="00D60DA8">
        <w:rPr>
          <w:rFonts w:ascii="Times New Roman" w:hAnsi="Times New Roman" w:cs="Times New Roman"/>
          <w:sz w:val="24"/>
          <w:szCs w:val="24"/>
        </w:rPr>
        <w:t>is emerging, though it remains limited</w:t>
      </w:r>
      <w:r w:rsidR="00033199">
        <w:rPr>
          <w:rFonts w:ascii="Times New Roman" w:hAnsi="Times New Roman" w:cs="Times New Roman"/>
          <w:sz w:val="24"/>
          <w:szCs w:val="24"/>
        </w:rPr>
        <w:t xml:space="preserve">. </w:t>
      </w:r>
    </w:p>
    <w:p w14:paraId="0A4490E2" w14:textId="185641D4" w:rsidR="00400033" w:rsidRDefault="00F94CAC" w:rsidP="00F94CAC">
      <w:pPr>
        <w:spacing w:line="480" w:lineRule="auto"/>
        <w:ind w:firstLine="720"/>
        <w:rPr>
          <w:rFonts w:ascii="Times New Roman" w:hAnsi="Times New Roman" w:cs="Times New Roman"/>
          <w:sz w:val="24"/>
          <w:szCs w:val="24"/>
        </w:rPr>
      </w:pPr>
      <w:r w:rsidRPr="00F94CAC">
        <w:rPr>
          <w:rFonts w:ascii="Times New Roman" w:hAnsi="Times New Roman" w:cs="Times New Roman"/>
          <w:sz w:val="24"/>
          <w:szCs w:val="24"/>
        </w:rPr>
        <w:lastRenderedPageBreak/>
        <w:t>An initial evaluation of the DT BPI within this service (Wright et al., 2020) reported significant improvements in distress tolerance, mood, anxiety, wellbeing, and functioning among 43 clients, with medium to large effect sizes. Since then, the intervention has been implemented at scale, providing an opportunity to examine engagement, outcomes, and predictors of response in a much larger cohort.</w:t>
      </w:r>
      <w:r w:rsidR="00855BCE">
        <w:rPr>
          <w:rFonts w:ascii="Times New Roman" w:hAnsi="Times New Roman" w:cs="Times New Roman"/>
          <w:sz w:val="24"/>
          <w:szCs w:val="24"/>
        </w:rPr>
        <w:t xml:space="preserve"> </w:t>
      </w:r>
      <w:r w:rsidRPr="00F94CAC">
        <w:rPr>
          <w:rFonts w:ascii="Times New Roman" w:hAnsi="Times New Roman" w:cs="Times New Roman"/>
          <w:sz w:val="24"/>
          <w:szCs w:val="24"/>
        </w:rPr>
        <w:t>The present study extends this earlier evaluation by analysing six years of routinely collected data (2017</w:t>
      </w:r>
      <w:r w:rsidR="00090B84">
        <w:rPr>
          <w:rFonts w:ascii="Times New Roman" w:hAnsi="Times New Roman" w:cs="Times New Roman"/>
          <w:sz w:val="24"/>
          <w:szCs w:val="24"/>
        </w:rPr>
        <w:t xml:space="preserve"> to </w:t>
      </w:r>
      <w:r w:rsidRPr="00F94CAC">
        <w:rPr>
          <w:rFonts w:ascii="Times New Roman" w:hAnsi="Times New Roman" w:cs="Times New Roman"/>
          <w:sz w:val="24"/>
          <w:szCs w:val="24"/>
        </w:rPr>
        <w:t>2023) to</w:t>
      </w:r>
      <w:r w:rsidR="00400033">
        <w:rPr>
          <w:rFonts w:ascii="Times New Roman" w:hAnsi="Times New Roman" w:cs="Times New Roman"/>
          <w:sz w:val="24"/>
          <w:szCs w:val="24"/>
        </w:rPr>
        <w:t xml:space="preserve"> a</w:t>
      </w:r>
      <w:r w:rsidRPr="00F94CAC">
        <w:rPr>
          <w:rFonts w:ascii="Times New Roman" w:hAnsi="Times New Roman" w:cs="Times New Roman"/>
          <w:sz w:val="24"/>
          <w:szCs w:val="24"/>
        </w:rPr>
        <w:t>ssess the completeness of demographic and outcome data</w:t>
      </w:r>
      <w:r w:rsidR="00855BCE">
        <w:rPr>
          <w:rFonts w:ascii="Times New Roman" w:hAnsi="Times New Roman" w:cs="Times New Roman"/>
          <w:sz w:val="24"/>
          <w:szCs w:val="24"/>
        </w:rPr>
        <w:t>, es</w:t>
      </w:r>
      <w:r w:rsidRPr="00F94CAC">
        <w:rPr>
          <w:rFonts w:ascii="Times New Roman" w:hAnsi="Times New Roman" w:cs="Times New Roman"/>
          <w:sz w:val="24"/>
          <w:szCs w:val="24"/>
        </w:rPr>
        <w:t>timate the proportion of clients showing reliable improvement in distress tolerance; and</w:t>
      </w:r>
      <w:r w:rsidR="00400033">
        <w:rPr>
          <w:rFonts w:ascii="Times New Roman" w:hAnsi="Times New Roman" w:cs="Times New Roman"/>
          <w:sz w:val="24"/>
          <w:szCs w:val="24"/>
        </w:rPr>
        <w:t xml:space="preserve"> e</w:t>
      </w:r>
      <w:r w:rsidRPr="00F94CAC">
        <w:rPr>
          <w:rFonts w:ascii="Times New Roman" w:hAnsi="Times New Roman" w:cs="Times New Roman"/>
          <w:sz w:val="24"/>
          <w:szCs w:val="24"/>
        </w:rPr>
        <w:t>xplore demographic and clinical factors associated with response.</w:t>
      </w:r>
    </w:p>
    <w:p w14:paraId="202CD21B" w14:textId="3E324B5A" w:rsidR="00542B52" w:rsidRDefault="00542B52" w:rsidP="00C05B8B">
      <w:pPr>
        <w:spacing w:line="480" w:lineRule="auto"/>
        <w:ind w:firstLine="720"/>
        <w:rPr>
          <w:rFonts w:ascii="Times New Roman" w:hAnsi="Times New Roman" w:cs="Times New Roman"/>
          <w:sz w:val="24"/>
          <w:szCs w:val="24"/>
        </w:rPr>
      </w:pPr>
      <w:r w:rsidRPr="00542B52">
        <w:rPr>
          <w:rFonts w:ascii="Times New Roman" w:hAnsi="Times New Roman" w:cs="Times New Roman"/>
          <w:sz w:val="24"/>
          <w:szCs w:val="24"/>
        </w:rPr>
        <w:t xml:space="preserve">Referrals for the BPI </w:t>
      </w:r>
      <w:r>
        <w:rPr>
          <w:rFonts w:ascii="Times New Roman" w:hAnsi="Times New Roman" w:cs="Times New Roman"/>
          <w:sz w:val="24"/>
          <w:szCs w:val="24"/>
        </w:rPr>
        <w:t xml:space="preserve">within the service </w:t>
      </w:r>
      <w:r w:rsidRPr="00542B52">
        <w:rPr>
          <w:rFonts w:ascii="Times New Roman" w:hAnsi="Times New Roman" w:cs="Times New Roman"/>
          <w:sz w:val="24"/>
          <w:szCs w:val="24"/>
        </w:rPr>
        <w:t>declined substantially since 2017, with a marked reduction in 2020–2021 coinciding with the COVID-19 pandemic, during which services were limited and largely delivered remotely. This shift may partly explain the reduction in both referrals and response rates observed in this period, as clients and clinicians adjusted to virtual delivery formats. The subsequent opening of two new local services in 2022</w:t>
      </w:r>
      <w:r w:rsidR="00CE38B3">
        <w:rPr>
          <w:rFonts w:ascii="Times New Roman" w:hAnsi="Times New Roman" w:cs="Times New Roman"/>
          <w:sz w:val="24"/>
          <w:szCs w:val="24"/>
        </w:rPr>
        <w:t xml:space="preserve"> to </w:t>
      </w:r>
      <w:r w:rsidRPr="00542B52">
        <w:rPr>
          <w:rFonts w:ascii="Times New Roman" w:hAnsi="Times New Roman" w:cs="Times New Roman"/>
          <w:sz w:val="24"/>
          <w:szCs w:val="24"/>
        </w:rPr>
        <w:t>2023, offering psychological support for interpersonal difficulties without a personality disorder diagnosis, likely also diverted potential referrals.</w:t>
      </w:r>
    </w:p>
    <w:p w14:paraId="30C1BA09" w14:textId="0D31B9BC" w:rsidR="00C05B8B" w:rsidRPr="00C05B8B" w:rsidRDefault="00C05B8B" w:rsidP="00C05B8B">
      <w:pPr>
        <w:spacing w:line="480" w:lineRule="auto"/>
        <w:ind w:firstLine="720"/>
        <w:rPr>
          <w:rFonts w:ascii="Times New Roman" w:hAnsi="Times New Roman" w:cs="Times New Roman"/>
          <w:sz w:val="24"/>
          <w:szCs w:val="24"/>
        </w:rPr>
      </w:pPr>
      <w:r w:rsidRPr="00C05B8B">
        <w:rPr>
          <w:rFonts w:ascii="Times New Roman" w:hAnsi="Times New Roman" w:cs="Times New Roman"/>
          <w:sz w:val="24"/>
          <w:szCs w:val="24"/>
        </w:rPr>
        <w:t xml:space="preserve">Approximately half of clients referred for a BPI in distress tolerance </w:t>
      </w:r>
      <w:r w:rsidR="00803C88">
        <w:rPr>
          <w:rFonts w:ascii="Times New Roman" w:hAnsi="Times New Roman" w:cs="Times New Roman"/>
          <w:sz w:val="24"/>
          <w:szCs w:val="24"/>
        </w:rPr>
        <w:t xml:space="preserve">in this service </w:t>
      </w:r>
      <w:r w:rsidRPr="00C05B8B">
        <w:rPr>
          <w:rFonts w:ascii="Times New Roman" w:hAnsi="Times New Roman" w:cs="Times New Roman"/>
          <w:sz w:val="24"/>
          <w:szCs w:val="24"/>
        </w:rPr>
        <w:t xml:space="preserve">did not complete the intervention (attrition = 47.7%), though this figure includes both those who declined or </w:t>
      </w:r>
      <w:r w:rsidR="00803C88">
        <w:rPr>
          <w:rFonts w:ascii="Times New Roman" w:hAnsi="Times New Roman" w:cs="Times New Roman"/>
          <w:sz w:val="24"/>
          <w:szCs w:val="24"/>
        </w:rPr>
        <w:t>for whom</w:t>
      </w:r>
      <w:r w:rsidRPr="00C05B8B">
        <w:rPr>
          <w:rFonts w:ascii="Times New Roman" w:hAnsi="Times New Roman" w:cs="Times New Roman"/>
          <w:sz w:val="24"/>
          <w:szCs w:val="24"/>
        </w:rPr>
        <w:t xml:space="preserve"> the intervention</w:t>
      </w:r>
      <w:r w:rsidR="00803C88">
        <w:rPr>
          <w:rFonts w:ascii="Times New Roman" w:hAnsi="Times New Roman" w:cs="Times New Roman"/>
          <w:sz w:val="24"/>
          <w:szCs w:val="24"/>
        </w:rPr>
        <w:t xml:space="preserve"> became unsuitable</w:t>
      </w:r>
      <w:r w:rsidR="007E5150">
        <w:rPr>
          <w:rFonts w:ascii="Times New Roman" w:hAnsi="Times New Roman" w:cs="Times New Roman"/>
          <w:sz w:val="24"/>
          <w:szCs w:val="24"/>
        </w:rPr>
        <w:t>,</w:t>
      </w:r>
      <w:r w:rsidRPr="00C05B8B">
        <w:rPr>
          <w:rFonts w:ascii="Times New Roman" w:hAnsi="Times New Roman" w:cs="Times New Roman"/>
          <w:sz w:val="24"/>
          <w:szCs w:val="24"/>
        </w:rPr>
        <w:t xml:space="preserve"> and those who disengaged after starting. Among clients who attended at least one session, attrition was notably lower (35.6%). These rates are broadly comparable to, though slightly higher than, those reported in </w:t>
      </w:r>
      <w:r w:rsidR="00FB5E97">
        <w:rPr>
          <w:rFonts w:ascii="Times New Roman" w:hAnsi="Times New Roman" w:cs="Times New Roman"/>
          <w:sz w:val="24"/>
          <w:szCs w:val="24"/>
        </w:rPr>
        <w:t>the</w:t>
      </w:r>
      <w:r w:rsidRPr="00C05B8B">
        <w:rPr>
          <w:rFonts w:ascii="Times New Roman" w:hAnsi="Times New Roman" w:cs="Times New Roman"/>
          <w:sz w:val="24"/>
          <w:szCs w:val="24"/>
        </w:rPr>
        <w:t xml:space="preserve"> earlier evaluation (Wright et al., 2020), which found 39.4% of referrals did not complete. </w:t>
      </w:r>
      <w:r w:rsidR="000E6529" w:rsidRPr="000E6529">
        <w:rPr>
          <w:rFonts w:ascii="Times New Roman" w:hAnsi="Times New Roman" w:cs="Times New Roman"/>
          <w:sz w:val="24"/>
          <w:szCs w:val="24"/>
        </w:rPr>
        <w:t xml:space="preserve">The </w:t>
      </w:r>
      <w:r w:rsidR="000E6529">
        <w:rPr>
          <w:rFonts w:ascii="Times New Roman" w:hAnsi="Times New Roman" w:cs="Times New Roman"/>
          <w:sz w:val="24"/>
          <w:szCs w:val="24"/>
        </w:rPr>
        <w:t>modest</w:t>
      </w:r>
      <w:r w:rsidR="000E6529" w:rsidRPr="000E6529">
        <w:rPr>
          <w:rFonts w:ascii="Times New Roman" w:hAnsi="Times New Roman" w:cs="Times New Roman"/>
          <w:sz w:val="24"/>
          <w:szCs w:val="24"/>
        </w:rPr>
        <w:t xml:space="preserve"> increase in attrition may be explained by the COVID-19 pandemic, which </w:t>
      </w:r>
      <w:r w:rsidR="008F38CF">
        <w:rPr>
          <w:rFonts w:ascii="Times New Roman" w:hAnsi="Times New Roman" w:cs="Times New Roman"/>
          <w:sz w:val="24"/>
          <w:szCs w:val="24"/>
        </w:rPr>
        <w:t>resulted in BPIs being offered online more frequently</w:t>
      </w:r>
      <w:r w:rsidR="000E6529" w:rsidRPr="000E6529">
        <w:rPr>
          <w:rFonts w:ascii="Times New Roman" w:hAnsi="Times New Roman" w:cs="Times New Roman"/>
          <w:sz w:val="24"/>
          <w:szCs w:val="24"/>
        </w:rPr>
        <w:t xml:space="preserve"> and </w:t>
      </w:r>
      <w:r w:rsidR="008F38CF">
        <w:rPr>
          <w:rFonts w:ascii="Times New Roman" w:hAnsi="Times New Roman" w:cs="Times New Roman"/>
          <w:sz w:val="24"/>
          <w:szCs w:val="24"/>
        </w:rPr>
        <w:t xml:space="preserve">likely </w:t>
      </w:r>
      <w:r w:rsidR="000E6529" w:rsidRPr="000E6529">
        <w:rPr>
          <w:rFonts w:ascii="Times New Roman" w:hAnsi="Times New Roman" w:cs="Times New Roman"/>
          <w:sz w:val="24"/>
          <w:szCs w:val="24"/>
        </w:rPr>
        <w:t xml:space="preserve">placed additional demands on clients, including illness, caring </w:t>
      </w:r>
      <w:r w:rsidR="003B2539">
        <w:rPr>
          <w:rFonts w:ascii="Times New Roman" w:hAnsi="Times New Roman" w:cs="Times New Roman"/>
          <w:sz w:val="24"/>
          <w:szCs w:val="24"/>
        </w:rPr>
        <w:t>responsibilities</w:t>
      </w:r>
      <w:r w:rsidR="000E6529" w:rsidRPr="000E6529">
        <w:rPr>
          <w:rFonts w:ascii="Times New Roman" w:hAnsi="Times New Roman" w:cs="Times New Roman"/>
          <w:sz w:val="24"/>
          <w:szCs w:val="24"/>
        </w:rPr>
        <w:t>, and other pandemic-related stressors</w:t>
      </w:r>
      <w:r w:rsidR="00ED302B">
        <w:rPr>
          <w:rFonts w:ascii="Times New Roman" w:hAnsi="Times New Roman" w:cs="Times New Roman"/>
          <w:sz w:val="24"/>
          <w:szCs w:val="24"/>
        </w:rPr>
        <w:t xml:space="preserve">. </w:t>
      </w:r>
    </w:p>
    <w:p w14:paraId="130AB441" w14:textId="123E3C50" w:rsidR="00C05B8B" w:rsidRDefault="00C05B8B" w:rsidP="00C05B8B">
      <w:pPr>
        <w:spacing w:line="480" w:lineRule="auto"/>
        <w:ind w:firstLine="720"/>
        <w:rPr>
          <w:rFonts w:ascii="Times New Roman" w:hAnsi="Times New Roman" w:cs="Times New Roman"/>
          <w:sz w:val="24"/>
          <w:szCs w:val="24"/>
        </w:rPr>
      </w:pPr>
      <w:r w:rsidRPr="00C05B8B">
        <w:rPr>
          <w:rFonts w:ascii="Times New Roman" w:hAnsi="Times New Roman" w:cs="Times New Roman"/>
          <w:sz w:val="24"/>
          <w:szCs w:val="24"/>
        </w:rPr>
        <w:lastRenderedPageBreak/>
        <w:t>Compared with prior literature, dropout rates in this sample remain higher than those typically reported for general psychotherapy, where meta-analyses have estimated rates between 19.7% (Swift &amp; Greenberg, 2012) and 46.7% (Wierzbicki &amp; Pekarik, 1993). However, these figures vary substantially depending on how dropout is defined, whether non-attendance before treatment begins is included, and the clinical complexity of the population studied. The current results</w:t>
      </w:r>
      <w:r w:rsidR="00A35A69">
        <w:rPr>
          <w:rFonts w:ascii="Times New Roman" w:hAnsi="Times New Roman" w:cs="Times New Roman"/>
          <w:sz w:val="24"/>
          <w:szCs w:val="24"/>
        </w:rPr>
        <w:t xml:space="preserve"> are</w:t>
      </w:r>
      <w:r w:rsidRPr="00C05B8B">
        <w:rPr>
          <w:rFonts w:ascii="Times New Roman" w:hAnsi="Times New Roman" w:cs="Times New Roman"/>
          <w:sz w:val="24"/>
          <w:szCs w:val="24"/>
        </w:rPr>
        <w:t xml:space="preserve"> therefore</w:t>
      </w:r>
      <w:r w:rsidR="00A35A69">
        <w:rPr>
          <w:rFonts w:ascii="Times New Roman" w:hAnsi="Times New Roman" w:cs="Times New Roman"/>
          <w:sz w:val="24"/>
          <w:szCs w:val="24"/>
        </w:rPr>
        <w:t xml:space="preserve"> </w:t>
      </w:r>
      <w:r w:rsidRPr="00C05B8B">
        <w:rPr>
          <w:rFonts w:ascii="Times New Roman" w:hAnsi="Times New Roman" w:cs="Times New Roman"/>
          <w:sz w:val="24"/>
          <w:szCs w:val="24"/>
        </w:rPr>
        <w:t>consistent with rates observed in community mental health settings, where engagement is often influenced by symptom severity, social adversity, and service pressures. Improving the consistency and detail of attrition recording</w:t>
      </w:r>
      <w:r w:rsidR="00482A95">
        <w:rPr>
          <w:rFonts w:ascii="Times New Roman" w:hAnsi="Times New Roman" w:cs="Times New Roman"/>
          <w:sz w:val="24"/>
          <w:szCs w:val="24"/>
        </w:rPr>
        <w:t xml:space="preserve">, </w:t>
      </w:r>
      <w:r w:rsidRPr="00C05B8B">
        <w:rPr>
          <w:rFonts w:ascii="Times New Roman" w:hAnsi="Times New Roman" w:cs="Times New Roman"/>
          <w:sz w:val="24"/>
          <w:szCs w:val="24"/>
        </w:rPr>
        <w:t>for example, distinguishing between pre- and post-treatment dropout</w:t>
      </w:r>
      <w:r w:rsidR="00482A95">
        <w:rPr>
          <w:rFonts w:ascii="Times New Roman" w:hAnsi="Times New Roman" w:cs="Times New Roman"/>
          <w:sz w:val="24"/>
          <w:szCs w:val="24"/>
        </w:rPr>
        <w:t xml:space="preserve">, </w:t>
      </w:r>
      <w:r w:rsidRPr="00C05B8B">
        <w:rPr>
          <w:rFonts w:ascii="Times New Roman" w:hAnsi="Times New Roman" w:cs="Times New Roman"/>
          <w:sz w:val="24"/>
          <w:szCs w:val="24"/>
        </w:rPr>
        <w:t>would enable more meaningful comparisons across services and inform strategies to improve engagement. Routine collection of follow-up data from non-completers would also help estimate rates of spontaneous recovery and clarify the added value of the BPI.</w:t>
      </w:r>
    </w:p>
    <w:p w14:paraId="7B1E96C3" w14:textId="544158E7" w:rsidR="00873F30" w:rsidRPr="000A0C20" w:rsidRDefault="00B670B7" w:rsidP="009A452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data completion, </w:t>
      </w:r>
      <w:r w:rsidR="000C513E">
        <w:rPr>
          <w:rFonts w:ascii="Times New Roman" w:hAnsi="Times New Roman" w:cs="Times New Roman"/>
          <w:sz w:val="24"/>
          <w:szCs w:val="24"/>
        </w:rPr>
        <w:t>d</w:t>
      </w:r>
      <w:r w:rsidR="000C513E" w:rsidRPr="000C513E">
        <w:rPr>
          <w:rFonts w:ascii="Times New Roman" w:hAnsi="Times New Roman" w:cs="Times New Roman"/>
          <w:sz w:val="24"/>
          <w:szCs w:val="24"/>
        </w:rPr>
        <w:t>emographic data were recorded well (88–100% completion), but outcome data were less consistent, with 20</w:t>
      </w:r>
      <w:r w:rsidR="00BE26D7">
        <w:rPr>
          <w:rFonts w:ascii="Times New Roman" w:hAnsi="Times New Roman" w:cs="Times New Roman"/>
          <w:sz w:val="24"/>
          <w:szCs w:val="24"/>
        </w:rPr>
        <w:t xml:space="preserve"> to </w:t>
      </w:r>
      <w:r w:rsidR="000C513E" w:rsidRPr="000C513E">
        <w:rPr>
          <w:rFonts w:ascii="Times New Roman" w:hAnsi="Times New Roman" w:cs="Times New Roman"/>
          <w:sz w:val="24"/>
          <w:szCs w:val="24"/>
        </w:rPr>
        <w:t xml:space="preserve">40% missing across measures. Measures routinely used within the service (sWEMWBS, PHQ-9, GAD-7) had higher completion rates than BPI-specific tools (WSAS, DTS, DERS), suggesting a need for clearer processes to ensure that intervention-specific measures are collected. This might be addressed through </w:t>
      </w:r>
      <w:r w:rsidR="00B012AE">
        <w:rPr>
          <w:rFonts w:ascii="Times New Roman" w:hAnsi="Times New Roman" w:cs="Times New Roman"/>
          <w:sz w:val="24"/>
          <w:szCs w:val="24"/>
        </w:rPr>
        <w:t xml:space="preserve">simpler </w:t>
      </w:r>
      <w:r w:rsidR="000C513E" w:rsidRPr="000C513E">
        <w:rPr>
          <w:rFonts w:ascii="Times New Roman" w:hAnsi="Times New Roman" w:cs="Times New Roman"/>
          <w:sz w:val="24"/>
          <w:szCs w:val="24"/>
        </w:rPr>
        <w:t>electronic data capture or clinician prompts within digital care systems.</w:t>
      </w:r>
      <w:r w:rsidR="008F24C7">
        <w:rPr>
          <w:rFonts w:ascii="Times New Roman" w:hAnsi="Times New Roman" w:cs="Times New Roman"/>
          <w:sz w:val="24"/>
          <w:szCs w:val="24"/>
        </w:rPr>
        <w:t xml:space="preserve"> </w:t>
      </w:r>
    </w:p>
    <w:p w14:paraId="4CBA7D10" w14:textId="638A3089" w:rsidR="000019B7" w:rsidRPr="000A0C20" w:rsidRDefault="00643BB0" w:rsidP="009A452A">
      <w:pPr>
        <w:spacing w:line="480" w:lineRule="auto"/>
        <w:ind w:firstLine="720"/>
        <w:rPr>
          <w:rFonts w:ascii="Times New Roman" w:hAnsi="Times New Roman" w:cs="Times New Roman"/>
          <w:sz w:val="24"/>
          <w:szCs w:val="24"/>
        </w:rPr>
      </w:pPr>
      <w:r w:rsidRPr="000A0C20">
        <w:rPr>
          <w:rFonts w:ascii="Times New Roman" w:hAnsi="Times New Roman" w:cs="Times New Roman"/>
          <w:sz w:val="24"/>
          <w:szCs w:val="24"/>
        </w:rPr>
        <w:t xml:space="preserve">The percentage of referrals classified as responders has improved from 17.9% </w:t>
      </w:r>
      <w:r w:rsidR="00C573DC">
        <w:rPr>
          <w:rFonts w:ascii="Times New Roman" w:hAnsi="Times New Roman" w:cs="Times New Roman"/>
          <w:sz w:val="24"/>
          <w:szCs w:val="24"/>
        </w:rPr>
        <w:t>in 2018</w:t>
      </w:r>
      <w:r w:rsidRPr="000A0C20">
        <w:rPr>
          <w:rFonts w:ascii="Times New Roman" w:hAnsi="Times New Roman" w:cs="Times New Roman"/>
          <w:sz w:val="24"/>
          <w:szCs w:val="24"/>
        </w:rPr>
        <w:t xml:space="preserve"> to approximately 42.9% in 2023, suggesting either </w:t>
      </w:r>
      <w:r w:rsidR="00C573DC">
        <w:rPr>
          <w:rFonts w:ascii="Times New Roman" w:hAnsi="Times New Roman" w:cs="Times New Roman"/>
          <w:sz w:val="24"/>
          <w:szCs w:val="24"/>
        </w:rPr>
        <w:t>improvement</w:t>
      </w:r>
      <w:r w:rsidR="008F46EF">
        <w:rPr>
          <w:rFonts w:ascii="Times New Roman" w:hAnsi="Times New Roman" w:cs="Times New Roman"/>
          <w:sz w:val="24"/>
          <w:szCs w:val="24"/>
        </w:rPr>
        <w:t xml:space="preserve"> in delivery</w:t>
      </w:r>
      <w:r w:rsidRPr="000A0C20">
        <w:rPr>
          <w:rFonts w:ascii="Times New Roman" w:hAnsi="Times New Roman" w:cs="Times New Roman"/>
          <w:sz w:val="24"/>
          <w:szCs w:val="24"/>
        </w:rPr>
        <w:t xml:space="preserve"> or </w:t>
      </w:r>
      <w:r w:rsidR="008F46EF">
        <w:rPr>
          <w:rFonts w:ascii="Times New Roman" w:hAnsi="Times New Roman" w:cs="Times New Roman"/>
          <w:sz w:val="24"/>
          <w:szCs w:val="24"/>
        </w:rPr>
        <w:t>in</w:t>
      </w:r>
      <w:r w:rsidRPr="000A0C20">
        <w:rPr>
          <w:rFonts w:ascii="Times New Roman" w:hAnsi="Times New Roman" w:cs="Times New Roman"/>
          <w:sz w:val="24"/>
          <w:szCs w:val="24"/>
        </w:rPr>
        <w:t xml:space="preserve"> referral suitability</w:t>
      </w:r>
      <w:r w:rsidR="008F46EF">
        <w:rPr>
          <w:rFonts w:ascii="Times New Roman" w:hAnsi="Times New Roman" w:cs="Times New Roman"/>
          <w:sz w:val="24"/>
          <w:szCs w:val="24"/>
        </w:rPr>
        <w:t xml:space="preserve">. </w:t>
      </w:r>
      <w:r w:rsidRPr="000A0C20">
        <w:rPr>
          <w:rFonts w:ascii="Times New Roman" w:hAnsi="Times New Roman" w:cs="Times New Roman"/>
          <w:sz w:val="24"/>
          <w:szCs w:val="24"/>
        </w:rPr>
        <w:t xml:space="preserve"> </w:t>
      </w:r>
      <w:r w:rsidR="00BC7B82" w:rsidRPr="00DC6285">
        <w:rPr>
          <w:rFonts w:ascii="Times New Roman" w:hAnsi="Times New Roman" w:cs="Times New Roman"/>
          <w:sz w:val="24"/>
          <w:szCs w:val="24"/>
        </w:rPr>
        <w:t xml:space="preserve">The notable dip in response rates during 2020–2021 likely reflects the challenges of remote delivery, increased general distress during the pandemic, and disruptions in staff training and supervision. </w:t>
      </w:r>
      <w:r w:rsidR="005C2A4A" w:rsidRPr="000A0C20">
        <w:rPr>
          <w:rFonts w:ascii="Times New Roman" w:hAnsi="Times New Roman" w:cs="Times New Roman"/>
          <w:sz w:val="24"/>
          <w:szCs w:val="24"/>
        </w:rPr>
        <w:t xml:space="preserve">The </w:t>
      </w:r>
      <w:r w:rsidR="00D13585" w:rsidRPr="000A0C20">
        <w:rPr>
          <w:rFonts w:ascii="Times New Roman" w:hAnsi="Times New Roman" w:cs="Times New Roman"/>
          <w:sz w:val="24"/>
          <w:szCs w:val="24"/>
        </w:rPr>
        <w:t xml:space="preserve">apparently </w:t>
      </w:r>
      <w:r w:rsidR="005C2A4A" w:rsidRPr="000A0C20">
        <w:rPr>
          <w:rFonts w:ascii="Times New Roman" w:hAnsi="Times New Roman" w:cs="Times New Roman"/>
          <w:sz w:val="24"/>
          <w:szCs w:val="24"/>
        </w:rPr>
        <w:t xml:space="preserve">remarkable increase in the percentage of responders in 2022 </w:t>
      </w:r>
      <w:r w:rsidR="00D13585" w:rsidRPr="000A0C20">
        <w:rPr>
          <w:rFonts w:ascii="Times New Roman" w:hAnsi="Times New Roman" w:cs="Times New Roman"/>
          <w:sz w:val="24"/>
          <w:szCs w:val="24"/>
        </w:rPr>
        <w:t xml:space="preserve">is </w:t>
      </w:r>
      <w:r w:rsidR="005C2A4A" w:rsidRPr="000A0C20">
        <w:rPr>
          <w:rFonts w:ascii="Times New Roman" w:hAnsi="Times New Roman" w:cs="Times New Roman"/>
          <w:sz w:val="24"/>
          <w:szCs w:val="24"/>
        </w:rPr>
        <w:t xml:space="preserve">also </w:t>
      </w:r>
      <w:r w:rsidR="006D7915">
        <w:rPr>
          <w:rFonts w:ascii="Times New Roman" w:hAnsi="Times New Roman" w:cs="Times New Roman"/>
          <w:sz w:val="24"/>
          <w:szCs w:val="24"/>
        </w:rPr>
        <w:t xml:space="preserve">notable. </w:t>
      </w:r>
      <w:r w:rsidR="00916851">
        <w:rPr>
          <w:rFonts w:ascii="Times New Roman" w:hAnsi="Times New Roman" w:cs="Times New Roman"/>
          <w:sz w:val="24"/>
          <w:szCs w:val="24"/>
        </w:rPr>
        <w:t>P</w:t>
      </w:r>
      <w:r w:rsidR="000C33FF">
        <w:rPr>
          <w:rFonts w:ascii="Times New Roman" w:hAnsi="Times New Roman" w:cs="Times New Roman"/>
          <w:sz w:val="24"/>
          <w:szCs w:val="24"/>
        </w:rPr>
        <w:t>erhaps</w:t>
      </w:r>
      <w:r w:rsidR="006156FA" w:rsidRPr="000A0C20">
        <w:rPr>
          <w:rFonts w:ascii="Times New Roman" w:hAnsi="Times New Roman" w:cs="Times New Roman"/>
          <w:sz w:val="24"/>
          <w:szCs w:val="24"/>
        </w:rPr>
        <w:t xml:space="preserve"> the </w:t>
      </w:r>
      <w:r w:rsidR="00BC10B5" w:rsidRPr="000A0C20">
        <w:rPr>
          <w:rFonts w:ascii="Times New Roman" w:hAnsi="Times New Roman" w:cs="Times New Roman"/>
          <w:sz w:val="24"/>
          <w:szCs w:val="24"/>
        </w:rPr>
        <w:t xml:space="preserve">social contact after a long period of time on the waitlist </w:t>
      </w:r>
      <w:r w:rsidR="000C33FF">
        <w:rPr>
          <w:rFonts w:ascii="Times New Roman" w:hAnsi="Times New Roman" w:cs="Times New Roman"/>
          <w:sz w:val="24"/>
          <w:szCs w:val="24"/>
        </w:rPr>
        <w:lastRenderedPageBreak/>
        <w:t xml:space="preserve">and isolation during the pandemic </w:t>
      </w:r>
      <w:r w:rsidR="00A62E39">
        <w:rPr>
          <w:rFonts w:ascii="Times New Roman" w:hAnsi="Times New Roman" w:cs="Times New Roman"/>
          <w:sz w:val="24"/>
          <w:szCs w:val="24"/>
        </w:rPr>
        <w:t xml:space="preserve">may account for a better response. </w:t>
      </w:r>
      <w:r w:rsidR="00F20DCF">
        <w:rPr>
          <w:rFonts w:ascii="Times New Roman" w:hAnsi="Times New Roman" w:cs="Times New Roman"/>
          <w:sz w:val="24"/>
          <w:szCs w:val="24"/>
        </w:rPr>
        <w:t>R</w:t>
      </w:r>
      <w:r w:rsidR="00F20DCF" w:rsidRPr="000A0C20">
        <w:rPr>
          <w:rFonts w:ascii="Times New Roman" w:hAnsi="Times New Roman" w:cs="Times New Roman"/>
          <w:sz w:val="24"/>
          <w:szCs w:val="24"/>
        </w:rPr>
        <w:t xml:space="preserve">andom error </w:t>
      </w:r>
      <w:r w:rsidR="0040736E">
        <w:rPr>
          <w:rFonts w:ascii="Times New Roman" w:hAnsi="Times New Roman" w:cs="Times New Roman"/>
          <w:sz w:val="24"/>
          <w:szCs w:val="24"/>
        </w:rPr>
        <w:t xml:space="preserve">also </w:t>
      </w:r>
      <w:r w:rsidR="00F20DCF" w:rsidRPr="000A0C20">
        <w:rPr>
          <w:rFonts w:ascii="Times New Roman" w:hAnsi="Times New Roman" w:cs="Times New Roman"/>
          <w:sz w:val="24"/>
          <w:szCs w:val="24"/>
        </w:rPr>
        <w:t>cannot be discounted given the low numbers of referrals in 2022 and 2023.</w:t>
      </w:r>
      <w:r w:rsidR="00F20DCF">
        <w:rPr>
          <w:rFonts w:ascii="Times New Roman" w:hAnsi="Times New Roman" w:cs="Times New Roman"/>
          <w:sz w:val="24"/>
          <w:szCs w:val="24"/>
        </w:rPr>
        <w:t xml:space="preserve"> </w:t>
      </w:r>
    </w:p>
    <w:p w14:paraId="6302036A" w14:textId="0710BFE1" w:rsidR="0057714F" w:rsidRDefault="0057714F" w:rsidP="009A452A">
      <w:pPr>
        <w:spacing w:line="480" w:lineRule="auto"/>
        <w:ind w:firstLine="720"/>
        <w:rPr>
          <w:rFonts w:ascii="Times New Roman" w:hAnsi="Times New Roman" w:cs="Times New Roman"/>
          <w:sz w:val="24"/>
          <w:szCs w:val="24"/>
        </w:rPr>
      </w:pPr>
      <w:r w:rsidRPr="0057714F">
        <w:rPr>
          <w:rFonts w:ascii="Times New Roman" w:hAnsi="Times New Roman" w:cs="Times New Roman"/>
          <w:sz w:val="24"/>
          <w:szCs w:val="24"/>
        </w:rPr>
        <w:t xml:space="preserve">Among clients for whom reliable change could be calculated (n = 163), 58.3% </w:t>
      </w:r>
      <w:r w:rsidR="001949B0">
        <w:rPr>
          <w:rFonts w:ascii="Times New Roman" w:hAnsi="Times New Roman" w:cs="Times New Roman"/>
          <w:sz w:val="24"/>
          <w:szCs w:val="24"/>
        </w:rPr>
        <w:t>were classified as responders</w:t>
      </w:r>
      <w:r w:rsidRPr="0057714F">
        <w:rPr>
          <w:rFonts w:ascii="Times New Roman" w:hAnsi="Times New Roman" w:cs="Times New Roman"/>
          <w:sz w:val="24"/>
          <w:szCs w:val="24"/>
        </w:rPr>
        <w:t xml:space="preserve"> on either the DTS or DERS, comparable to the 60.2% reliable improvement rate for CBT across all diagnoses in IAPT services (NHS Digital, 2022). This is encouraging, given the brevity of the BPI (mean = 7.3 sessions)</w:t>
      </w:r>
      <w:r w:rsidR="009E5C37">
        <w:rPr>
          <w:rFonts w:ascii="Times New Roman" w:hAnsi="Times New Roman" w:cs="Times New Roman"/>
          <w:sz w:val="24"/>
          <w:szCs w:val="24"/>
        </w:rPr>
        <w:t xml:space="preserve"> which is likely to be half that of a course of CBT. </w:t>
      </w:r>
    </w:p>
    <w:p w14:paraId="75A81EEA" w14:textId="733AB5E1" w:rsidR="001F3AE8" w:rsidRDefault="001F3AE8" w:rsidP="009A452A">
      <w:pPr>
        <w:spacing w:line="480" w:lineRule="auto"/>
        <w:ind w:firstLine="720"/>
        <w:rPr>
          <w:rFonts w:ascii="Times New Roman" w:hAnsi="Times New Roman" w:cs="Times New Roman"/>
          <w:sz w:val="24"/>
          <w:szCs w:val="24"/>
        </w:rPr>
      </w:pPr>
      <w:r w:rsidRPr="001F3AE8">
        <w:rPr>
          <w:rFonts w:ascii="Times New Roman" w:hAnsi="Times New Roman" w:cs="Times New Roman"/>
          <w:sz w:val="24"/>
          <w:szCs w:val="24"/>
        </w:rPr>
        <w:t xml:space="preserve">Discrepancies between DTS and DERS outcomes (reliable improvement 38.0% vs. 55.3%) likely reflect differences in the constructs assessed and the psychometric properties of each measure. The DERS demonstrated stronger internal consistency (α = </w:t>
      </w:r>
      <w:r w:rsidR="00CC7C01">
        <w:rPr>
          <w:rFonts w:ascii="Times New Roman" w:hAnsi="Times New Roman" w:cs="Times New Roman"/>
          <w:sz w:val="24"/>
          <w:szCs w:val="24"/>
        </w:rPr>
        <w:t>0</w:t>
      </w:r>
      <w:r w:rsidRPr="001F3AE8">
        <w:rPr>
          <w:rFonts w:ascii="Times New Roman" w:hAnsi="Times New Roman" w:cs="Times New Roman"/>
          <w:sz w:val="24"/>
          <w:szCs w:val="24"/>
        </w:rPr>
        <w:t>.93) and captures a broader range of emotion regulation difficulties, including awareness and clarity</w:t>
      </w:r>
      <w:r w:rsidR="007A7B87">
        <w:rPr>
          <w:rFonts w:ascii="Times New Roman" w:hAnsi="Times New Roman" w:cs="Times New Roman"/>
          <w:sz w:val="24"/>
          <w:szCs w:val="24"/>
        </w:rPr>
        <w:t xml:space="preserve"> (</w:t>
      </w:r>
      <w:r w:rsidRPr="001F3AE8">
        <w:rPr>
          <w:rFonts w:ascii="Times New Roman" w:hAnsi="Times New Roman" w:cs="Times New Roman"/>
          <w:sz w:val="24"/>
          <w:szCs w:val="24"/>
        </w:rPr>
        <w:t>core targets of the intervention</w:t>
      </w:r>
      <w:r w:rsidR="007A7B87">
        <w:rPr>
          <w:rFonts w:ascii="Times New Roman" w:hAnsi="Times New Roman" w:cs="Times New Roman"/>
          <w:sz w:val="24"/>
          <w:szCs w:val="24"/>
        </w:rPr>
        <w:t xml:space="preserve">), </w:t>
      </w:r>
      <w:r w:rsidRPr="001F3AE8">
        <w:rPr>
          <w:rFonts w:ascii="Times New Roman" w:hAnsi="Times New Roman" w:cs="Times New Roman"/>
          <w:sz w:val="24"/>
          <w:szCs w:val="24"/>
        </w:rPr>
        <w:t>making it more sensitive to change in this context. In contrast, the DTS focuses narrowly on distress tolerance, a dimension that may shift less readily over the course of brief skills‑based therapy. These differences suggest that observed improvements may reflect gains in general emotion regulation capacities rather than distress tolerance alone. From a service delivery perspective, the added burden of administering both scales should be weighed against their utility, with consideration given to selecting a single validated measure that best aligns with the intervention’s primary focus.</w:t>
      </w:r>
    </w:p>
    <w:p w14:paraId="2686DCBE" w14:textId="10DBB6E8" w:rsidR="001C4E3B" w:rsidRDefault="00796968" w:rsidP="00AF2C7D">
      <w:pPr>
        <w:spacing w:line="480" w:lineRule="auto"/>
        <w:ind w:firstLine="720"/>
        <w:rPr>
          <w:rFonts w:ascii="Times New Roman" w:hAnsi="Times New Roman" w:cs="Times New Roman"/>
          <w:sz w:val="24"/>
          <w:szCs w:val="24"/>
        </w:rPr>
      </w:pPr>
      <w:r w:rsidRPr="00796968">
        <w:rPr>
          <w:rFonts w:ascii="Times New Roman" w:hAnsi="Times New Roman" w:cs="Times New Roman"/>
          <w:sz w:val="24"/>
          <w:szCs w:val="24"/>
        </w:rPr>
        <w:t xml:space="preserve">No significant differences in treatment response were observed across age, presenting problem, or baseline anxiety and depression, suggesting the intervention may have broad transdiagnostic utility. </w:t>
      </w:r>
      <w:r w:rsidR="00AF2C7D">
        <w:rPr>
          <w:rFonts w:ascii="Times New Roman" w:hAnsi="Times New Roman" w:cs="Times New Roman"/>
          <w:sz w:val="24"/>
          <w:szCs w:val="24"/>
        </w:rPr>
        <w:t>However, m</w:t>
      </w:r>
      <w:r w:rsidR="00AF2C7D" w:rsidRPr="00AF2C7D">
        <w:rPr>
          <w:rFonts w:ascii="Times New Roman" w:hAnsi="Times New Roman" w:cs="Times New Roman"/>
          <w:sz w:val="24"/>
          <w:szCs w:val="24"/>
        </w:rPr>
        <w:t>ale clients were under</w:t>
      </w:r>
      <w:r w:rsidR="00AF2C7D" w:rsidRPr="00AF2C7D">
        <w:rPr>
          <w:rFonts w:ascii="Times New Roman" w:hAnsi="Times New Roman" w:cs="Times New Roman"/>
          <w:sz w:val="24"/>
          <w:szCs w:val="24"/>
        </w:rPr>
        <w:noBreakHyphen/>
        <w:t>represented among responders, consistent with documented gender disparities in psychological treatment engagement, with men less likely to seek, engage with, or remain in therapy (Addis &amp; Mahalik, 2003; McManus</w:t>
      </w:r>
      <w:r w:rsidR="00EE5587">
        <w:rPr>
          <w:rFonts w:ascii="Times New Roman" w:hAnsi="Times New Roman" w:cs="Times New Roman"/>
          <w:sz w:val="24"/>
          <w:szCs w:val="24"/>
        </w:rPr>
        <w:t xml:space="preserve"> et al.</w:t>
      </w:r>
      <w:r w:rsidR="00AF2C7D" w:rsidRPr="00AF2C7D">
        <w:rPr>
          <w:rFonts w:ascii="Times New Roman" w:hAnsi="Times New Roman" w:cs="Times New Roman"/>
          <w:sz w:val="24"/>
          <w:szCs w:val="24"/>
        </w:rPr>
        <w:t xml:space="preserve">, 2016). Distress tolerance interventions and measurement may also be </w:t>
      </w:r>
      <w:r w:rsidR="00AF2C7D" w:rsidRPr="00AF2C7D">
        <w:rPr>
          <w:rFonts w:ascii="Times New Roman" w:hAnsi="Times New Roman" w:cs="Times New Roman"/>
          <w:sz w:val="24"/>
          <w:szCs w:val="24"/>
        </w:rPr>
        <w:lastRenderedPageBreak/>
        <w:t>vulnerable to gender bias: while the DTS and DERS were validated in mixed samples, the original studies did not explicitly test measurement invariance by gender, and evidence suggests men are less likely to report or describe emotional experiences (Nolen</w:t>
      </w:r>
      <w:r w:rsidR="00AF2C7D" w:rsidRPr="00AF2C7D">
        <w:rPr>
          <w:rFonts w:ascii="Times New Roman" w:hAnsi="Times New Roman" w:cs="Times New Roman"/>
          <w:sz w:val="24"/>
          <w:szCs w:val="24"/>
        </w:rPr>
        <w:noBreakHyphen/>
        <w:t xml:space="preserve">Hoeksema, 2012). Moreover, much of the distress tolerance research underpinning the BPI, DTS, and DERS is based on Linehan’s (1993) work with predominantly female participants diagnosed with </w:t>
      </w:r>
      <w:proofErr w:type="gramStart"/>
      <w:r w:rsidR="00AF2C7D" w:rsidRPr="00AF2C7D">
        <w:rPr>
          <w:rFonts w:ascii="Times New Roman" w:hAnsi="Times New Roman" w:cs="Times New Roman"/>
          <w:sz w:val="24"/>
          <w:szCs w:val="24"/>
        </w:rPr>
        <w:t>Borderline Personality Disorder</w:t>
      </w:r>
      <w:proofErr w:type="gramEnd"/>
      <w:r w:rsidR="00AF2C7D" w:rsidRPr="00AF2C7D">
        <w:rPr>
          <w:rFonts w:ascii="Times New Roman" w:hAnsi="Times New Roman" w:cs="Times New Roman"/>
          <w:sz w:val="24"/>
          <w:szCs w:val="24"/>
        </w:rPr>
        <w:t>. In our study, clients with higher baseline distress showed greater improvement, a finding consistent with other brief skills</w:t>
      </w:r>
      <w:r w:rsidR="00AF2C7D" w:rsidRPr="00AF2C7D">
        <w:rPr>
          <w:rFonts w:ascii="Times New Roman" w:hAnsi="Times New Roman" w:cs="Times New Roman"/>
          <w:sz w:val="24"/>
          <w:szCs w:val="24"/>
        </w:rPr>
        <w:noBreakHyphen/>
        <w:t xml:space="preserve">based interventions (Scholten et al., 2023; </w:t>
      </w:r>
      <w:proofErr w:type="spellStart"/>
      <w:r w:rsidR="00AF2C7D" w:rsidRPr="00AF2C7D">
        <w:rPr>
          <w:rFonts w:ascii="Times New Roman" w:hAnsi="Times New Roman" w:cs="Times New Roman"/>
          <w:sz w:val="24"/>
          <w:szCs w:val="24"/>
        </w:rPr>
        <w:t>Uckelstam</w:t>
      </w:r>
      <w:proofErr w:type="spellEnd"/>
      <w:r w:rsidR="00AF2C7D" w:rsidRPr="00AF2C7D">
        <w:rPr>
          <w:rFonts w:ascii="Times New Roman" w:hAnsi="Times New Roman" w:cs="Times New Roman"/>
          <w:sz w:val="24"/>
          <w:szCs w:val="24"/>
        </w:rPr>
        <w:t xml:space="preserve"> et al., 2019). Higher initial distress may reflect both greater potential for change and heightened motivation to engage actively with therapeutic tasks, thereby facilitating more substantial progress. This pattern may also help explain why male clients were less well represented among responders: if men tend to report lower levels of distress at baseline, they may consequently have less scope for measurable improvement.</w:t>
      </w:r>
    </w:p>
    <w:p w14:paraId="13019179" w14:textId="17FED6E5" w:rsidR="00191F9C" w:rsidRDefault="00F16CA8" w:rsidP="00AF2C7D">
      <w:pPr>
        <w:spacing w:line="480" w:lineRule="auto"/>
        <w:ind w:firstLine="720"/>
        <w:rPr>
          <w:rFonts w:ascii="Times New Roman" w:hAnsi="Times New Roman" w:cs="Times New Roman"/>
          <w:sz w:val="24"/>
          <w:szCs w:val="24"/>
        </w:rPr>
      </w:pPr>
      <w:r w:rsidRPr="00F16CA8">
        <w:rPr>
          <w:rFonts w:ascii="Times New Roman" w:hAnsi="Times New Roman" w:cs="Times New Roman"/>
          <w:sz w:val="24"/>
          <w:szCs w:val="24"/>
        </w:rPr>
        <w:t>Unmeasured variables may also have influenced engagement or response</w:t>
      </w:r>
      <w:r w:rsidR="00FB7A80">
        <w:rPr>
          <w:rFonts w:ascii="Times New Roman" w:hAnsi="Times New Roman" w:cs="Times New Roman"/>
          <w:sz w:val="24"/>
          <w:szCs w:val="24"/>
        </w:rPr>
        <w:t xml:space="preserve">. </w:t>
      </w:r>
      <w:r w:rsidRPr="00F16CA8">
        <w:rPr>
          <w:rFonts w:ascii="Times New Roman" w:hAnsi="Times New Roman" w:cs="Times New Roman"/>
          <w:sz w:val="24"/>
          <w:szCs w:val="24"/>
        </w:rPr>
        <w:t xml:space="preserve"> Factors such as risk status, chronicity of difficulties, and co‑occurring conditions including neurodivergence</w:t>
      </w:r>
      <w:r w:rsidR="00DB122F">
        <w:rPr>
          <w:rFonts w:ascii="Times New Roman" w:hAnsi="Times New Roman" w:cs="Times New Roman"/>
          <w:sz w:val="24"/>
          <w:szCs w:val="24"/>
        </w:rPr>
        <w:t xml:space="preserve">, parallel changes in medication, additional sociodemographic </w:t>
      </w:r>
      <w:r w:rsidR="00964E67">
        <w:rPr>
          <w:rFonts w:ascii="Times New Roman" w:hAnsi="Times New Roman" w:cs="Times New Roman"/>
          <w:sz w:val="24"/>
          <w:szCs w:val="24"/>
        </w:rPr>
        <w:t>factors and non-random missing data</w:t>
      </w:r>
      <w:r w:rsidRPr="00F16CA8">
        <w:rPr>
          <w:rFonts w:ascii="Times New Roman" w:hAnsi="Times New Roman" w:cs="Times New Roman"/>
          <w:sz w:val="24"/>
          <w:szCs w:val="24"/>
        </w:rPr>
        <w:t xml:space="preserve"> could have shaped outcomes in ways not captured by routine measures. </w:t>
      </w:r>
      <w:r w:rsidR="00796968" w:rsidRPr="00796968">
        <w:rPr>
          <w:rFonts w:ascii="Times New Roman" w:hAnsi="Times New Roman" w:cs="Times New Roman"/>
          <w:sz w:val="24"/>
          <w:szCs w:val="24"/>
        </w:rPr>
        <w:t>Future evaluation</w:t>
      </w:r>
      <w:r w:rsidR="00123F96">
        <w:rPr>
          <w:rFonts w:ascii="Times New Roman" w:hAnsi="Times New Roman" w:cs="Times New Roman"/>
          <w:sz w:val="24"/>
          <w:szCs w:val="24"/>
        </w:rPr>
        <w:t>s</w:t>
      </w:r>
      <w:r w:rsidR="00796968" w:rsidRPr="00796968">
        <w:rPr>
          <w:rFonts w:ascii="Times New Roman" w:hAnsi="Times New Roman" w:cs="Times New Roman"/>
          <w:sz w:val="24"/>
          <w:szCs w:val="24"/>
        </w:rPr>
        <w:t xml:space="preserve"> should examine whether </w:t>
      </w:r>
      <w:r w:rsidR="00123F96">
        <w:rPr>
          <w:rFonts w:ascii="Times New Roman" w:hAnsi="Times New Roman" w:cs="Times New Roman"/>
          <w:sz w:val="24"/>
          <w:szCs w:val="24"/>
        </w:rPr>
        <w:t>these factors</w:t>
      </w:r>
      <w:r w:rsidR="00796968" w:rsidRPr="00796968">
        <w:rPr>
          <w:rFonts w:ascii="Times New Roman" w:hAnsi="Times New Roman" w:cs="Times New Roman"/>
          <w:sz w:val="24"/>
          <w:szCs w:val="24"/>
        </w:rPr>
        <w:t xml:space="preserve"> influence outcomes, to guide targeted engagement strategies. </w:t>
      </w:r>
    </w:p>
    <w:p w14:paraId="0F8AA957" w14:textId="597C5CD1" w:rsidR="008C5048" w:rsidRDefault="00796968" w:rsidP="009A452A">
      <w:pPr>
        <w:spacing w:line="480" w:lineRule="auto"/>
        <w:ind w:firstLine="720"/>
        <w:rPr>
          <w:rFonts w:ascii="Times New Roman" w:hAnsi="Times New Roman" w:cs="Times New Roman"/>
          <w:sz w:val="24"/>
          <w:szCs w:val="24"/>
        </w:rPr>
      </w:pPr>
      <w:r w:rsidRPr="00796968">
        <w:rPr>
          <w:rFonts w:ascii="Times New Roman" w:hAnsi="Times New Roman" w:cs="Times New Roman"/>
          <w:sz w:val="24"/>
          <w:szCs w:val="24"/>
        </w:rPr>
        <w:t>Encouragingly, response rates did not differ by referrer role</w:t>
      </w:r>
      <w:r w:rsidR="00A67D39">
        <w:rPr>
          <w:rFonts w:ascii="Times New Roman" w:hAnsi="Times New Roman" w:cs="Times New Roman"/>
          <w:sz w:val="24"/>
          <w:szCs w:val="24"/>
        </w:rPr>
        <w:t xml:space="preserve"> and crucially</w:t>
      </w:r>
      <w:r w:rsidR="00E81935">
        <w:rPr>
          <w:rFonts w:ascii="Times New Roman" w:hAnsi="Times New Roman" w:cs="Times New Roman"/>
          <w:sz w:val="24"/>
          <w:szCs w:val="24"/>
        </w:rPr>
        <w:t xml:space="preserve"> HCP role</w:t>
      </w:r>
      <w:r w:rsidR="00B1313F">
        <w:rPr>
          <w:rFonts w:ascii="Times New Roman" w:hAnsi="Times New Roman" w:cs="Times New Roman"/>
          <w:sz w:val="24"/>
          <w:szCs w:val="24"/>
        </w:rPr>
        <w:t xml:space="preserve">. </w:t>
      </w:r>
      <w:r w:rsidR="001F62EA">
        <w:rPr>
          <w:rFonts w:ascii="Times New Roman" w:hAnsi="Times New Roman" w:cs="Times New Roman"/>
          <w:sz w:val="24"/>
          <w:szCs w:val="24"/>
        </w:rPr>
        <w:t>T</w:t>
      </w:r>
      <w:r w:rsidR="00B1313F" w:rsidRPr="00B1313F">
        <w:rPr>
          <w:rFonts w:ascii="Times New Roman" w:hAnsi="Times New Roman" w:cs="Times New Roman"/>
          <w:sz w:val="24"/>
          <w:szCs w:val="24"/>
        </w:rPr>
        <w:t xml:space="preserve">hese findings align with extensive evidence that structured psychological interventions delivered by paraprofessionals, when appropriately trained and supervised, produce outcomes </w:t>
      </w:r>
      <w:r w:rsidR="001568CD">
        <w:rPr>
          <w:rFonts w:ascii="Times New Roman" w:hAnsi="Times New Roman" w:cs="Times New Roman"/>
          <w:sz w:val="24"/>
          <w:szCs w:val="24"/>
        </w:rPr>
        <w:t xml:space="preserve">in common mental health difficulties </w:t>
      </w:r>
      <w:r w:rsidR="00B1313F" w:rsidRPr="00B1313F">
        <w:rPr>
          <w:rFonts w:ascii="Times New Roman" w:hAnsi="Times New Roman" w:cs="Times New Roman"/>
          <w:sz w:val="24"/>
          <w:szCs w:val="24"/>
        </w:rPr>
        <w:t>comparable to those achieved by qualified mental health professionals</w:t>
      </w:r>
      <w:r w:rsidR="001F62EA">
        <w:rPr>
          <w:rFonts w:ascii="Times New Roman" w:hAnsi="Times New Roman" w:cs="Times New Roman"/>
          <w:sz w:val="24"/>
          <w:szCs w:val="24"/>
        </w:rPr>
        <w:t xml:space="preserve"> </w:t>
      </w:r>
      <w:r w:rsidR="00E660B2">
        <w:rPr>
          <w:rFonts w:ascii="Times New Roman" w:hAnsi="Times New Roman" w:cs="Times New Roman"/>
          <w:sz w:val="24"/>
          <w:szCs w:val="24"/>
        </w:rPr>
        <w:fldChar w:fldCharType="begin"/>
      </w:r>
      <w:r w:rsidR="00DC1154">
        <w:rPr>
          <w:rFonts w:ascii="Times New Roman" w:hAnsi="Times New Roman" w:cs="Times New Roman"/>
          <w:sz w:val="24"/>
          <w:szCs w:val="24"/>
        </w:rPr>
        <w:instrText xml:space="preserve"> ADDIN ZOTERO_ITEM CSL_CITATION {"citationID":"pxjTG2tF","properties":{"formattedCitation":"(Richards et al., 2016; Roberts et al., 2021; Singla et al., 2017; van Ginneken et al., 2013)","plainCitation":"(Richards et al., 2016; Roberts et al., 2021; Singla et al., 2017; van Ginneken et al., 2013)","noteIndex":0},"citationItems":[{"id":819,"uris":["http://zotero.org/users/11411579/items/WSWRBKB4"],"itemData":{"id":819,"type":"article-journal","abstract":"BACKGROUND: Depression is a common, debilitating, and costly disorder. Many patients request psychological therapy, but the best-evidenced therapy-cognitive behavioural therapy (CBT)-is complex and costly. A simpler therapy-behavioural activation (BA)-might be as effective and cheaper than is CBT. We aimed to establish the clinical efficacy and cost-effectiveness of BA compared with CBT for adults with depression.\nMETHODS: In this randomised, controlled, non-inferiority trial, we recruited adults aged 18 years or older meeting Diagnostic and Statistical Manual of Mental Disorders IV criteria for major depressive disorder from primary care and psychological therapy services in Devon, Durham, and Leeds (UK). We excluded people who were receiving psychological therapy, were alcohol or drug dependent, were acutely suicidal or had attempted suicide in the previous 2 months, or were cognitively impaired, or who had bipolar disorder or psychosis or psychotic symptoms. We randomly assigned participants (1:1) remotely using computer-generated allocation (minimisat</w:instrText>
      </w:r>
      <w:r w:rsidR="00DC1154">
        <w:rPr>
          <w:rFonts w:ascii="Times New Roman" w:hAnsi="Times New Roman" w:cs="Times New Roman" w:hint="eastAsia"/>
          <w:sz w:val="24"/>
          <w:szCs w:val="24"/>
        </w:rPr>
        <w:instrText xml:space="preserve">ion used; stratified by depression severity [Patient Health Questionnaire 9 (PHQ-9) score of &lt;19 vs </w:instrText>
      </w:r>
      <w:r w:rsidR="00DC1154">
        <w:rPr>
          <w:rFonts w:ascii="Times New Roman" w:hAnsi="Times New Roman" w:cs="Times New Roman" w:hint="eastAsia"/>
          <w:sz w:val="24"/>
          <w:szCs w:val="24"/>
        </w:rPr>
        <w:instrText>≥</w:instrText>
      </w:r>
      <w:r w:rsidR="00DC1154">
        <w:rPr>
          <w:rFonts w:ascii="Times New Roman" w:hAnsi="Times New Roman" w:cs="Times New Roman" w:hint="eastAsia"/>
          <w:sz w:val="24"/>
          <w:szCs w:val="24"/>
        </w:rPr>
        <w:instrText>19], antidepressant use, and recruitment site) to BA from junior mental health workers or CBT from psychological therapists. Randomisation done at the Pen</w:instrText>
      </w:r>
      <w:r w:rsidR="00DC1154">
        <w:rPr>
          <w:rFonts w:ascii="Times New Roman" w:hAnsi="Times New Roman" w:cs="Times New Roman"/>
          <w:sz w:val="24"/>
          <w:szCs w:val="24"/>
        </w:rPr>
        <w:instrText xml:space="preserve">insula Clinical Trials Unit was concealed from investigators. Treatment was given open label, but outcome assessors were masked. The primary outcome was depression symptoms according to the PHQ-9 at 12 months. We analysed all those who were randomly allocated and had complete data (modified intention to treat [mITT]) and also all those who were randomly allocated, had complete data, and received at least eight treatment sessions (per protocol [PP]). We analysed safety in the mITT population. The non-inferiority margin was 1·9 PHQ-9 points. This trial is registered with the ISCRTN registry, number ISRCTN27473954.\nFINDINGS: Between Sept 26, 2012, and April 3, 2014, we randomly allocated 221 (50%) participants to BA and 219 (50%) to CBT. 175 (79%) participants were assessable for the primary outcome in the mITT population in the BA group compared with 189 (86%) in the CBT group, whereas 135 (61%) were assessable in the PP population in the BA group compared with 151 (69%) in the CBT group. BA was non-inferior to CBT (mITT: CBT 8·4 PHQ-9 points [SD 7·5], BA 8·4 PHQ-9 points [7·0], mean difference 0·1 PHQ-9 points [95% CI -1·3 to 1·5], p=0·89; PP: CBT 7·9 PHQ-9 points [7·3]; BA 7·8 [6·5], mean difference 0·0 PHQ-9 points [-1·5 to 1·6], p=0·99). Two (1%) non-trial-related deaths (one [1%] multidrug toxicity in the BA group and one [1%] cancer in the CBT group) and 15 depression-related, but not treatment-related, serious adverse events (three in the BA group and 12 in the CBT group) occurred in three [2%] participants in the BA group (two [1%] patients who overdosed and one [1%] who self-harmed) and eight (4%) participants in the CBT group (seven [4%] who overdosed and one [1%] who self-harmed).\nINTERPRETATION: We found that BA, a simpler psychological treatment than CBT, can be delivered by junior mental health workers with less intensive and costly training, with no lesser effect than CBT. Effective psychological therapy for depression can be delivered without the need for costly and highly trained professionals.\nFUNDING: National Institute for Health Research.","container-title":"Lancet (London, England)","DOI":"10.1016/S0140-6736(16)31140-0","ISSN":"1474-547X","issue":"10047","journalAbbreviation":"Lancet","language":"eng","note":"PMID: 27461440\nPMCID: PMC5007415","page":"871-880","source":"PubMed","title":"Cost and Outcome of Behavioural Activation versus Cognitive Behavioural Therapy for Depression (COBRA): a randomised, controlled, non-inferiority trial","title-short":"Cost and Outcome of Behavioural Activation versus Cognitive Behavioural Therapy for Depression (COBRA)","volume":"388","author":[{"family":"Richards","given":"David A."},{"family":"Ekers","given":"David"},{"family":"McMillan","given":"Dean"},{"family":"Taylor","given":"Rod S."},{"family":"Byford","given":"Sarah"},{"family":"Warren","given":"Fiona C."},{"family":"Barrett","given":"Barbara"},{"family":"Farrand","given":"Paul A."},{"family":"Gilbody","given":"Simon"},{"family":"Kuyken","given":"Willem"},{"family":"O'Mahen","given":"Heather"},{"family":"Watkins","given":"Ed R."},{"family":"Wright","given":"Kim A."},{"family":"Hollon","given":"Steven D."},{"family":"Reed","given":"Nigel"},{"family":"Rhodes","given":"Shelley"},{"family":"Fletcher","given":"Emily"},{"family":"Finning","given":"Katie"}],"issued":{"date-parts":[["2016",8,27]]}}},{"id":774,"uris":["http://zotero.org/users/11411579/items/LBFFNS9E"],"itemData":{"id":774,"type":"article-journal","abstract":"Due to continuing pressures on the UK National Health Service’s mental health services, there has been increased interest in the development of brief psychological interventions (BPIs). These interventions are usually defined as including selected components of established psychological interventions, delivered over fewer sessions, and by staff with less specialised training (paraprofessionals). Cognitive behavioural therapy (CBT)-based BPIs for anxiety and depression have been found to be helpful for clients with mild to moderate mental health problems. This project evaluates the introduction of BPIs for anxiety and depression in a secondary care adult mental health service, with clients experiencing moderate to severe mental health difficulties. The service developed CBT-based manuals for anxiety (anxiety management) and depression (behavioural activation) BPIs. The BPIs were delivered by mental health workers without core therapeutic training, who were offered training and group supervision by psychologists in the team. Measures of anxiety (GAD-7), depression (PHQ-9), wellbeing (SWEMWBS) and functioning (WSAS) were completed at the start and end of treatment. The data reported from a 2-year period suggest that BPIs are associated with reductions in symptoms of anxiety and low mood, and improvements in wellbeing and functioning. Whilst this is a small-scale initial evaluation, the results are promising for the potential benefit of BPIs for clients in secondary care settings. Given that this new way of working has possible additional benefits such as improving access to psychological treatment and cost-effectiveness, further research in the area is warranted and encouraged.","container-title":"The Cognitive Behaviour Therapist","DOI":"10.1017/S1754470X21000258","ISSN":"1754-470X","journalAbbreviation":"tCBT","language":"en","license":"https://www.cambridge.org/core/terms","page":"e29","source":"DOI.org (Crossref)","title":"Brief psychological interventions for anxiety and depression in a secondary care adult mental health service: an evaluation","title-short":"Brief psychological interventions for anxiety and depression in a secondary care adult mental health service","volume":"14","author":[{"family":"Roberts","given":"Kate"},{"family":"Travers-Hill","given":"Emma"},{"family":"Coker","given":"Siân"},{"family":"Troup","given":"Jordan"},{"family":"Casey","given":"Stephanie"},{"family":"Parkin","given":"Katherine"},{"family":"Kim","given":"Youngsuk"}],"issued":{"date-parts":[["2021"]]}}},{"id":816,"uris":["http://zotero.org/users/11411579/items/UVP6GGLZ"],"itemData":{"id":816,"type":"article-journal","abstract":"Common mental disorders, including depression, anxiety, and posttraumatic stress, are leading causes of disability worldwide. Treatment for these disorders is limited in low- and middle-income countries. This systematic review synthesizes the implementation processes and examines the effectiveness of psychological treatments for common mental disorders in adults delivered by nonspecialist providers in low- and middle-income countries. In total, 27 trials met the eligibility criteria; most treatments targeted depression or posttraumatic stress. Treatments were commonly delivered by community health workers or peers in primary care or community settings; they usually were delivered with fewer than 10 sessions over 2-3 months in an individual, face-to-face format. Treatments included common elements, such as nonspecific engagement and specific domains of behavioral, interpersonal, emotional, and cognitive elements. The pooled effect size was 0.49 (95% confidence interval = 0.36-0.62), favoring intervention conditions. Our review demonstrates that psychological treatments-comprising a parsimonious set of common elements and delivered by a low-cost, widely available human resource-have moderate to strong effects in reducing the burden of common mental disorders.","container-title":"Annual Review of Clinical Psychology","DOI":"10.1146/annurev-clinpsy-032816-045217","ISSN":"1548-5951","journalAbbreviation":"Annu Rev Clin Psychol","language":"eng","note":"PMID: 28482687\nPMCID: PMC5506549","page":"149-181","source":"PubMed","title":"Psychological Treatments for the World: Lessons from Low- and Middle-Income Countries","title-short":"Psychological Treatments for the World","volume":"13","author":[{"family":"Singla","given":"Daisy R."},{"family":"Kohrt","given":"Brandon A."},{"family":"Murray","given":"Laura K."},{"family":"Anand","given":"Arpita"},{"family":"Chorpita","given":"Bruce F."},{"family":"Patel","given":"Vikram"}],"issued":{"date-parts":[["2017",5,8]]}}},{"id":813,"uris":["http://zotero.org/users/11411579/items/YW8M83JT"],"itemData":{"id":813,"type":"article-journal","abstract":"BACKGROUND: Many people with mental, neurological and substance-use disorders (MNS) do not receive health care. Non-specialist health workers (NSHWs) and other professionals with health roles (OPHRs) are a key strategy for closing the treatment gap.\nOBJECTIVES: To assess the effect of NSHWs and OPHRs delivering MNS interventions in primary and community health care in low- and middle-income countries.\nSEARCH METHODS: We searched the Cochrane Central Register of Controlled Trials (CENTRAL) (including the Cochrane Effective Practice and Organisation of Care (EPOC) Group Specialised Register) (searched 21 June 2012); MEDLINE, OvidSP; MEDLINE In Process &amp; Other Non-Indexed Citations, OvidSP; EMBASE, OvidSP (searched 15 June 2012); CINAHL, EBSCOhost; PsycINFO, OvidSP (searched 18 and 19 June 2012); World Health Organization (WHO) Global Health Library (searched 29 June 2012); LILACS; the International Clinical Trials Registry Platform (WHO); OpenGrey; the metaRegister of Controlled Trials (searched 8 and 9 August 2012); Science Citation Index and Social Sciences Citation Index (ISI Web of Knowledge) (searched 2 October 2012) and reference lists, without language or date restrictions. We contacted authors for additional studies.\nSELECTION CRITERIA: Randomised and non-randomised controlled trials, controlled before-and-after studies and interrupted-time-series studies of NSHWs/OPHR-delivered interventions in primary/community health care in low- and middle-income countries, and intended to improve outcomes in people with MNS disorders and in their carers. We defined an NSHW as any professional health worker (e.g. doctors, nurses and social workers) or lay health worker without specialised training in MNS disorders. OPHRs included people outside the health sector (only teachers in this review).\nDATA COLLECTION AND ANALYSIS: Review authors double screened, double data-extracted and assessed risk of bias using standard formats. We grouped studies with similar interventions together. Where feasible, we combined data to obtain an overall estimate of effect.\nMAIN RESULTS: The 38 included studies were from seven low- and 15 middle-income countries. Twenty-two studies used lay health workers, and most addressed depression or post-traumatic stress disorder (PTSD). The review shows that the use of NSHWs, compared with usual healthcare services: 1. may increase the number of adults who recover from depression or anxiety, or both, two to six months after treatment (prevalence of depression: risk ratio (RR) 0.30, 95% confidence interval (CI) 0.14 to 0.64; low-quality evidence); 2. may slightly reduce symptoms for mothers with perinatal depression (severity of depressive symptoms: standardised mean difference (SMD) -0.42, 95% CI -0.58 to -0.26; low-quality evidence); 3. may slightly reduce the symptoms of adults with PTSD (severity of PTSD symptoms: SMD -0.36, 95% CI -0.67 to -0.05; low-quality evidence); 4. probably slightly improves the symptoms of people with dementia (severity of behavioural symptoms: SMD -0.26, 95% CI -0.60 to 0.08; moderate-quality evidence); 5. probably improves/slightly improves the mental well-being, burden and distress of carers of people with dementia (carer burden: SMD -0.50, 95% CI -0.84 to -0.15; moderate-quality evidence); 6. may decrease the amount of alcohol consumed by people with alcohol-use disorders (drinks/drinking day in last 7 to 30 days: mean difference -1.68, 95% CI -2.79 to -0.57); low-quality evidence).It is uncertain whether lay health workers or teachers reduce PTSD symptoms among children. There were insufficient data to draw conclusions about the cost-effectiveness of using NSHWs or teachers, or about their impact on people with other MNS conditions. In addition, very few studies measured adverse effects of NSHW-led care - such effects could impact on the appropriateness and quality of care.\nAUTHORS' CONCLUSIONS: Overall, NSHWs and teachers have some promising benefits in improving people's outcomes for general and perinatal depression, PTSD and alcohol-use disorders, and patient- and carer-outcomes for dementia. However, this evidence is mostly low or very low quality, and for some issues no evidence is available. Therefore, we cannot make conclusions about which specific NSHW-led interventions are more effective.","container-title":"The Cochrane Database of Systematic Reviews","DOI":"10.1002/14651858.CD009149.pub2","ISSN":"1469-493X","issue":"11","journalAbbreviation":"Cochrane Database Syst Rev","language":"eng","note":"PMID: 24249541","page":"CD009149","source":"PubMed","title":"Non-specialist health worker interventions for the care of mental, neurological and substance-abuse disorders in low- and middle-income countries","author":[{"family":"Ginneken","given":"Nadja","non-dropping-particle":"van"},{"family":"Tharyan","given":"Prathap"},{"family":"Lewin","given":"Simon"},{"family":"Rao","given":"Girish N."},{"family":"Meera","given":"S. M."},{"family":"Pian","given":"Jessica"},{"family":"Chandrashekar","given":"Sudha"},{"family":"Patel","given":"Vikram"}],"issued":{"date-parts":[["2013",11,19]]}}}],"schema":"https://github.com/citation-style-language/schema/raw/master/csl-citation.json"} </w:instrText>
      </w:r>
      <w:r w:rsidR="00E660B2">
        <w:rPr>
          <w:rFonts w:ascii="Times New Roman" w:hAnsi="Times New Roman" w:cs="Times New Roman"/>
          <w:sz w:val="24"/>
          <w:szCs w:val="24"/>
        </w:rPr>
        <w:fldChar w:fldCharType="separate"/>
      </w:r>
      <w:r w:rsidR="00DC1154" w:rsidRPr="00DC1154">
        <w:rPr>
          <w:rFonts w:ascii="Times New Roman" w:hAnsi="Times New Roman" w:cs="Times New Roman"/>
          <w:sz w:val="24"/>
        </w:rPr>
        <w:t>(Richards et al., 2016; Roberts et al., 2021; Singla et al., 2017; van Ginneken et al., 2013)</w:t>
      </w:r>
      <w:r w:rsidR="00E660B2">
        <w:rPr>
          <w:rFonts w:ascii="Times New Roman" w:hAnsi="Times New Roman" w:cs="Times New Roman"/>
          <w:sz w:val="24"/>
          <w:szCs w:val="24"/>
        </w:rPr>
        <w:fldChar w:fldCharType="end"/>
      </w:r>
      <w:r w:rsidR="00F91253">
        <w:rPr>
          <w:rFonts w:ascii="Times New Roman" w:hAnsi="Times New Roman" w:cs="Times New Roman"/>
          <w:sz w:val="24"/>
          <w:szCs w:val="24"/>
        </w:rPr>
        <w:t xml:space="preserve"> </w:t>
      </w:r>
      <w:r w:rsidRPr="00796968">
        <w:rPr>
          <w:rFonts w:ascii="Times New Roman" w:hAnsi="Times New Roman" w:cs="Times New Roman"/>
          <w:sz w:val="24"/>
          <w:szCs w:val="24"/>
        </w:rPr>
        <w:t xml:space="preserve">. </w:t>
      </w:r>
    </w:p>
    <w:p w14:paraId="6331845C" w14:textId="23B5F182" w:rsidR="00C046F8" w:rsidRPr="000A0C20" w:rsidRDefault="00A833F2" w:rsidP="007B5242">
      <w:pPr>
        <w:spacing w:line="480" w:lineRule="auto"/>
        <w:rPr>
          <w:rFonts w:ascii="Times New Roman" w:hAnsi="Times New Roman" w:cs="Times New Roman"/>
          <w:b/>
          <w:bCs/>
          <w:sz w:val="24"/>
          <w:szCs w:val="24"/>
        </w:rPr>
      </w:pPr>
      <w:r w:rsidRPr="000A0C20">
        <w:rPr>
          <w:rFonts w:ascii="Times New Roman" w:hAnsi="Times New Roman" w:cs="Times New Roman"/>
          <w:b/>
          <w:bCs/>
          <w:sz w:val="24"/>
          <w:szCs w:val="24"/>
        </w:rPr>
        <w:lastRenderedPageBreak/>
        <w:t>Limitations</w:t>
      </w:r>
    </w:p>
    <w:p w14:paraId="6860288A" w14:textId="5192A780" w:rsidR="001A7BD4" w:rsidRDefault="001A7BD4" w:rsidP="009A452A">
      <w:pPr>
        <w:spacing w:line="480" w:lineRule="auto"/>
        <w:ind w:firstLine="720"/>
        <w:rPr>
          <w:rFonts w:ascii="Times New Roman" w:hAnsi="Times New Roman" w:cs="Times New Roman"/>
          <w:sz w:val="24"/>
          <w:szCs w:val="24"/>
        </w:rPr>
      </w:pPr>
      <w:r w:rsidRPr="001A7BD4">
        <w:rPr>
          <w:rFonts w:ascii="Times New Roman" w:hAnsi="Times New Roman" w:cs="Times New Roman"/>
          <w:sz w:val="24"/>
          <w:szCs w:val="24"/>
        </w:rPr>
        <w:t>Interpretation of these findings is limited by the uncontrolled design</w:t>
      </w:r>
      <w:r w:rsidR="00DA7E0C">
        <w:rPr>
          <w:rFonts w:ascii="Times New Roman" w:hAnsi="Times New Roman" w:cs="Times New Roman"/>
          <w:sz w:val="24"/>
          <w:szCs w:val="24"/>
        </w:rPr>
        <w:t>-</w:t>
      </w:r>
      <w:r w:rsidRPr="001A7BD4">
        <w:rPr>
          <w:rFonts w:ascii="Times New Roman" w:hAnsi="Times New Roman" w:cs="Times New Roman"/>
          <w:sz w:val="24"/>
          <w:szCs w:val="24"/>
        </w:rPr>
        <w:t xml:space="preserve"> causality cannot be inferred without a comparison group. Nonetheless, the pattern of results aligns with prior research demonstrating the transdiagnostic effectiveness of distress tolerance interventions across clinical populations (</w:t>
      </w:r>
      <w:proofErr w:type="spellStart"/>
      <w:r w:rsidRPr="001A7BD4">
        <w:rPr>
          <w:rFonts w:ascii="Times New Roman" w:hAnsi="Times New Roman" w:cs="Times New Roman"/>
          <w:sz w:val="24"/>
          <w:szCs w:val="24"/>
        </w:rPr>
        <w:t>Neacsiu</w:t>
      </w:r>
      <w:proofErr w:type="spellEnd"/>
      <w:r w:rsidRPr="001A7BD4">
        <w:rPr>
          <w:rFonts w:ascii="Times New Roman" w:hAnsi="Times New Roman" w:cs="Times New Roman"/>
          <w:sz w:val="24"/>
          <w:szCs w:val="24"/>
        </w:rPr>
        <w:t xml:space="preserve"> et al., 2010; </w:t>
      </w:r>
      <w:proofErr w:type="spellStart"/>
      <w:r w:rsidRPr="001A7BD4">
        <w:rPr>
          <w:rFonts w:ascii="Times New Roman" w:hAnsi="Times New Roman" w:cs="Times New Roman"/>
          <w:sz w:val="24"/>
          <w:szCs w:val="24"/>
        </w:rPr>
        <w:t>Bornovalova</w:t>
      </w:r>
      <w:proofErr w:type="spellEnd"/>
      <w:r w:rsidRPr="001A7BD4">
        <w:rPr>
          <w:rFonts w:ascii="Times New Roman" w:hAnsi="Times New Roman" w:cs="Times New Roman"/>
          <w:sz w:val="24"/>
          <w:szCs w:val="24"/>
        </w:rPr>
        <w:t xml:space="preserve"> et al., 2012; Stein et al., 2015; </w:t>
      </w:r>
      <w:proofErr w:type="spellStart"/>
      <w:r w:rsidRPr="001A7BD4">
        <w:rPr>
          <w:rFonts w:ascii="Times New Roman" w:hAnsi="Times New Roman" w:cs="Times New Roman"/>
          <w:sz w:val="24"/>
          <w:szCs w:val="24"/>
        </w:rPr>
        <w:t>Boostani</w:t>
      </w:r>
      <w:proofErr w:type="spellEnd"/>
      <w:r w:rsidRPr="001A7BD4">
        <w:rPr>
          <w:rFonts w:ascii="Times New Roman" w:hAnsi="Times New Roman" w:cs="Times New Roman"/>
          <w:sz w:val="24"/>
          <w:szCs w:val="24"/>
        </w:rPr>
        <w:t xml:space="preserve"> et al., 2017; Yardley et al., 2019; Langdon et al., 2021; Macatee et al., 2021; El-Ashry et al., 2023). The gender imbalance (72% female) limits generalisability, and missing outcome data may bias responder rates. Future analyses incorporating additional outcomes (e.g., mood, wellbeing, or functioning) and exploring factors associated with early dropout would enhance understanding of treatment utility and accessibility.</w:t>
      </w:r>
    </w:p>
    <w:p w14:paraId="434F4FBA" w14:textId="6F32BF5E" w:rsidR="00DB2C74" w:rsidRDefault="00DB2C74" w:rsidP="009A452A">
      <w:pPr>
        <w:spacing w:line="480" w:lineRule="auto"/>
        <w:ind w:firstLine="720"/>
        <w:rPr>
          <w:rFonts w:ascii="Times New Roman" w:hAnsi="Times New Roman" w:cs="Times New Roman"/>
          <w:sz w:val="24"/>
          <w:szCs w:val="24"/>
        </w:rPr>
      </w:pPr>
      <w:r w:rsidRPr="00DB2C74">
        <w:rPr>
          <w:rFonts w:ascii="Times New Roman" w:hAnsi="Times New Roman" w:cs="Times New Roman"/>
          <w:sz w:val="24"/>
          <w:szCs w:val="24"/>
        </w:rPr>
        <w:t>The use of routinely collected clinical data provides valuable insight into real</w:t>
      </w:r>
      <w:r w:rsidRPr="00DB2C74">
        <w:rPr>
          <w:rFonts w:ascii="Times New Roman" w:hAnsi="Times New Roman" w:cs="Times New Roman"/>
          <w:sz w:val="24"/>
          <w:szCs w:val="24"/>
        </w:rPr>
        <w:noBreakHyphen/>
        <w:t xml:space="preserve">world service delivery, but the limitations of this approach should be considered when interpreting </w:t>
      </w:r>
      <w:r w:rsidR="004C4223">
        <w:rPr>
          <w:rFonts w:ascii="Times New Roman" w:hAnsi="Times New Roman" w:cs="Times New Roman"/>
          <w:sz w:val="24"/>
          <w:szCs w:val="24"/>
        </w:rPr>
        <w:t>the</w:t>
      </w:r>
      <w:r w:rsidRPr="00DB2C74">
        <w:rPr>
          <w:rFonts w:ascii="Times New Roman" w:hAnsi="Times New Roman" w:cs="Times New Roman"/>
          <w:sz w:val="24"/>
          <w:szCs w:val="24"/>
        </w:rPr>
        <w:t xml:space="preserve"> findings. </w:t>
      </w:r>
      <w:r w:rsidR="009908A6" w:rsidRPr="009908A6">
        <w:rPr>
          <w:rFonts w:ascii="Times New Roman" w:hAnsi="Times New Roman" w:cs="Times New Roman"/>
          <w:sz w:val="24"/>
          <w:szCs w:val="24"/>
        </w:rPr>
        <w:t>Routine datasets can be incomplete or inconsistent</w:t>
      </w:r>
      <w:r w:rsidR="00523EC5">
        <w:rPr>
          <w:rFonts w:ascii="Times New Roman" w:hAnsi="Times New Roman" w:cs="Times New Roman"/>
          <w:sz w:val="24"/>
          <w:szCs w:val="24"/>
        </w:rPr>
        <w:t xml:space="preserve"> which may influence</w:t>
      </w:r>
      <w:r w:rsidR="0041445A">
        <w:rPr>
          <w:rFonts w:ascii="Times New Roman" w:hAnsi="Times New Roman" w:cs="Times New Roman"/>
          <w:sz w:val="24"/>
          <w:szCs w:val="24"/>
        </w:rPr>
        <w:t xml:space="preserve"> estimates of improvement</w:t>
      </w:r>
      <w:r w:rsidR="009908A6" w:rsidRPr="009908A6">
        <w:rPr>
          <w:rFonts w:ascii="Times New Roman" w:hAnsi="Times New Roman" w:cs="Times New Roman"/>
          <w:sz w:val="24"/>
          <w:szCs w:val="24"/>
        </w:rPr>
        <w:t xml:space="preserve">, particularly for measures that are less embedded in standard practice, such as </w:t>
      </w:r>
      <w:r w:rsidR="00D353A1">
        <w:rPr>
          <w:rFonts w:ascii="Times New Roman" w:hAnsi="Times New Roman" w:cs="Times New Roman"/>
          <w:sz w:val="24"/>
          <w:szCs w:val="24"/>
        </w:rPr>
        <w:t xml:space="preserve">the DTS and DERS. </w:t>
      </w:r>
      <w:r w:rsidR="00A60C95">
        <w:rPr>
          <w:rFonts w:ascii="Times New Roman" w:hAnsi="Times New Roman" w:cs="Times New Roman"/>
          <w:sz w:val="24"/>
          <w:szCs w:val="24"/>
        </w:rPr>
        <w:t>R</w:t>
      </w:r>
      <w:r w:rsidR="009908A6" w:rsidRPr="009908A6">
        <w:rPr>
          <w:rFonts w:ascii="Times New Roman" w:hAnsi="Times New Roman" w:cs="Times New Roman"/>
          <w:sz w:val="24"/>
          <w:szCs w:val="24"/>
        </w:rPr>
        <w:t xml:space="preserve">esearchers have </w:t>
      </w:r>
      <w:r w:rsidR="00823B33">
        <w:rPr>
          <w:rFonts w:ascii="Times New Roman" w:hAnsi="Times New Roman" w:cs="Times New Roman"/>
          <w:sz w:val="24"/>
          <w:szCs w:val="24"/>
        </w:rPr>
        <w:t>little</w:t>
      </w:r>
      <w:r w:rsidR="009908A6" w:rsidRPr="009908A6">
        <w:rPr>
          <w:rFonts w:ascii="Times New Roman" w:hAnsi="Times New Roman" w:cs="Times New Roman"/>
          <w:sz w:val="24"/>
          <w:szCs w:val="24"/>
        </w:rPr>
        <w:t xml:space="preserve"> control over the </w:t>
      </w:r>
      <w:r w:rsidR="005E6BAA">
        <w:rPr>
          <w:rFonts w:ascii="Times New Roman" w:hAnsi="Times New Roman" w:cs="Times New Roman"/>
          <w:sz w:val="24"/>
          <w:szCs w:val="24"/>
        </w:rPr>
        <w:t xml:space="preserve">measures used, their </w:t>
      </w:r>
      <w:r w:rsidR="009908A6" w:rsidRPr="009908A6">
        <w:rPr>
          <w:rFonts w:ascii="Times New Roman" w:hAnsi="Times New Roman" w:cs="Times New Roman"/>
          <w:sz w:val="24"/>
          <w:szCs w:val="24"/>
        </w:rPr>
        <w:t>timing</w:t>
      </w:r>
      <w:r w:rsidR="005E6BAA">
        <w:rPr>
          <w:rFonts w:ascii="Times New Roman" w:hAnsi="Times New Roman" w:cs="Times New Roman"/>
          <w:sz w:val="24"/>
          <w:szCs w:val="24"/>
        </w:rPr>
        <w:t xml:space="preserve"> and accuracy. </w:t>
      </w:r>
      <w:r w:rsidR="004D78AC">
        <w:rPr>
          <w:rFonts w:ascii="Times New Roman" w:hAnsi="Times New Roman" w:cs="Times New Roman"/>
          <w:sz w:val="24"/>
          <w:szCs w:val="24"/>
        </w:rPr>
        <w:t>This</w:t>
      </w:r>
      <w:r w:rsidR="00AB0339" w:rsidRPr="00AB0339">
        <w:rPr>
          <w:rFonts w:ascii="Times New Roman" w:hAnsi="Times New Roman" w:cs="Times New Roman"/>
          <w:sz w:val="24"/>
          <w:szCs w:val="24"/>
        </w:rPr>
        <w:t xml:space="preserve"> limits the</w:t>
      </w:r>
      <w:r w:rsidRPr="00DB2C74">
        <w:rPr>
          <w:rFonts w:ascii="Times New Roman" w:hAnsi="Times New Roman" w:cs="Times New Roman"/>
          <w:sz w:val="24"/>
          <w:szCs w:val="24"/>
        </w:rPr>
        <w:t xml:space="preserve"> precision with which outcomes </w:t>
      </w:r>
      <w:r w:rsidR="003E14C2">
        <w:rPr>
          <w:rFonts w:ascii="Times New Roman" w:hAnsi="Times New Roman" w:cs="Times New Roman"/>
          <w:sz w:val="24"/>
          <w:szCs w:val="24"/>
        </w:rPr>
        <w:t xml:space="preserve">can be compared </w:t>
      </w:r>
      <w:r w:rsidRPr="00DB2C74">
        <w:rPr>
          <w:rFonts w:ascii="Times New Roman" w:hAnsi="Times New Roman" w:cs="Times New Roman"/>
          <w:sz w:val="24"/>
          <w:szCs w:val="24"/>
        </w:rPr>
        <w:t>to those reported in randomized controlled trials</w:t>
      </w:r>
      <w:r w:rsidR="00F642DF">
        <w:rPr>
          <w:rFonts w:ascii="Times New Roman" w:hAnsi="Times New Roman" w:cs="Times New Roman"/>
          <w:sz w:val="24"/>
          <w:szCs w:val="24"/>
        </w:rPr>
        <w:t xml:space="preserve">. </w:t>
      </w:r>
      <w:r w:rsidRPr="00DB2C74">
        <w:rPr>
          <w:rFonts w:ascii="Times New Roman" w:hAnsi="Times New Roman" w:cs="Times New Roman"/>
          <w:sz w:val="24"/>
          <w:szCs w:val="24"/>
        </w:rPr>
        <w:t>The finding that clients with higher pre</w:t>
      </w:r>
      <w:r w:rsidRPr="00DB2C74">
        <w:rPr>
          <w:rFonts w:ascii="Times New Roman" w:hAnsi="Times New Roman" w:cs="Times New Roman"/>
          <w:sz w:val="24"/>
          <w:szCs w:val="24"/>
        </w:rPr>
        <w:noBreakHyphen/>
        <w:t xml:space="preserve">treatment distress may </w:t>
      </w:r>
      <w:r w:rsidR="00A638D8">
        <w:rPr>
          <w:rFonts w:ascii="Times New Roman" w:hAnsi="Times New Roman" w:cs="Times New Roman"/>
          <w:sz w:val="24"/>
          <w:szCs w:val="24"/>
        </w:rPr>
        <w:t xml:space="preserve">have a better response </w:t>
      </w:r>
      <w:r w:rsidRPr="00DB2C74">
        <w:rPr>
          <w:rFonts w:ascii="Times New Roman" w:hAnsi="Times New Roman" w:cs="Times New Roman"/>
          <w:sz w:val="24"/>
          <w:szCs w:val="24"/>
        </w:rPr>
        <w:t xml:space="preserve">to the intervention should be interpreted cautiously, as routine data do not allow for causal analysis. </w:t>
      </w:r>
      <w:r w:rsidR="00A70C9B">
        <w:rPr>
          <w:rFonts w:ascii="Times New Roman" w:hAnsi="Times New Roman" w:cs="Times New Roman"/>
          <w:sz w:val="24"/>
          <w:szCs w:val="24"/>
        </w:rPr>
        <w:t>Th</w:t>
      </w:r>
      <w:r w:rsidRPr="00DB2C74">
        <w:rPr>
          <w:rFonts w:ascii="Times New Roman" w:hAnsi="Times New Roman" w:cs="Times New Roman"/>
          <w:sz w:val="24"/>
          <w:szCs w:val="24"/>
        </w:rPr>
        <w:t xml:space="preserve">e underrepresentation of </w:t>
      </w:r>
      <w:r w:rsidR="00C139F5">
        <w:rPr>
          <w:rFonts w:ascii="Times New Roman" w:hAnsi="Times New Roman" w:cs="Times New Roman"/>
          <w:sz w:val="24"/>
          <w:szCs w:val="24"/>
        </w:rPr>
        <w:t xml:space="preserve">certain groups (in this study, </w:t>
      </w:r>
      <w:r w:rsidRPr="00DB2C74">
        <w:rPr>
          <w:rFonts w:ascii="Times New Roman" w:hAnsi="Times New Roman" w:cs="Times New Roman"/>
          <w:sz w:val="24"/>
          <w:szCs w:val="24"/>
        </w:rPr>
        <w:t>male clients</w:t>
      </w:r>
      <w:r w:rsidR="00C139F5">
        <w:rPr>
          <w:rFonts w:ascii="Times New Roman" w:hAnsi="Times New Roman" w:cs="Times New Roman"/>
          <w:sz w:val="24"/>
          <w:szCs w:val="24"/>
        </w:rPr>
        <w:t>)</w:t>
      </w:r>
      <w:r w:rsidRPr="00DB2C74">
        <w:rPr>
          <w:rFonts w:ascii="Times New Roman" w:hAnsi="Times New Roman" w:cs="Times New Roman"/>
          <w:sz w:val="24"/>
          <w:szCs w:val="24"/>
        </w:rPr>
        <w:t xml:space="preserve"> </w:t>
      </w:r>
      <w:r w:rsidR="000C27D6">
        <w:rPr>
          <w:rFonts w:ascii="Times New Roman" w:hAnsi="Times New Roman" w:cs="Times New Roman"/>
          <w:sz w:val="24"/>
          <w:szCs w:val="24"/>
        </w:rPr>
        <w:t xml:space="preserve">represents a </w:t>
      </w:r>
      <w:r w:rsidRPr="00DB2C74">
        <w:rPr>
          <w:rFonts w:ascii="Times New Roman" w:hAnsi="Times New Roman" w:cs="Times New Roman"/>
          <w:sz w:val="24"/>
          <w:szCs w:val="24"/>
        </w:rPr>
        <w:t>potential bias</w:t>
      </w:r>
      <w:r w:rsidR="000C27D6">
        <w:rPr>
          <w:rFonts w:ascii="Times New Roman" w:hAnsi="Times New Roman" w:cs="Times New Roman"/>
          <w:sz w:val="24"/>
          <w:szCs w:val="24"/>
        </w:rPr>
        <w:t>,</w:t>
      </w:r>
      <w:r w:rsidR="004A00D6">
        <w:rPr>
          <w:rFonts w:ascii="Times New Roman" w:hAnsi="Times New Roman" w:cs="Times New Roman"/>
          <w:sz w:val="24"/>
          <w:szCs w:val="24"/>
        </w:rPr>
        <w:t xml:space="preserve"> </w:t>
      </w:r>
      <w:r w:rsidR="00FB7A34">
        <w:rPr>
          <w:rFonts w:ascii="Times New Roman" w:hAnsi="Times New Roman" w:cs="Times New Roman"/>
          <w:sz w:val="24"/>
          <w:szCs w:val="24"/>
        </w:rPr>
        <w:t>as the data may not fully capture the experience or outcomes in this pop</w:t>
      </w:r>
      <w:r w:rsidR="007A5250">
        <w:rPr>
          <w:rFonts w:ascii="Times New Roman" w:hAnsi="Times New Roman" w:cs="Times New Roman"/>
          <w:sz w:val="24"/>
          <w:szCs w:val="24"/>
        </w:rPr>
        <w:t xml:space="preserve">ulation. </w:t>
      </w:r>
    </w:p>
    <w:p w14:paraId="5E9C86DB" w14:textId="77777777" w:rsidR="00191F9C" w:rsidRDefault="00191F9C" w:rsidP="00246C83">
      <w:pPr>
        <w:spacing w:line="480" w:lineRule="auto"/>
        <w:ind w:firstLine="720"/>
        <w:rPr>
          <w:rFonts w:ascii="Times New Roman" w:hAnsi="Times New Roman" w:cs="Times New Roman"/>
          <w:sz w:val="24"/>
          <w:szCs w:val="24"/>
        </w:rPr>
      </w:pPr>
    </w:p>
    <w:p w14:paraId="0E6928E6" w14:textId="04CA43ED" w:rsidR="00EE274F" w:rsidRDefault="00EE274F" w:rsidP="00246C83">
      <w:pPr>
        <w:spacing w:line="480" w:lineRule="auto"/>
        <w:ind w:firstLine="720"/>
        <w:rPr>
          <w:rFonts w:ascii="Times New Roman" w:hAnsi="Times New Roman" w:cs="Times New Roman"/>
          <w:sz w:val="24"/>
          <w:szCs w:val="24"/>
        </w:rPr>
      </w:pPr>
      <w:r w:rsidRPr="00EE274F">
        <w:rPr>
          <w:rFonts w:ascii="Times New Roman" w:hAnsi="Times New Roman" w:cs="Times New Roman"/>
          <w:sz w:val="24"/>
          <w:szCs w:val="24"/>
        </w:rPr>
        <w:t xml:space="preserve">In conclusion, this evaluation extends previous findings from Wright et al. (2020) by providing a larger, six-year dataset showing consistent and clinically meaningful </w:t>
      </w:r>
      <w:r w:rsidRPr="00EE274F">
        <w:rPr>
          <w:rFonts w:ascii="Times New Roman" w:hAnsi="Times New Roman" w:cs="Times New Roman"/>
          <w:sz w:val="24"/>
          <w:szCs w:val="24"/>
        </w:rPr>
        <w:lastRenderedPageBreak/>
        <w:t>improvements in distress tolerance following a brief, transdiagnostic intervention</w:t>
      </w:r>
      <w:r w:rsidR="00E71900">
        <w:rPr>
          <w:rFonts w:ascii="Times New Roman" w:hAnsi="Times New Roman" w:cs="Times New Roman"/>
          <w:sz w:val="24"/>
          <w:szCs w:val="24"/>
        </w:rPr>
        <w:t xml:space="preserve"> delivered by both </w:t>
      </w:r>
      <w:r w:rsidR="00760264">
        <w:rPr>
          <w:rFonts w:ascii="Times New Roman" w:hAnsi="Times New Roman" w:cs="Times New Roman"/>
          <w:sz w:val="24"/>
          <w:szCs w:val="24"/>
        </w:rPr>
        <w:t>qualified mental health professionals and paraprofessionals</w:t>
      </w:r>
      <w:r w:rsidRPr="00EE274F">
        <w:rPr>
          <w:rFonts w:ascii="Times New Roman" w:hAnsi="Times New Roman" w:cs="Times New Roman"/>
          <w:sz w:val="24"/>
          <w:szCs w:val="24"/>
        </w:rPr>
        <w:t>. Despite challenges in data completeness and pandemic-related disruptions, the BPI continues to demonstrate promising effectiveness and scalability within routine community mental health settings. Ongoing refinement of data collection processes and exploration of demographic and delivery-related moderators will be key to optimising engagement and outcomes.</w:t>
      </w:r>
    </w:p>
    <w:p w14:paraId="205C12F2" w14:textId="269D8D46" w:rsidR="004A1CB8" w:rsidRPr="0047401D" w:rsidRDefault="004A1CB8" w:rsidP="00A00D51">
      <w:pPr>
        <w:spacing w:line="480" w:lineRule="auto"/>
        <w:ind w:firstLine="720"/>
        <w:jc w:val="center"/>
        <w:rPr>
          <w:rFonts w:ascii="Times New Roman" w:hAnsi="Times New Roman" w:cs="Times New Roman"/>
          <w:b/>
          <w:bCs/>
          <w:sz w:val="24"/>
          <w:szCs w:val="24"/>
        </w:rPr>
      </w:pPr>
      <w:r w:rsidRPr="0047401D">
        <w:rPr>
          <w:rFonts w:ascii="Times New Roman" w:hAnsi="Times New Roman" w:cs="Times New Roman"/>
          <w:b/>
          <w:bCs/>
          <w:sz w:val="24"/>
          <w:szCs w:val="24"/>
        </w:rPr>
        <w:t>Key Practice Points</w:t>
      </w:r>
    </w:p>
    <w:p w14:paraId="0B68E237" w14:textId="4AE0BFA3" w:rsidR="0099676A" w:rsidRPr="00352113" w:rsidRDefault="009A039D" w:rsidP="0047401D">
      <w:pPr>
        <w:pStyle w:val="ListParagraph"/>
        <w:numPr>
          <w:ilvl w:val="0"/>
          <w:numId w:val="8"/>
        </w:numPr>
        <w:spacing w:before="100" w:beforeAutospacing="1" w:after="100" w:afterAutospacing="1" w:line="480" w:lineRule="auto"/>
        <w:ind w:left="993" w:hanging="589"/>
        <w:rPr>
          <w:rFonts w:ascii="Times New Roman" w:hAnsi="Times New Roman" w:cs="Times New Roman"/>
          <w:sz w:val="24"/>
          <w:szCs w:val="24"/>
        </w:rPr>
      </w:pPr>
      <w:r w:rsidRPr="0047401D">
        <w:rPr>
          <w:rFonts w:ascii="Times New Roman" w:eastAsia="Times New Roman" w:hAnsi="Times New Roman" w:cs="Times New Roman"/>
          <w:sz w:val="24"/>
          <w:szCs w:val="24"/>
          <w:lang w:eastAsia="en-GB"/>
        </w:rPr>
        <w:t>R</w:t>
      </w:r>
      <w:r>
        <w:rPr>
          <w:rFonts w:ascii="Times New Roman" w:eastAsia="Times New Roman" w:hAnsi="Times New Roman" w:cs="Times New Roman"/>
          <w:sz w:val="24"/>
          <w:szCs w:val="24"/>
          <w:lang w:eastAsia="en-GB"/>
        </w:rPr>
        <w:t>eliable improvement</w:t>
      </w:r>
      <w:r w:rsidRPr="0047401D">
        <w:rPr>
          <w:rFonts w:ascii="Times New Roman" w:eastAsia="Times New Roman" w:hAnsi="Times New Roman" w:cs="Times New Roman"/>
          <w:sz w:val="24"/>
          <w:szCs w:val="24"/>
          <w:lang w:eastAsia="en-GB"/>
        </w:rPr>
        <w:t xml:space="preserve"> </w:t>
      </w:r>
      <w:r w:rsidR="009645C5" w:rsidRPr="009645C5">
        <w:rPr>
          <w:rFonts w:ascii="Times New Roman" w:eastAsia="Times New Roman" w:hAnsi="Times New Roman" w:cs="Times New Roman"/>
          <w:sz w:val="24"/>
          <w:szCs w:val="24"/>
          <w:lang w:eastAsia="en-GB"/>
        </w:rPr>
        <w:t xml:space="preserve">(58.3% of clients) </w:t>
      </w:r>
      <w:r w:rsidR="000F0644" w:rsidRPr="0047401D">
        <w:rPr>
          <w:rFonts w:ascii="Times New Roman" w:eastAsia="Times New Roman" w:hAnsi="Times New Roman" w:cs="Times New Roman"/>
          <w:sz w:val="24"/>
          <w:szCs w:val="24"/>
          <w:lang w:eastAsia="en-GB"/>
        </w:rPr>
        <w:t>to a brief distress tolerance intervention in a secon</w:t>
      </w:r>
      <w:r w:rsidR="000F0644" w:rsidRPr="00352113">
        <w:rPr>
          <w:rFonts w:ascii="Times New Roman" w:eastAsia="Times New Roman" w:hAnsi="Times New Roman" w:cs="Times New Roman"/>
          <w:sz w:val="24"/>
          <w:szCs w:val="24"/>
          <w:lang w:eastAsia="en-GB"/>
        </w:rPr>
        <w:t xml:space="preserve">dary </w:t>
      </w:r>
      <w:r w:rsidR="002056CB" w:rsidRPr="00352113">
        <w:rPr>
          <w:rFonts w:ascii="Times New Roman" w:eastAsia="Times New Roman" w:hAnsi="Times New Roman" w:cs="Times New Roman"/>
          <w:sz w:val="24"/>
          <w:szCs w:val="24"/>
          <w:lang w:eastAsia="en-GB"/>
        </w:rPr>
        <w:t xml:space="preserve">care </w:t>
      </w:r>
      <w:r w:rsidR="000F0644" w:rsidRPr="00352113">
        <w:rPr>
          <w:rFonts w:ascii="Times New Roman" w:eastAsia="Times New Roman" w:hAnsi="Times New Roman" w:cs="Times New Roman"/>
          <w:sz w:val="24"/>
          <w:szCs w:val="24"/>
          <w:lang w:eastAsia="en-GB"/>
        </w:rPr>
        <w:t xml:space="preserve">mental health </w:t>
      </w:r>
      <w:r w:rsidR="002056CB" w:rsidRPr="00352113">
        <w:rPr>
          <w:rFonts w:ascii="Times New Roman" w:eastAsia="Times New Roman" w:hAnsi="Times New Roman" w:cs="Times New Roman"/>
          <w:sz w:val="24"/>
          <w:szCs w:val="24"/>
          <w:lang w:eastAsia="en-GB"/>
        </w:rPr>
        <w:t xml:space="preserve">team delivered by </w:t>
      </w:r>
      <w:r w:rsidR="00DA4A14" w:rsidRPr="00352113">
        <w:rPr>
          <w:rFonts w:ascii="Times New Roman" w:eastAsia="Times New Roman" w:hAnsi="Times New Roman" w:cs="Times New Roman"/>
          <w:sz w:val="24"/>
          <w:szCs w:val="24"/>
          <w:lang w:eastAsia="en-GB"/>
        </w:rPr>
        <w:t>clinicians and paraprofessionals</w:t>
      </w:r>
      <w:r w:rsidR="0070244D" w:rsidRPr="00352113">
        <w:rPr>
          <w:rFonts w:ascii="Times New Roman" w:eastAsia="Times New Roman" w:hAnsi="Times New Roman" w:cs="Times New Roman"/>
          <w:sz w:val="24"/>
          <w:szCs w:val="24"/>
          <w:lang w:eastAsia="en-GB"/>
        </w:rPr>
        <w:t xml:space="preserve"> </w:t>
      </w:r>
      <w:r w:rsidR="00F21168" w:rsidRPr="00352113">
        <w:rPr>
          <w:rFonts w:ascii="Times New Roman" w:hAnsi="Times New Roman" w:cs="Times New Roman"/>
          <w:sz w:val="24"/>
          <w:szCs w:val="24"/>
        </w:rPr>
        <w:t>was</w:t>
      </w:r>
      <w:r w:rsidR="001479E5" w:rsidRPr="00352113">
        <w:rPr>
          <w:rFonts w:ascii="Times New Roman" w:hAnsi="Times New Roman" w:cs="Times New Roman"/>
          <w:sz w:val="24"/>
          <w:szCs w:val="24"/>
        </w:rPr>
        <w:t xml:space="preserve"> comparable to reliable improvement for CBT</w:t>
      </w:r>
      <w:r w:rsidR="004E637F" w:rsidRPr="00352113">
        <w:rPr>
          <w:rFonts w:ascii="Times New Roman" w:hAnsi="Times New Roman" w:cs="Times New Roman"/>
          <w:sz w:val="24"/>
          <w:szCs w:val="24"/>
        </w:rPr>
        <w:t xml:space="preserve"> (60.2%)</w:t>
      </w:r>
      <w:r w:rsidR="00320B60" w:rsidRPr="00352113">
        <w:rPr>
          <w:rFonts w:ascii="Times New Roman" w:hAnsi="Times New Roman" w:cs="Times New Roman"/>
          <w:sz w:val="24"/>
          <w:szCs w:val="24"/>
        </w:rPr>
        <w:t xml:space="preserve"> w</w:t>
      </w:r>
      <w:r w:rsidR="008C6DF0" w:rsidRPr="00352113">
        <w:rPr>
          <w:rFonts w:ascii="Times New Roman" w:hAnsi="Times New Roman" w:cs="Times New Roman"/>
          <w:sz w:val="24"/>
          <w:szCs w:val="24"/>
        </w:rPr>
        <w:t>ith approximately half the number of sessions typically offered in a course of CBT</w:t>
      </w:r>
      <w:r w:rsidR="0047401D" w:rsidRPr="00352113">
        <w:rPr>
          <w:rFonts w:ascii="Times New Roman" w:hAnsi="Times New Roman" w:cs="Times New Roman"/>
          <w:sz w:val="24"/>
          <w:szCs w:val="24"/>
        </w:rPr>
        <w:t>.</w:t>
      </w:r>
    </w:p>
    <w:p w14:paraId="024AAF7B" w14:textId="340D4773" w:rsidR="0047401D" w:rsidRPr="00352113" w:rsidRDefault="0004251C" w:rsidP="0047401D">
      <w:pPr>
        <w:pStyle w:val="ListParagraph"/>
        <w:numPr>
          <w:ilvl w:val="0"/>
          <w:numId w:val="17"/>
        </w:numPr>
        <w:spacing w:before="100" w:beforeAutospacing="1" w:after="100" w:afterAutospacing="1" w:line="480" w:lineRule="auto"/>
        <w:ind w:left="993" w:hanging="589"/>
        <w:rPr>
          <w:rFonts w:ascii="Times New Roman" w:hAnsi="Times New Roman" w:cs="Times New Roman"/>
          <w:sz w:val="24"/>
          <w:szCs w:val="24"/>
        </w:rPr>
      </w:pPr>
      <w:r w:rsidRPr="00352113">
        <w:rPr>
          <w:rFonts w:ascii="Times New Roman" w:hAnsi="Times New Roman" w:cs="Times New Roman"/>
          <w:sz w:val="24"/>
          <w:szCs w:val="24"/>
        </w:rPr>
        <w:t>Clients with higher pre</w:t>
      </w:r>
      <w:r w:rsidR="00D51DCF" w:rsidRPr="00352113">
        <w:rPr>
          <w:rFonts w:ascii="Times New Roman" w:hAnsi="Times New Roman" w:cs="Times New Roman"/>
          <w:sz w:val="24"/>
          <w:szCs w:val="24"/>
        </w:rPr>
        <w:t>-</w:t>
      </w:r>
      <w:r w:rsidRPr="00352113">
        <w:rPr>
          <w:rFonts w:ascii="Times New Roman" w:hAnsi="Times New Roman" w:cs="Times New Roman"/>
          <w:sz w:val="24"/>
          <w:szCs w:val="24"/>
        </w:rPr>
        <w:t>treatment distress</w:t>
      </w:r>
      <w:r w:rsidR="007E30C1" w:rsidRPr="00352113">
        <w:rPr>
          <w:rFonts w:ascii="Times New Roman" w:hAnsi="Times New Roman" w:cs="Times New Roman"/>
          <w:sz w:val="24"/>
          <w:szCs w:val="24"/>
        </w:rPr>
        <w:t xml:space="preserve"> </w:t>
      </w:r>
      <w:r w:rsidR="00D51DCF" w:rsidRPr="00352113">
        <w:rPr>
          <w:rFonts w:ascii="Times New Roman" w:hAnsi="Times New Roman" w:cs="Times New Roman"/>
          <w:sz w:val="24"/>
          <w:szCs w:val="24"/>
        </w:rPr>
        <w:t>may have a better response</w:t>
      </w:r>
      <w:r w:rsidR="007E30C1" w:rsidRPr="00352113">
        <w:rPr>
          <w:rFonts w:ascii="Times New Roman" w:hAnsi="Times New Roman" w:cs="Times New Roman"/>
          <w:sz w:val="24"/>
          <w:szCs w:val="24"/>
        </w:rPr>
        <w:t xml:space="preserve"> to the DT BPI</w:t>
      </w:r>
      <w:r w:rsidR="0047401D" w:rsidRPr="00352113">
        <w:rPr>
          <w:rFonts w:ascii="Times New Roman" w:hAnsi="Times New Roman" w:cs="Times New Roman"/>
          <w:sz w:val="24"/>
          <w:szCs w:val="24"/>
        </w:rPr>
        <w:t>.</w:t>
      </w:r>
    </w:p>
    <w:p w14:paraId="1438BACA" w14:textId="7C7AD79F" w:rsidR="00D82CF8" w:rsidRPr="00352113" w:rsidRDefault="00D82CF8" w:rsidP="0047401D">
      <w:pPr>
        <w:pStyle w:val="ListParagraph"/>
        <w:numPr>
          <w:ilvl w:val="0"/>
          <w:numId w:val="17"/>
        </w:numPr>
        <w:spacing w:before="100" w:beforeAutospacing="1" w:after="100" w:afterAutospacing="1" w:line="480" w:lineRule="auto"/>
        <w:ind w:left="993" w:hanging="589"/>
        <w:rPr>
          <w:rFonts w:ascii="Times New Roman" w:hAnsi="Times New Roman" w:cs="Times New Roman"/>
          <w:sz w:val="24"/>
          <w:szCs w:val="24"/>
        </w:rPr>
      </w:pPr>
      <w:r w:rsidRPr="00352113">
        <w:rPr>
          <w:rFonts w:ascii="Times New Roman" w:hAnsi="Times New Roman" w:cs="Times New Roman"/>
          <w:sz w:val="24"/>
          <w:szCs w:val="24"/>
        </w:rPr>
        <w:t>Additional focus may be required to improve access for male clients</w:t>
      </w:r>
      <w:r w:rsidR="0047401D" w:rsidRPr="00352113">
        <w:rPr>
          <w:rFonts w:ascii="Times New Roman" w:hAnsi="Times New Roman" w:cs="Times New Roman"/>
          <w:sz w:val="24"/>
          <w:szCs w:val="24"/>
        </w:rPr>
        <w:t>.</w:t>
      </w:r>
    </w:p>
    <w:p w14:paraId="37383CCC" w14:textId="77777777" w:rsidR="009645C5" w:rsidRPr="00352113" w:rsidRDefault="009645C5" w:rsidP="009645C5">
      <w:pPr>
        <w:pStyle w:val="ListParagraph"/>
        <w:spacing w:before="100" w:beforeAutospacing="1" w:after="100" w:afterAutospacing="1" w:line="480" w:lineRule="auto"/>
        <w:ind w:left="993"/>
        <w:rPr>
          <w:rFonts w:ascii="Times New Roman" w:hAnsi="Times New Roman" w:cs="Times New Roman"/>
          <w:sz w:val="24"/>
          <w:szCs w:val="24"/>
        </w:rPr>
      </w:pPr>
    </w:p>
    <w:p w14:paraId="7BCFD75A" w14:textId="5F435A4E" w:rsidR="001529ED" w:rsidRPr="00352113" w:rsidRDefault="001529ED" w:rsidP="00DF548C">
      <w:pPr>
        <w:pStyle w:val="ListParagraph"/>
        <w:spacing w:line="480" w:lineRule="auto"/>
        <w:ind w:left="1440"/>
        <w:jc w:val="center"/>
        <w:rPr>
          <w:rFonts w:ascii="Times New Roman" w:hAnsi="Times New Roman" w:cs="Times New Roman"/>
          <w:b/>
          <w:bCs/>
          <w:sz w:val="24"/>
          <w:szCs w:val="24"/>
        </w:rPr>
      </w:pPr>
      <w:r w:rsidRPr="00352113">
        <w:rPr>
          <w:rFonts w:ascii="Times New Roman" w:hAnsi="Times New Roman" w:cs="Times New Roman"/>
          <w:b/>
          <w:bCs/>
          <w:sz w:val="24"/>
          <w:szCs w:val="24"/>
        </w:rPr>
        <w:t>Further Reading</w:t>
      </w:r>
    </w:p>
    <w:p w14:paraId="220E9031" w14:textId="19E0FED5" w:rsidR="00F1149B" w:rsidRPr="00352113" w:rsidRDefault="00F1149B" w:rsidP="00EA6BF7">
      <w:pPr>
        <w:pStyle w:val="ListParagraph"/>
        <w:spacing w:line="480" w:lineRule="auto"/>
        <w:ind w:left="851" w:hanging="851"/>
        <w:rPr>
          <w:rFonts w:ascii="Times New Roman" w:hAnsi="Times New Roman" w:cs="Times New Roman"/>
          <w:sz w:val="24"/>
          <w:szCs w:val="24"/>
        </w:rPr>
      </w:pPr>
      <w:bookmarkStart w:id="2" w:name="_Hlk195184833"/>
      <w:r w:rsidRPr="00352113">
        <w:rPr>
          <w:rFonts w:ascii="Times New Roman" w:hAnsi="Times New Roman" w:cs="Times New Roman"/>
          <w:b/>
          <w:bCs/>
          <w:sz w:val="24"/>
          <w:szCs w:val="24"/>
        </w:rPr>
        <w:t>Allan, N. P., Macatee, R. J., Norr, A. M., &amp; Schmidt, N. B.</w:t>
      </w:r>
      <w:r w:rsidRPr="00352113">
        <w:rPr>
          <w:rFonts w:ascii="Times New Roman" w:hAnsi="Times New Roman" w:cs="Times New Roman"/>
          <w:sz w:val="24"/>
          <w:szCs w:val="24"/>
        </w:rPr>
        <w:t xml:space="preserve"> (2014). Direct and interactive effects of distress tolerance and</w:t>
      </w:r>
      <w:r w:rsidR="00E14D9F" w:rsidRPr="00352113">
        <w:rPr>
          <w:rFonts w:ascii="Times New Roman" w:hAnsi="Times New Roman" w:cs="Times New Roman"/>
          <w:sz w:val="24"/>
          <w:szCs w:val="24"/>
        </w:rPr>
        <w:t xml:space="preserve"> </w:t>
      </w:r>
      <w:r w:rsidRPr="00352113">
        <w:rPr>
          <w:rFonts w:ascii="Times New Roman" w:hAnsi="Times New Roman" w:cs="Times New Roman"/>
          <w:sz w:val="24"/>
          <w:szCs w:val="24"/>
        </w:rPr>
        <w:t xml:space="preserve">anxiety sensitivity on generalized anxiety and depression. </w:t>
      </w:r>
      <w:r w:rsidRPr="00352113">
        <w:rPr>
          <w:rFonts w:ascii="Times New Roman" w:hAnsi="Times New Roman" w:cs="Times New Roman"/>
          <w:i/>
          <w:iCs/>
          <w:sz w:val="24"/>
          <w:szCs w:val="24"/>
        </w:rPr>
        <w:t>Cognitive Therapy and Research, 38</w:t>
      </w:r>
      <w:r w:rsidRPr="00352113">
        <w:rPr>
          <w:rFonts w:ascii="Times New Roman" w:hAnsi="Times New Roman" w:cs="Times New Roman"/>
          <w:sz w:val="24"/>
          <w:szCs w:val="24"/>
        </w:rPr>
        <w:t>, 530–540.</w:t>
      </w:r>
    </w:p>
    <w:bookmarkEnd w:id="2"/>
    <w:p w14:paraId="5D554FB3" w14:textId="0F4F768F" w:rsidR="00F1149B" w:rsidRPr="00352113" w:rsidRDefault="00F1149B" w:rsidP="00EA6BF7">
      <w:pPr>
        <w:pStyle w:val="ListParagraph"/>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 xml:space="preserve"> </w:t>
      </w:r>
      <w:bookmarkStart w:id="3" w:name="_Hlk195184861"/>
      <w:proofErr w:type="spellStart"/>
      <w:r w:rsidRPr="00352113">
        <w:rPr>
          <w:rFonts w:ascii="Times New Roman" w:hAnsi="Times New Roman" w:cs="Times New Roman"/>
          <w:b/>
          <w:bCs/>
          <w:sz w:val="24"/>
          <w:szCs w:val="24"/>
        </w:rPr>
        <w:t>Brosan</w:t>
      </w:r>
      <w:proofErr w:type="spellEnd"/>
      <w:r w:rsidRPr="00352113">
        <w:rPr>
          <w:rFonts w:ascii="Times New Roman" w:hAnsi="Times New Roman" w:cs="Times New Roman"/>
          <w:b/>
          <w:bCs/>
          <w:sz w:val="24"/>
          <w:szCs w:val="24"/>
        </w:rPr>
        <w:t>, L., &amp; Spong, A.</w:t>
      </w:r>
      <w:r w:rsidRPr="00352113">
        <w:rPr>
          <w:rFonts w:ascii="Times New Roman" w:hAnsi="Times New Roman" w:cs="Times New Roman"/>
          <w:sz w:val="24"/>
          <w:szCs w:val="24"/>
        </w:rPr>
        <w:t xml:space="preserve"> (2017). </w:t>
      </w:r>
      <w:r w:rsidRPr="00352113">
        <w:rPr>
          <w:rFonts w:ascii="Times New Roman" w:hAnsi="Times New Roman" w:cs="Times New Roman"/>
          <w:i/>
          <w:iCs/>
          <w:sz w:val="24"/>
          <w:szCs w:val="24"/>
        </w:rPr>
        <w:t>An Introduction to Coping with Extreme Emotions: A Guide to Borderline or Emotionally</w:t>
      </w:r>
      <w:r w:rsidR="00A734D5" w:rsidRPr="00352113">
        <w:rPr>
          <w:rFonts w:ascii="Times New Roman" w:hAnsi="Times New Roman" w:cs="Times New Roman"/>
          <w:i/>
          <w:iCs/>
          <w:sz w:val="24"/>
          <w:szCs w:val="24"/>
        </w:rPr>
        <w:t xml:space="preserve"> </w:t>
      </w:r>
      <w:r w:rsidRPr="00352113">
        <w:rPr>
          <w:rFonts w:ascii="Times New Roman" w:hAnsi="Times New Roman" w:cs="Times New Roman"/>
          <w:i/>
          <w:iCs/>
          <w:sz w:val="24"/>
          <w:szCs w:val="24"/>
        </w:rPr>
        <w:t>Unstable Personality Disorder</w:t>
      </w:r>
      <w:r w:rsidRPr="00352113">
        <w:rPr>
          <w:rFonts w:ascii="Times New Roman" w:hAnsi="Times New Roman" w:cs="Times New Roman"/>
          <w:sz w:val="24"/>
          <w:szCs w:val="24"/>
        </w:rPr>
        <w:t>. London, UK: Robinson.</w:t>
      </w:r>
    </w:p>
    <w:bookmarkEnd w:id="3"/>
    <w:p w14:paraId="404E5807" w14:textId="2CDF6603" w:rsidR="00F1149B" w:rsidRPr="00352113" w:rsidRDefault="00F1149B" w:rsidP="00EA6BF7">
      <w:pPr>
        <w:pStyle w:val="ListParagraph"/>
        <w:spacing w:line="480" w:lineRule="auto"/>
        <w:ind w:left="851" w:hanging="851"/>
        <w:rPr>
          <w:rFonts w:ascii="Times New Roman" w:hAnsi="Times New Roman" w:cs="Times New Roman"/>
          <w:sz w:val="24"/>
          <w:szCs w:val="24"/>
        </w:rPr>
      </w:pPr>
      <w:r w:rsidRPr="00352113">
        <w:rPr>
          <w:rFonts w:ascii="Times New Roman" w:hAnsi="Times New Roman" w:cs="Times New Roman"/>
          <w:sz w:val="24"/>
          <w:szCs w:val="24"/>
        </w:rPr>
        <w:t xml:space="preserve"> </w:t>
      </w:r>
      <w:bookmarkStart w:id="4" w:name="_Hlk195184906"/>
      <w:r w:rsidRPr="00352113">
        <w:rPr>
          <w:rFonts w:ascii="Times New Roman" w:hAnsi="Times New Roman" w:cs="Times New Roman"/>
          <w:b/>
          <w:bCs/>
          <w:sz w:val="24"/>
          <w:szCs w:val="24"/>
        </w:rPr>
        <w:t>Linehan, M. M.</w:t>
      </w:r>
      <w:r w:rsidRPr="00352113">
        <w:rPr>
          <w:rFonts w:ascii="Times New Roman" w:hAnsi="Times New Roman" w:cs="Times New Roman"/>
          <w:sz w:val="24"/>
          <w:szCs w:val="24"/>
        </w:rPr>
        <w:t xml:space="preserve"> (2015). </w:t>
      </w:r>
      <w:r w:rsidRPr="00352113">
        <w:rPr>
          <w:rFonts w:ascii="Times New Roman" w:hAnsi="Times New Roman" w:cs="Times New Roman"/>
          <w:i/>
          <w:iCs/>
          <w:sz w:val="24"/>
          <w:szCs w:val="24"/>
        </w:rPr>
        <w:t>DBT Skills Training Manual.</w:t>
      </w:r>
      <w:r w:rsidRPr="00352113">
        <w:rPr>
          <w:rFonts w:ascii="Times New Roman" w:hAnsi="Times New Roman" w:cs="Times New Roman"/>
          <w:sz w:val="24"/>
          <w:szCs w:val="24"/>
        </w:rPr>
        <w:t xml:space="preserve"> New York, USA: The Guilford Press</w:t>
      </w:r>
    </w:p>
    <w:bookmarkEnd w:id="4"/>
    <w:p w14:paraId="66803E7E" w14:textId="659BAD81" w:rsidR="00B228BA" w:rsidRPr="00352113" w:rsidRDefault="00B81490" w:rsidP="00EA6BF7">
      <w:pPr>
        <w:spacing w:line="480" w:lineRule="auto"/>
        <w:ind w:left="851" w:hanging="851"/>
        <w:jc w:val="center"/>
        <w:rPr>
          <w:rFonts w:ascii="Times New Roman" w:hAnsi="Times New Roman" w:cs="Times New Roman"/>
          <w:b/>
          <w:bCs/>
          <w:sz w:val="24"/>
          <w:szCs w:val="24"/>
        </w:rPr>
      </w:pPr>
      <w:r w:rsidRPr="00352113">
        <w:rPr>
          <w:rFonts w:ascii="Times New Roman" w:hAnsi="Times New Roman" w:cs="Times New Roman"/>
          <w:b/>
          <w:bCs/>
          <w:sz w:val="24"/>
          <w:szCs w:val="24"/>
        </w:rPr>
        <w:t>References</w:t>
      </w:r>
    </w:p>
    <w:p w14:paraId="38599A65" w14:textId="77777777" w:rsidR="00352113" w:rsidRPr="00352113" w:rsidRDefault="00352113" w:rsidP="00352113">
      <w:pPr>
        <w:pStyle w:val="ListParagraph"/>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lastRenderedPageBreak/>
        <w:t>Allan, N. P., Macatee, R. J., Norr, A. M., &amp; Schmidt, N. B.</w:t>
      </w:r>
      <w:r w:rsidRPr="00352113">
        <w:rPr>
          <w:rFonts w:ascii="Times New Roman" w:hAnsi="Times New Roman" w:cs="Times New Roman"/>
          <w:sz w:val="24"/>
          <w:szCs w:val="24"/>
        </w:rPr>
        <w:t xml:space="preserve"> (2014). Direct and interactive effects of distress tolerance and anxiety sensitivity on generalized anxiety and depression. </w:t>
      </w:r>
      <w:r w:rsidRPr="00352113">
        <w:rPr>
          <w:rFonts w:ascii="Times New Roman" w:hAnsi="Times New Roman" w:cs="Times New Roman"/>
          <w:i/>
          <w:iCs/>
          <w:sz w:val="24"/>
          <w:szCs w:val="24"/>
        </w:rPr>
        <w:t>Cognitive Therapy and Research, 38</w:t>
      </w:r>
      <w:r w:rsidRPr="00352113">
        <w:rPr>
          <w:rFonts w:ascii="Times New Roman" w:hAnsi="Times New Roman" w:cs="Times New Roman"/>
          <w:sz w:val="24"/>
          <w:szCs w:val="24"/>
        </w:rPr>
        <w:t>, 530–540.</w:t>
      </w:r>
    </w:p>
    <w:p w14:paraId="6084DA60"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fldChar w:fldCharType="begin"/>
      </w:r>
      <w:r w:rsidRPr="00352113">
        <w:rPr>
          <w:rFonts w:ascii="Times New Roman" w:hAnsi="Times New Roman" w:cs="Times New Roman"/>
          <w:b/>
          <w:bCs/>
          <w:sz w:val="24"/>
          <w:szCs w:val="24"/>
        </w:rPr>
        <w:instrText xml:space="preserve"> ADDIN ZOTERO_BIBL {"uncited":[],"omitted":[],"custom":[]} CSL_BIBLIOGRAPHY </w:instrText>
      </w:r>
      <w:r w:rsidRPr="00352113">
        <w:rPr>
          <w:rFonts w:ascii="Times New Roman" w:hAnsi="Times New Roman" w:cs="Times New Roman"/>
          <w:b/>
          <w:bCs/>
          <w:sz w:val="24"/>
          <w:szCs w:val="24"/>
        </w:rPr>
        <w:fldChar w:fldCharType="separate"/>
      </w:r>
      <w:r w:rsidRPr="00352113">
        <w:rPr>
          <w:rFonts w:ascii="Times New Roman" w:hAnsi="Times New Roman" w:cs="Times New Roman"/>
          <w:b/>
          <w:bCs/>
          <w:sz w:val="24"/>
          <w:szCs w:val="24"/>
        </w:rPr>
        <w:t xml:space="preserve">Addis, M. E., &amp; Mahalik, J. R. </w:t>
      </w:r>
      <w:r w:rsidRPr="00352113">
        <w:rPr>
          <w:rFonts w:ascii="Times New Roman" w:hAnsi="Times New Roman" w:cs="Times New Roman"/>
          <w:sz w:val="24"/>
          <w:szCs w:val="24"/>
        </w:rPr>
        <w:t xml:space="preserve">(2003). Men, masculinity, and the contexts of help seeking. </w:t>
      </w:r>
      <w:r w:rsidRPr="00352113">
        <w:rPr>
          <w:rFonts w:ascii="Times New Roman" w:hAnsi="Times New Roman" w:cs="Times New Roman"/>
          <w:i/>
          <w:iCs/>
          <w:sz w:val="24"/>
          <w:szCs w:val="24"/>
        </w:rPr>
        <w:t>The American Psychologist</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58</w:t>
      </w:r>
      <w:r w:rsidRPr="00352113">
        <w:rPr>
          <w:rFonts w:ascii="Times New Roman" w:hAnsi="Times New Roman" w:cs="Times New Roman"/>
          <w:sz w:val="24"/>
          <w:szCs w:val="24"/>
        </w:rPr>
        <w:t>(1), 5–14. https://doi.org/10.1037/0003-066x.58.1.5</w:t>
      </w:r>
    </w:p>
    <w:p w14:paraId="63BA6BDD"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Barnes, M. C., Haase, A. M., Scott, L. J., Linton, M.-J., Bard, A. M., Donovan, J. L., Davies, R., Dursley, S., Williams, S., Elliott, D., Potokar, J., Kapur, N., Hawton, K., O’Connor, R. C., Hollingworth, W., Metcalfe, C., &amp; Gunnell, D.</w:t>
      </w:r>
      <w:r w:rsidRPr="00352113">
        <w:rPr>
          <w:rFonts w:ascii="Times New Roman" w:hAnsi="Times New Roman" w:cs="Times New Roman"/>
          <w:sz w:val="24"/>
          <w:szCs w:val="24"/>
        </w:rPr>
        <w:t xml:space="preserve"> (2018). The help for people with money, employment or housing problems (HOPE) intervention: Pilot randomised trial with mixed methods feasibility research. </w:t>
      </w:r>
      <w:r w:rsidRPr="00352113">
        <w:rPr>
          <w:rFonts w:ascii="Times New Roman" w:hAnsi="Times New Roman" w:cs="Times New Roman"/>
          <w:i/>
          <w:iCs/>
          <w:sz w:val="24"/>
          <w:szCs w:val="24"/>
        </w:rPr>
        <w:t>Pilot and Feasibility Studies</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4</w:t>
      </w:r>
      <w:r w:rsidRPr="00352113">
        <w:rPr>
          <w:rFonts w:ascii="Times New Roman" w:hAnsi="Times New Roman" w:cs="Times New Roman"/>
          <w:sz w:val="24"/>
          <w:szCs w:val="24"/>
        </w:rPr>
        <w:t xml:space="preserve">(1), 1–12. https://doi.org/10.1186/s40814-018-0365-6 </w:t>
      </w:r>
    </w:p>
    <w:p w14:paraId="01C8F912" w14:textId="77777777" w:rsidR="00352113" w:rsidRDefault="00352113" w:rsidP="00F859A4">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Bartram, D. J., Sinclair, J. M., &amp; Baldwin, D. S.</w:t>
      </w:r>
      <w:r w:rsidRPr="00352113">
        <w:rPr>
          <w:rFonts w:ascii="Times New Roman" w:hAnsi="Times New Roman" w:cs="Times New Roman"/>
          <w:sz w:val="24"/>
          <w:szCs w:val="24"/>
        </w:rPr>
        <w:t xml:space="preserve"> (2013). Further validation of the Warwick-Edinburgh Mental Well-being Scale (WEMWBS) in the UK veterinary profession: Rasch analysis. </w:t>
      </w:r>
      <w:r w:rsidRPr="00352113">
        <w:rPr>
          <w:rFonts w:ascii="Times New Roman" w:hAnsi="Times New Roman" w:cs="Times New Roman"/>
          <w:i/>
          <w:iCs/>
          <w:sz w:val="24"/>
          <w:szCs w:val="24"/>
        </w:rPr>
        <w:t>Quality of Life Research: An International Journal of Quality of Life Aspects of Treatment, Care and Rehabilitation</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22</w:t>
      </w:r>
      <w:r w:rsidRPr="00352113">
        <w:rPr>
          <w:rFonts w:ascii="Times New Roman" w:hAnsi="Times New Roman" w:cs="Times New Roman"/>
          <w:sz w:val="24"/>
          <w:szCs w:val="24"/>
        </w:rPr>
        <w:t>(2), 379–391. https://doi.org/10.1007/s11136-012-0144-4</w:t>
      </w:r>
    </w:p>
    <w:p w14:paraId="10780665" w14:textId="7723EADA" w:rsidR="00EE6CA8" w:rsidRPr="00656834" w:rsidRDefault="00EE6CA8" w:rsidP="00F859A4">
      <w:pPr>
        <w:spacing w:line="480" w:lineRule="auto"/>
        <w:ind w:left="426" w:hanging="426"/>
        <w:rPr>
          <w:rFonts w:ascii="Times New Roman" w:hAnsi="Times New Roman" w:cs="Times New Roman"/>
          <w:i/>
          <w:iCs/>
          <w:sz w:val="24"/>
          <w:szCs w:val="24"/>
        </w:rPr>
      </w:pPr>
      <w:r w:rsidRPr="00B235C0">
        <w:rPr>
          <w:rFonts w:ascii="Times New Roman" w:hAnsi="Times New Roman" w:cs="Times New Roman"/>
          <w:b/>
          <w:bCs/>
          <w:sz w:val="24"/>
          <w:szCs w:val="24"/>
        </w:rPr>
        <w:t xml:space="preserve">Berman, </w:t>
      </w:r>
      <w:r w:rsidR="00F47FDA" w:rsidRPr="00B235C0">
        <w:rPr>
          <w:rFonts w:ascii="Times New Roman" w:hAnsi="Times New Roman" w:cs="Times New Roman"/>
          <w:b/>
          <w:bCs/>
          <w:sz w:val="24"/>
          <w:szCs w:val="24"/>
        </w:rPr>
        <w:t>N.C., Shaw, A.M., &amp; Wilhelm, S</w:t>
      </w:r>
      <w:r w:rsidR="00B235C0" w:rsidRPr="00B235C0">
        <w:rPr>
          <w:rFonts w:ascii="Times New Roman" w:hAnsi="Times New Roman" w:cs="Times New Roman"/>
          <w:b/>
          <w:bCs/>
          <w:sz w:val="24"/>
          <w:szCs w:val="24"/>
        </w:rPr>
        <w:t>.</w:t>
      </w:r>
      <w:r w:rsidR="00B235C0">
        <w:rPr>
          <w:rFonts w:ascii="Times New Roman" w:hAnsi="Times New Roman" w:cs="Times New Roman"/>
          <w:sz w:val="24"/>
          <w:szCs w:val="24"/>
        </w:rPr>
        <w:t xml:space="preserve"> (2018). </w:t>
      </w:r>
      <w:r w:rsidR="00B235C0" w:rsidRPr="00B235C0">
        <w:rPr>
          <w:rFonts w:ascii="Times New Roman" w:hAnsi="Times New Roman" w:cs="Times New Roman"/>
          <w:sz w:val="24"/>
          <w:szCs w:val="24"/>
        </w:rPr>
        <w:t>Emotion Regulation in Patients with Obsessive Compulsive Disorder: Unique Effects for Those with “Taboo Thoughts”</w:t>
      </w:r>
      <w:r w:rsidR="00B235C0">
        <w:rPr>
          <w:rFonts w:ascii="Times New Roman" w:hAnsi="Times New Roman" w:cs="Times New Roman"/>
          <w:sz w:val="24"/>
          <w:szCs w:val="24"/>
        </w:rPr>
        <w:t xml:space="preserve">. </w:t>
      </w:r>
      <w:r w:rsidR="00656834" w:rsidRPr="00656834">
        <w:rPr>
          <w:rFonts w:ascii="Times New Roman" w:hAnsi="Times New Roman" w:cs="Times New Roman"/>
          <w:i/>
          <w:iCs/>
          <w:sz w:val="24"/>
          <w:szCs w:val="24"/>
        </w:rPr>
        <w:t>Cognitive Therapy and Research</w:t>
      </w:r>
      <w:r w:rsidR="00656834" w:rsidRPr="00656834">
        <w:rPr>
          <w:rFonts w:ascii="Times New Roman" w:hAnsi="Times New Roman" w:cs="Times New Roman"/>
          <w:i/>
          <w:iCs/>
          <w:sz w:val="24"/>
          <w:szCs w:val="24"/>
        </w:rPr>
        <w:t xml:space="preserve">, </w:t>
      </w:r>
      <w:r w:rsidR="00322D30">
        <w:rPr>
          <w:rFonts w:ascii="Times New Roman" w:hAnsi="Times New Roman" w:cs="Times New Roman"/>
          <w:i/>
          <w:iCs/>
          <w:sz w:val="24"/>
          <w:szCs w:val="24"/>
        </w:rPr>
        <w:t xml:space="preserve">42, </w:t>
      </w:r>
      <w:r w:rsidR="00322D30" w:rsidRPr="00322D30">
        <w:rPr>
          <w:rFonts w:ascii="Times New Roman" w:hAnsi="Times New Roman" w:cs="Times New Roman"/>
          <w:sz w:val="24"/>
          <w:szCs w:val="24"/>
        </w:rPr>
        <w:t xml:space="preserve">674-684. </w:t>
      </w:r>
      <w:r w:rsidR="00F859A4" w:rsidRPr="00F859A4">
        <w:rPr>
          <w:rFonts w:ascii="Times New Roman" w:hAnsi="Times New Roman" w:cs="Times New Roman"/>
          <w:sz w:val="24"/>
          <w:szCs w:val="24"/>
        </w:rPr>
        <w:t>https://doi.org/10.1007/s10608-018-9911-z</w:t>
      </w:r>
      <w:r w:rsidR="00F859A4">
        <w:rPr>
          <w:rFonts w:ascii="Times New Roman" w:hAnsi="Times New Roman" w:cs="Times New Roman"/>
          <w:sz w:val="24"/>
          <w:szCs w:val="24"/>
        </w:rPr>
        <w:t xml:space="preserve"> </w:t>
      </w:r>
    </w:p>
    <w:p w14:paraId="1607DDB7" w14:textId="77777777" w:rsidR="00352113" w:rsidRPr="00352113" w:rsidRDefault="00352113" w:rsidP="00F859A4">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Bhatia, U., Velleman, R., Velleman, G., Garber, A., Catalano, A., &amp; Nadkarni, A. </w:t>
      </w:r>
      <w:r w:rsidRPr="00352113">
        <w:rPr>
          <w:rFonts w:ascii="Times New Roman" w:hAnsi="Times New Roman" w:cs="Times New Roman"/>
          <w:sz w:val="24"/>
          <w:szCs w:val="24"/>
        </w:rPr>
        <w:t xml:space="preserve">(2022). Supporting addiction affected families effectively: A feasibility randomised controlled trial of a psychosocial intervention delivered by lay counsellors in Goa, </w:t>
      </w:r>
      <w:r w:rsidRPr="00352113">
        <w:rPr>
          <w:rFonts w:ascii="Times New Roman" w:hAnsi="Times New Roman" w:cs="Times New Roman"/>
          <w:sz w:val="24"/>
          <w:szCs w:val="24"/>
        </w:rPr>
        <w:lastRenderedPageBreak/>
        <w:t xml:space="preserve">India. </w:t>
      </w:r>
      <w:r w:rsidRPr="00352113">
        <w:rPr>
          <w:rFonts w:ascii="Times New Roman" w:hAnsi="Times New Roman" w:cs="Times New Roman"/>
          <w:i/>
          <w:iCs/>
          <w:sz w:val="24"/>
          <w:szCs w:val="24"/>
        </w:rPr>
        <w:t>Global Mental Health (Cambridge, England)</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9</w:t>
      </w:r>
      <w:r w:rsidRPr="00352113">
        <w:rPr>
          <w:rFonts w:ascii="Times New Roman" w:hAnsi="Times New Roman" w:cs="Times New Roman"/>
          <w:sz w:val="24"/>
          <w:szCs w:val="24"/>
        </w:rPr>
        <w:t xml:space="preserve">, 448–459. https://doi.org/10.1017/gmh.2022.41 </w:t>
      </w:r>
    </w:p>
    <w:p w14:paraId="46D17579"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Bjureberg, J., Ljótsson, B., Tull, M. T., Hedman, E., Sahlin, H., Lundh, L.-G., Bjärehed, J., DiLillo, D., Messman-Moore, T., Gumpert, C. H., &amp; Gratz, K. L. </w:t>
      </w:r>
      <w:r w:rsidRPr="00352113">
        <w:rPr>
          <w:rFonts w:ascii="Times New Roman" w:hAnsi="Times New Roman" w:cs="Times New Roman"/>
          <w:sz w:val="24"/>
          <w:szCs w:val="24"/>
        </w:rPr>
        <w:t xml:space="preserve">(2016). Development and Validation of a Brief Version of the Difficulties in Emotion Regulation Scale: The DERS-16. </w:t>
      </w:r>
      <w:r w:rsidRPr="00352113">
        <w:rPr>
          <w:rFonts w:ascii="Times New Roman" w:hAnsi="Times New Roman" w:cs="Times New Roman"/>
          <w:i/>
          <w:iCs/>
          <w:sz w:val="24"/>
          <w:szCs w:val="24"/>
        </w:rPr>
        <w:t>Journal of Psychopathology and Behavioral Assessment</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38</w:t>
      </w:r>
      <w:r w:rsidRPr="00352113">
        <w:rPr>
          <w:rFonts w:ascii="Times New Roman" w:hAnsi="Times New Roman" w:cs="Times New Roman"/>
          <w:sz w:val="24"/>
          <w:szCs w:val="24"/>
        </w:rPr>
        <w:t>(2), 284–296. https://doi.org/10.1007/s10862-015-9514-x</w:t>
      </w:r>
    </w:p>
    <w:p w14:paraId="6C947214"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BMA. </w:t>
      </w:r>
      <w:r w:rsidRPr="00352113">
        <w:rPr>
          <w:rFonts w:ascii="Times New Roman" w:hAnsi="Times New Roman" w:cs="Times New Roman"/>
          <w:sz w:val="24"/>
          <w:szCs w:val="24"/>
        </w:rPr>
        <w:t xml:space="preserve">(2024). </w:t>
      </w:r>
      <w:r w:rsidRPr="00352113">
        <w:rPr>
          <w:rFonts w:ascii="Times New Roman" w:hAnsi="Times New Roman" w:cs="Times New Roman"/>
          <w:i/>
          <w:iCs/>
          <w:sz w:val="24"/>
          <w:szCs w:val="24"/>
        </w:rPr>
        <w:t>Measuring progress: Commitments to support and expand the mental health workforce in England</w:t>
      </w:r>
      <w:r w:rsidRPr="00352113">
        <w:rPr>
          <w:rFonts w:ascii="Times New Roman" w:hAnsi="Times New Roman" w:cs="Times New Roman"/>
          <w:sz w:val="24"/>
          <w:szCs w:val="24"/>
        </w:rPr>
        <w:t xml:space="preserve">. https://www.bma.org.uk/media/2405/bma-measuring-progress-of-commitments-for-mental-health-workforce-jan-2020.pdf </w:t>
      </w:r>
    </w:p>
    <w:p w14:paraId="15E96247"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Boostani, Z., Ezadikhah, M., &amp; Sadeghi, M.</w:t>
      </w:r>
      <w:r w:rsidRPr="00352113">
        <w:rPr>
          <w:rFonts w:ascii="Times New Roman" w:hAnsi="Times New Roman" w:cs="Times New Roman"/>
          <w:sz w:val="24"/>
          <w:szCs w:val="24"/>
        </w:rPr>
        <w:t xml:space="preserve"> (2017). Effectiveness of group-based acceptance and commitment therapy on the dificulty emotional regulation and distress tolerance patients with essential hypertension. </w:t>
      </w:r>
      <w:r w:rsidRPr="00352113">
        <w:rPr>
          <w:rFonts w:ascii="Times New Roman" w:hAnsi="Times New Roman" w:cs="Times New Roman"/>
          <w:i/>
          <w:iCs/>
          <w:sz w:val="24"/>
          <w:szCs w:val="24"/>
        </w:rPr>
        <w:t>International Journal of Educational and Psychological Research</w:t>
      </w:r>
      <w:r w:rsidRPr="00352113">
        <w:rPr>
          <w:rFonts w:ascii="Times New Roman" w:hAnsi="Times New Roman" w:cs="Times New Roman"/>
          <w:sz w:val="24"/>
          <w:szCs w:val="24"/>
        </w:rPr>
        <w:t xml:space="preserve">, </w:t>
      </w:r>
      <w:r w:rsidRPr="00352113">
        <w:rPr>
          <w:rFonts w:ascii="Times New Roman" w:hAnsi="Times New Roman" w:cs="Times New Roman"/>
          <w:i/>
          <w:iCs/>
          <w:color w:val="3E3E3E"/>
          <w:shd w:val="clear" w:color="auto" w:fill="FFFFFF"/>
        </w:rPr>
        <w:t>10</w:t>
      </w:r>
      <w:r w:rsidRPr="00352113">
        <w:rPr>
          <w:rFonts w:ascii="Times New Roman" w:hAnsi="Times New Roman" w:cs="Times New Roman"/>
          <w:color w:val="3E3E3E"/>
          <w:shd w:val="clear" w:color="auto" w:fill="FFFFFF"/>
        </w:rPr>
        <w:t xml:space="preserve">(3), 205-211. </w:t>
      </w:r>
      <w:r w:rsidRPr="00352113">
        <w:rPr>
          <w:rFonts w:ascii="Times New Roman" w:hAnsi="Times New Roman" w:cs="Times New Roman"/>
          <w:sz w:val="24"/>
          <w:szCs w:val="24"/>
        </w:rPr>
        <w:t>https://doi.org/10.4103/2395-2296.204118</w:t>
      </w:r>
    </w:p>
    <w:p w14:paraId="356BFEC2" w14:textId="77777777" w:rsidR="00352113" w:rsidRPr="00352113" w:rsidRDefault="00352113" w:rsidP="00352113">
      <w:pPr>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 xml:space="preserve">Brosan, L., &amp; Spong, A. </w:t>
      </w:r>
      <w:r w:rsidRPr="00352113">
        <w:rPr>
          <w:rFonts w:ascii="Times New Roman" w:hAnsi="Times New Roman" w:cs="Times New Roman"/>
          <w:sz w:val="24"/>
          <w:szCs w:val="24"/>
        </w:rPr>
        <w:t>(2017). An Introduction to Coping with Extreme Emotions: A Guide to Borderline or Emotionally Unstable Personality Disorder. London, UK: Robinson.</w:t>
      </w:r>
    </w:p>
    <w:p w14:paraId="0B191E77"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Bruckner, T. A., Scheffler, R. M., Shen, G., Yoon, J., Chisholm, D., Morris, J., Fulton, B. D., Dal Poz, M. R., &amp; Saxena, S.</w:t>
      </w:r>
      <w:r w:rsidRPr="00352113">
        <w:rPr>
          <w:rFonts w:ascii="Times New Roman" w:hAnsi="Times New Roman" w:cs="Times New Roman"/>
          <w:sz w:val="24"/>
          <w:szCs w:val="24"/>
        </w:rPr>
        <w:t xml:space="preserve"> (2011). The mental health workforce gap in low- and middle-income countries: A needs-based approach. </w:t>
      </w:r>
      <w:r w:rsidRPr="00352113">
        <w:rPr>
          <w:rFonts w:ascii="Times New Roman" w:hAnsi="Times New Roman" w:cs="Times New Roman"/>
          <w:i/>
          <w:iCs/>
          <w:sz w:val="24"/>
          <w:szCs w:val="24"/>
        </w:rPr>
        <w:t>Bulletin of the World Health Organization</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89</w:t>
      </w:r>
      <w:r w:rsidRPr="00352113">
        <w:rPr>
          <w:rFonts w:ascii="Times New Roman" w:hAnsi="Times New Roman" w:cs="Times New Roman"/>
          <w:sz w:val="24"/>
          <w:szCs w:val="24"/>
        </w:rPr>
        <w:t>(3), 184–194. https://doi.org/10.2471/BLT.10.082784</w:t>
      </w:r>
    </w:p>
    <w:p w14:paraId="5DB2615E"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lastRenderedPageBreak/>
        <w:t xml:space="preserve">Cambridgeshire &amp; Peterborough Insight. </w:t>
      </w:r>
      <w:r w:rsidRPr="00352113">
        <w:rPr>
          <w:rFonts w:ascii="Times New Roman" w:hAnsi="Times New Roman" w:cs="Times New Roman"/>
          <w:sz w:val="24"/>
          <w:szCs w:val="24"/>
        </w:rPr>
        <w:t xml:space="preserve">(2025). </w:t>
      </w:r>
      <w:r w:rsidRPr="00352113">
        <w:rPr>
          <w:rFonts w:ascii="Times New Roman" w:hAnsi="Times New Roman" w:cs="Times New Roman"/>
          <w:i/>
          <w:iCs/>
          <w:sz w:val="24"/>
          <w:szCs w:val="24"/>
        </w:rPr>
        <w:t>Mental health JSNA: Cambridgeshire &amp; Peterborough (Joint Strategic Needs Assessment)</w:t>
      </w:r>
      <w:r w:rsidRPr="00352113">
        <w:rPr>
          <w:rFonts w:ascii="Times New Roman" w:hAnsi="Times New Roman" w:cs="Times New Roman"/>
          <w:sz w:val="24"/>
          <w:szCs w:val="24"/>
        </w:rPr>
        <w:t xml:space="preserve">. https://cambridgeshireinsight.org.uk/mentalhealthneedsassessment/mental-health-jsna-2025 </w:t>
      </w:r>
    </w:p>
    <w:p w14:paraId="1F4E3E73"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Cameron, I. M., Crawford, J. R., Lawton, K., &amp; Reid, I. C.</w:t>
      </w:r>
      <w:r w:rsidRPr="00352113">
        <w:rPr>
          <w:rFonts w:ascii="Times New Roman" w:hAnsi="Times New Roman" w:cs="Times New Roman"/>
          <w:sz w:val="24"/>
          <w:szCs w:val="24"/>
        </w:rPr>
        <w:t xml:space="preserve"> (2008). Psychometric comparison of PHQ-9 and HADS for measuring depression severity in primary care. </w:t>
      </w:r>
      <w:r w:rsidRPr="00352113">
        <w:rPr>
          <w:rFonts w:ascii="Times New Roman" w:hAnsi="Times New Roman" w:cs="Times New Roman"/>
          <w:i/>
          <w:iCs/>
          <w:sz w:val="24"/>
          <w:szCs w:val="24"/>
        </w:rPr>
        <w:t>The British Journal of General Practice: The Journal of the Royal College of General Practitioners</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58</w:t>
      </w:r>
      <w:r w:rsidRPr="00352113">
        <w:rPr>
          <w:rFonts w:ascii="Times New Roman" w:hAnsi="Times New Roman" w:cs="Times New Roman"/>
          <w:sz w:val="24"/>
          <w:szCs w:val="24"/>
        </w:rPr>
        <w:t>(546), 32–36. https://doi.org/10.3399/bjgp08X263794</w:t>
      </w:r>
    </w:p>
    <w:p w14:paraId="17BE7974"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Care Quality Commission. </w:t>
      </w:r>
      <w:r w:rsidRPr="00352113">
        <w:rPr>
          <w:rFonts w:ascii="Times New Roman" w:hAnsi="Times New Roman" w:cs="Times New Roman"/>
          <w:sz w:val="24"/>
          <w:szCs w:val="24"/>
        </w:rPr>
        <w:t xml:space="preserve">(2024). </w:t>
      </w:r>
      <w:r w:rsidRPr="00352113">
        <w:rPr>
          <w:rFonts w:ascii="Times New Roman" w:hAnsi="Times New Roman" w:cs="Times New Roman"/>
          <w:i/>
          <w:iCs/>
          <w:sz w:val="24"/>
          <w:szCs w:val="24"/>
        </w:rPr>
        <w:t>Cambridgeshire and Peterborough NHS Foundation Trust Care Quality Assessment report</w:t>
      </w:r>
      <w:r w:rsidRPr="00352113">
        <w:rPr>
          <w:rFonts w:ascii="Times New Roman" w:hAnsi="Times New Roman" w:cs="Times New Roman"/>
          <w:sz w:val="24"/>
          <w:szCs w:val="24"/>
        </w:rPr>
        <w:t>. https://www.cqc.org.uk/provider/RT1/reports/AP3179/community-based-mental-health-services-for-adults-of-working-age/safe</w:t>
      </w:r>
    </w:p>
    <w:p w14:paraId="0146090C"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Casey, S., Parkin, K., Maciag, R., Page, M., Masson, K., &amp; Kim, Y. </w:t>
      </w:r>
      <w:r w:rsidRPr="00352113">
        <w:rPr>
          <w:rFonts w:ascii="Times New Roman" w:hAnsi="Times New Roman" w:cs="Times New Roman"/>
          <w:sz w:val="24"/>
          <w:szCs w:val="24"/>
        </w:rPr>
        <w:t xml:space="preserve">(2019). </w:t>
      </w:r>
      <w:r w:rsidRPr="00352113">
        <w:rPr>
          <w:rFonts w:ascii="Times New Roman" w:hAnsi="Times New Roman" w:cs="Times New Roman"/>
          <w:i/>
          <w:iCs/>
          <w:sz w:val="24"/>
          <w:szCs w:val="24"/>
        </w:rPr>
        <w:t>Building blocks of CBT</w:t>
      </w:r>
      <w:r w:rsidRPr="00352113">
        <w:rPr>
          <w:rFonts w:ascii="Times New Roman" w:hAnsi="Times New Roman" w:cs="Times New Roman"/>
          <w:sz w:val="24"/>
          <w:szCs w:val="24"/>
        </w:rPr>
        <w:t>. https://doi.org/10.13140/RG.2.2.12329.93287</w:t>
      </w:r>
    </w:p>
    <w:p w14:paraId="76D5C3C8"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de Graaff, A. M., Cuijpers, P., Acarturk, C., Bryant, R., Burchert, S., Fuhr, D. C., Huizink, A. C., de Jong, J., Kieft, B., Knaevelsrud, C., McDaid, D., Morina, N., Park, A.-L., Uppendahl, J., Ventevogel, P., Whitney, C., Wiedemann, N., Woodward, A., &amp; Sijbrandij, M. </w:t>
      </w:r>
      <w:r w:rsidRPr="00352113">
        <w:rPr>
          <w:rFonts w:ascii="Times New Roman" w:hAnsi="Times New Roman" w:cs="Times New Roman"/>
          <w:sz w:val="24"/>
          <w:szCs w:val="24"/>
        </w:rPr>
        <w:t xml:space="preserve">(2020). Effectiveness of a peer-refugee delivered psychological intervention to reduce psychological distress among adult Syrian refugees in the Netherlands: Study protocol. </w:t>
      </w:r>
      <w:r w:rsidRPr="00352113">
        <w:rPr>
          <w:rFonts w:ascii="Times New Roman" w:hAnsi="Times New Roman" w:cs="Times New Roman"/>
          <w:i/>
          <w:iCs/>
          <w:sz w:val="24"/>
          <w:szCs w:val="24"/>
        </w:rPr>
        <w:t>European Journal of Psychotraumatolog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1</w:t>
      </w:r>
      <w:r w:rsidRPr="00352113">
        <w:rPr>
          <w:rFonts w:ascii="Times New Roman" w:hAnsi="Times New Roman" w:cs="Times New Roman"/>
          <w:sz w:val="24"/>
          <w:szCs w:val="24"/>
        </w:rPr>
        <w:t>(1), 1694347. https://doi.org/10.1080/20008198.2019.1694347</w:t>
      </w:r>
    </w:p>
    <w:p w14:paraId="01C4D93B"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lastRenderedPageBreak/>
        <w:t xml:space="preserve">Devilly, G. J. </w:t>
      </w:r>
      <w:r w:rsidRPr="00352113">
        <w:rPr>
          <w:rFonts w:ascii="Times New Roman" w:hAnsi="Times New Roman" w:cs="Times New Roman"/>
          <w:sz w:val="24"/>
          <w:szCs w:val="24"/>
        </w:rPr>
        <w:t xml:space="preserve">(2005). </w:t>
      </w:r>
      <w:r w:rsidRPr="00352113">
        <w:rPr>
          <w:rFonts w:ascii="Times New Roman" w:hAnsi="Times New Roman" w:cs="Times New Roman"/>
          <w:i/>
          <w:iCs/>
          <w:sz w:val="24"/>
          <w:szCs w:val="24"/>
        </w:rPr>
        <w:t>The Reliable &amp; Clinical Change Generator for Windows (Professional Edition)</w:t>
      </w:r>
      <w:r w:rsidRPr="00352113">
        <w:rPr>
          <w:rFonts w:ascii="Times New Roman" w:hAnsi="Times New Roman" w:cs="Times New Roman"/>
          <w:sz w:val="24"/>
          <w:szCs w:val="24"/>
        </w:rPr>
        <w:t xml:space="preserve"> (Version 4) [Computer software]. Brain Sciences Institute, Swinburne University.</w:t>
      </w:r>
    </w:p>
    <w:p w14:paraId="77CE57F7"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 xml:space="preserve">El-Ashry, A. M., Hussein Ramadan Atta, M., Alsenany, S. A., Farghaly Abdelaliem, S. M., &amp; Abdelwahab Khedr, M. </w:t>
      </w:r>
      <w:r w:rsidRPr="00352113">
        <w:rPr>
          <w:rFonts w:ascii="Times New Roman" w:hAnsi="Times New Roman" w:cs="Times New Roman"/>
          <w:sz w:val="24"/>
          <w:szCs w:val="24"/>
        </w:rPr>
        <w:t xml:space="preserve">(2023). The Effect of Distress Tolerance Training on Problematic Internet Use and Psychological Wellbeing Among Faculty Nursing Students: A Randomized Control Trial. </w:t>
      </w:r>
      <w:r w:rsidRPr="00352113">
        <w:rPr>
          <w:rFonts w:ascii="Times New Roman" w:hAnsi="Times New Roman" w:cs="Times New Roman"/>
          <w:i/>
          <w:iCs/>
          <w:sz w:val="24"/>
          <w:szCs w:val="24"/>
        </w:rPr>
        <w:t>Psychology Research and Behavior Management</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6</w:t>
      </w:r>
      <w:r w:rsidRPr="00352113">
        <w:rPr>
          <w:rFonts w:ascii="Times New Roman" w:hAnsi="Times New Roman" w:cs="Times New Roman"/>
          <w:sz w:val="24"/>
          <w:szCs w:val="24"/>
        </w:rPr>
        <w:t>, 4015–4032. https://doi.org/10.2147/PRBM.S423194</w:t>
      </w:r>
    </w:p>
    <w:p w14:paraId="42118D07"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Evans, C., Margison, F., &amp; Barkham, M. </w:t>
      </w:r>
      <w:r w:rsidRPr="00352113">
        <w:rPr>
          <w:rFonts w:ascii="Times New Roman" w:hAnsi="Times New Roman" w:cs="Times New Roman"/>
          <w:sz w:val="24"/>
          <w:szCs w:val="24"/>
        </w:rPr>
        <w:t xml:space="preserve">(1998). The contribution of reliable and clinically significant change methods to evidence-based mental health. </w:t>
      </w:r>
      <w:r w:rsidRPr="00352113">
        <w:rPr>
          <w:rFonts w:ascii="Times New Roman" w:hAnsi="Times New Roman" w:cs="Times New Roman"/>
          <w:i/>
          <w:iCs/>
          <w:sz w:val="24"/>
          <w:szCs w:val="24"/>
        </w:rPr>
        <w:t>Evidence Based Mental Health</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w:t>
      </w:r>
      <w:r w:rsidRPr="00352113">
        <w:rPr>
          <w:rFonts w:ascii="Times New Roman" w:hAnsi="Times New Roman" w:cs="Times New Roman"/>
          <w:sz w:val="24"/>
          <w:szCs w:val="24"/>
        </w:rPr>
        <w:t>, 70–72. https://doi.org/10.1136/ebmh.1.3.70</w:t>
      </w:r>
    </w:p>
    <w:p w14:paraId="365C1E7C"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Fowler, J. C., Charak, R., Elhai, J. D., Allen, J. G., Frueh, B. C., &amp; Oldham, J. M. </w:t>
      </w:r>
      <w:r w:rsidRPr="00352113">
        <w:rPr>
          <w:rFonts w:ascii="Times New Roman" w:hAnsi="Times New Roman" w:cs="Times New Roman"/>
          <w:sz w:val="24"/>
          <w:szCs w:val="24"/>
        </w:rPr>
        <w:t xml:space="preserve">(2014). Construct validity and factor structure of the difficulties in Emotion Regulation Scale among adults with severe mental illness. </w:t>
      </w:r>
      <w:r w:rsidRPr="00352113">
        <w:rPr>
          <w:rFonts w:ascii="Times New Roman" w:hAnsi="Times New Roman" w:cs="Times New Roman"/>
          <w:i/>
          <w:iCs/>
          <w:sz w:val="24"/>
          <w:szCs w:val="24"/>
        </w:rPr>
        <w:t>Journal of Psychiatric Research</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58</w:t>
      </w:r>
      <w:r w:rsidRPr="00352113">
        <w:rPr>
          <w:rFonts w:ascii="Times New Roman" w:hAnsi="Times New Roman" w:cs="Times New Roman"/>
          <w:sz w:val="24"/>
          <w:szCs w:val="24"/>
        </w:rPr>
        <w:t>, 175–180. https://doi.org/10.1016/j.jpsychires.2014.07.029</w:t>
      </w:r>
    </w:p>
    <w:p w14:paraId="070A45D4"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Gratz, K., &amp; Roemer, L. </w:t>
      </w:r>
      <w:r w:rsidRPr="00352113">
        <w:rPr>
          <w:rFonts w:ascii="Times New Roman" w:hAnsi="Times New Roman" w:cs="Times New Roman"/>
          <w:sz w:val="24"/>
          <w:szCs w:val="24"/>
        </w:rPr>
        <w:t xml:space="preserve">(2004). Multidimensional assessment of emotion regulation and dysregulation: Development, factor structure, and initial validation of the difficulties in emotion regulation scale. </w:t>
      </w:r>
      <w:r w:rsidRPr="00352113">
        <w:rPr>
          <w:rFonts w:ascii="Times New Roman" w:hAnsi="Times New Roman" w:cs="Times New Roman"/>
          <w:i/>
          <w:iCs/>
          <w:sz w:val="24"/>
          <w:szCs w:val="24"/>
        </w:rPr>
        <w:t>Journal of Psychopathology and Behavioral Assessment</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26</w:t>
      </w:r>
      <w:r w:rsidRPr="00352113">
        <w:rPr>
          <w:rFonts w:ascii="Times New Roman" w:hAnsi="Times New Roman" w:cs="Times New Roman"/>
          <w:sz w:val="24"/>
          <w:szCs w:val="24"/>
        </w:rPr>
        <w:t>(1), 41–54.</w:t>
      </w:r>
    </w:p>
    <w:p w14:paraId="30259422"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Jacobson, N. S., &amp; Truax, P.</w:t>
      </w:r>
      <w:r w:rsidRPr="00352113">
        <w:rPr>
          <w:rFonts w:ascii="Times New Roman" w:hAnsi="Times New Roman" w:cs="Times New Roman"/>
          <w:sz w:val="24"/>
          <w:szCs w:val="24"/>
        </w:rPr>
        <w:t xml:space="preserve"> (1991). Clinical significance: A statistical approach to defining meaningful change in psychotherapy research. </w:t>
      </w:r>
      <w:r w:rsidRPr="00352113">
        <w:rPr>
          <w:rFonts w:ascii="Times New Roman" w:hAnsi="Times New Roman" w:cs="Times New Roman"/>
          <w:i/>
          <w:iCs/>
          <w:sz w:val="24"/>
          <w:szCs w:val="24"/>
        </w:rPr>
        <w:t>Journal of Consulting and Clinical Psycholog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59</w:t>
      </w:r>
      <w:r w:rsidRPr="00352113">
        <w:rPr>
          <w:rFonts w:ascii="Times New Roman" w:hAnsi="Times New Roman" w:cs="Times New Roman"/>
          <w:sz w:val="24"/>
          <w:szCs w:val="24"/>
        </w:rPr>
        <w:t>(1), 12–19. https://doi.org/10.1037/0022-006X.59.1.12</w:t>
      </w:r>
    </w:p>
    <w:p w14:paraId="2CB0A615"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lastRenderedPageBreak/>
        <w:t>Kroenke, K., Spitzer, R. L., &amp; Williams, J. B.</w:t>
      </w:r>
      <w:r w:rsidRPr="00352113">
        <w:rPr>
          <w:rFonts w:ascii="Times New Roman" w:hAnsi="Times New Roman" w:cs="Times New Roman"/>
          <w:sz w:val="24"/>
          <w:szCs w:val="24"/>
        </w:rPr>
        <w:t xml:space="preserve"> (2001). The PHQ-9: Validity of a brief depression severity measure. </w:t>
      </w:r>
      <w:r w:rsidRPr="00352113">
        <w:rPr>
          <w:rFonts w:ascii="Times New Roman" w:hAnsi="Times New Roman" w:cs="Times New Roman"/>
          <w:i/>
          <w:iCs/>
          <w:sz w:val="24"/>
          <w:szCs w:val="24"/>
        </w:rPr>
        <w:t>Journal of General Internal Medicine</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6</w:t>
      </w:r>
      <w:r w:rsidRPr="00352113">
        <w:rPr>
          <w:rFonts w:ascii="Times New Roman" w:hAnsi="Times New Roman" w:cs="Times New Roman"/>
          <w:sz w:val="24"/>
          <w:szCs w:val="24"/>
        </w:rPr>
        <w:t>, 606–613.</w:t>
      </w:r>
    </w:p>
    <w:p w14:paraId="0FE04348"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Lambert, M. J., &amp; Bailey, R. J. </w:t>
      </w:r>
      <w:r w:rsidRPr="00352113">
        <w:rPr>
          <w:rFonts w:ascii="Times New Roman" w:hAnsi="Times New Roman" w:cs="Times New Roman"/>
          <w:sz w:val="24"/>
          <w:szCs w:val="24"/>
        </w:rPr>
        <w:t xml:space="preserve">(2012). Measures of clinically significant change. In H. Cooper (Ed.), </w:t>
      </w:r>
      <w:r w:rsidRPr="00352113">
        <w:rPr>
          <w:rFonts w:ascii="Times New Roman" w:hAnsi="Times New Roman" w:cs="Times New Roman"/>
          <w:i/>
          <w:iCs/>
          <w:sz w:val="24"/>
          <w:szCs w:val="24"/>
        </w:rPr>
        <w:t xml:space="preserve">APA handbook of research methods in psychology: Vol. 3. Data analysis and research publication </w:t>
      </w:r>
      <w:r w:rsidRPr="00352113">
        <w:rPr>
          <w:rFonts w:ascii="Times New Roman" w:hAnsi="Times New Roman" w:cs="Times New Roman"/>
          <w:sz w:val="24"/>
          <w:szCs w:val="24"/>
        </w:rPr>
        <w:t>(pp. 147–160). American Psychological Association. https://doi.org/10.1037/13621-007</w:t>
      </w:r>
    </w:p>
    <w:p w14:paraId="2981D7DB"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Langdon, K. J., Scherzer, C., Ramsey, S., Carey, K., Rich, J., &amp; Ranney, M. L.</w:t>
      </w:r>
      <w:r w:rsidRPr="00352113">
        <w:rPr>
          <w:rFonts w:ascii="Times New Roman" w:hAnsi="Times New Roman" w:cs="Times New Roman"/>
          <w:sz w:val="24"/>
          <w:szCs w:val="24"/>
        </w:rPr>
        <w:t xml:space="preserve"> (2021). Feasibility and acceptability of a digital health intervention to promote engagement in and adherence to medication for opioid use disorder. </w:t>
      </w:r>
      <w:r w:rsidRPr="00352113">
        <w:rPr>
          <w:rFonts w:ascii="Times New Roman" w:hAnsi="Times New Roman" w:cs="Times New Roman"/>
          <w:i/>
          <w:iCs/>
          <w:sz w:val="24"/>
          <w:szCs w:val="24"/>
        </w:rPr>
        <w:t>Journal of Substance Abuse Treatment</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31</w:t>
      </w:r>
      <w:r w:rsidRPr="00352113">
        <w:rPr>
          <w:rFonts w:ascii="Times New Roman" w:hAnsi="Times New Roman" w:cs="Times New Roman"/>
          <w:sz w:val="24"/>
          <w:szCs w:val="24"/>
        </w:rPr>
        <w:t>, 108538. https://doi.org/10.1016/j.jsat.2021.108538</w:t>
      </w:r>
    </w:p>
    <w:p w14:paraId="7542B6F6"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Linehan, M. M. </w:t>
      </w:r>
      <w:r w:rsidRPr="00352113">
        <w:rPr>
          <w:rFonts w:ascii="Times New Roman" w:hAnsi="Times New Roman" w:cs="Times New Roman"/>
          <w:sz w:val="24"/>
          <w:szCs w:val="24"/>
        </w:rPr>
        <w:t xml:space="preserve">(1993). </w:t>
      </w:r>
      <w:r w:rsidRPr="00352113">
        <w:rPr>
          <w:rFonts w:ascii="Times New Roman" w:hAnsi="Times New Roman" w:cs="Times New Roman"/>
          <w:i/>
          <w:iCs/>
          <w:sz w:val="24"/>
          <w:szCs w:val="24"/>
        </w:rPr>
        <w:t>Skills Training Manual for Treating Borderline Personality Disorder</w:t>
      </w:r>
      <w:r w:rsidRPr="00352113">
        <w:rPr>
          <w:rFonts w:ascii="Times New Roman" w:hAnsi="Times New Roman" w:cs="Times New Roman"/>
          <w:sz w:val="24"/>
          <w:szCs w:val="24"/>
        </w:rPr>
        <w:t>. Guilford Press.</w:t>
      </w:r>
    </w:p>
    <w:p w14:paraId="1B71E35F"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Macatee, R. J., Albanese, B. J., Okey, S. A., Afshar, K., Carr, M., Rosenthal, M. Z., Schmidt, N. B., &amp; Cougle, J. R. </w:t>
      </w:r>
      <w:r w:rsidRPr="00352113">
        <w:rPr>
          <w:rFonts w:ascii="Times New Roman" w:hAnsi="Times New Roman" w:cs="Times New Roman"/>
          <w:sz w:val="24"/>
          <w:szCs w:val="24"/>
        </w:rPr>
        <w:t>(2021). Impact of a computerized intervention for high distress intolerance on cannabis use outcomes: A randomized controlled trial. Journal of Substance Abuse Treatment, 121, 108194. https://doi.org/10.1016/j.jsat.2020.108194</w:t>
      </w:r>
    </w:p>
    <w:p w14:paraId="7B2C6B7B"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McManus, S., Bebbington, P., Jenkins, R., &amp; Brugha, T. (2016). </w:t>
      </w:r>
      <w:r w:rsidRPr="00352113">
        <w:rPr>
          <w:rFonts w:ascii="Times New Roman" w:hAnsi="Times New Roman" w:cs="Times New Roman"/>
          <w:sz w:val="24"/>
          <w:szCs w:val="24"/>
        </w:rPr>
        <w:t>Mental health and wellbeing in England: Adult Psychiatric Morbidity Survey 2014. NatCen Social Research; Department of Health Sciences, University of Leicester; NHS Digital.</w:t>
      </w:r>
      <w:r w:rsidRPr="00352113">
        <w:t xml:space="preserve"> </w:t>
      </w:r>
      <w:r w:rsidRPr="00352113">
        <w:rPr>
          <w:rFonts w:ascii="Times New Roman" w:hAnsi="Times New Roman" w:cs="Times New Roman"/>
          <w:sz w:val="24"/>
          <w:szCs w:val="24"/>
        </w:rPr>
        <w:t xml:space="preserve">https://www.gov.uk/government/statistics/adult-psychiatric-morbidity-survey-mental-health-and-wellbeing-england-2014 </w:t>
      </w:r>
    </w:p>
    <w:p w14:paraId="722441D2"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lastRenderedPageBreak/>
        <w:t xml:space="preserve">Miranda, C., Matheson, B., Datta, N., Whyte, A., Yang, H.-J., Schmiedmayer, P., Ravi, V., Aalami, O., &amp; Lock, J. </w:t>
      </w:r>
      <w:r w:rsidRPr="00352113">
        <w:rPr>
          <w:rFonts w:ascii="Times New Roman" w:hAnsi="Times New Roman" w:cs="Times New Roman"/>
          <w:sz w:val="24"/>
          <w:szCs w:val="24"/>
        </w:rPr>
        <w:t xml:space="preserve">(2025). Enhancing Distress Tolerance Skills in Adolescents With Anorexia Nervosa Through the BALANCE Mobile App: Feasibility and Acceptability Study. </w:t>
      </w:r>
      <w:r w:rsidRPr="00352113">
        <w:rPr>
          <w:rFonts w:ascii="Times New Roman" w:hAnsi="Times New Roman" w:cs="Times New Roman"/>
          <w:i/>
          <w:iCs/>
          <w:sz w:val="24"/>
          <w:szCs w:val="24"/>
        </w:rPr>
        <w:t>JMIR Formative Research</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9</w:t>
      </w:r>
      <w:r w:rsidRPr="00352113">
        <w:rPr>
          <w:rFonts w:ascii="Times New Roman" w:hAnsi="Times New Roman" w:cs="Times New Roman"/>
          <w:sz w:val="24"/>
          <w:szCs w:val="24"/>
        </w:rPr>
        <w:t>, e70278. https://doi.org/10.2196/70278</w:t>
      </w:r>
    </w:p>
    <w:p w14:paraId="73FE041B" w14:textId="77777777" w:rsidR="00352113" w:rsidRPr="00352113" w:rsidRDefault="00352113" w:rsidP="00352113">
      <w:pPr>
        <w:pStyle w:val="Bibliography"/>
        <w:spacing w:line="480" w:lineRule="auto"/>
        <w:rPr>
          <w:rFonts w:ascii="Times New Roman" w:hAnsi="Times New Roman" w:cs="Times New Roman"/>
          <w:sz w:val="24"/>
          <w:szCs w:val="24"/>
        </w:rPr>
      </w:pPr>
      <w:r w:rsidRPr="00352113">
        <w:rPr>
          <w:rStyle w:val="Strong"/>
          <w:rFonts w:ascii="Times New Roman" w:hAnsi="Times New Roman" w:cs="Times New Roman"/>
          <w:sz w:val="24"/>
          <w:szCs w:val="24"/>
        </w:rPr>
        <w:t>Morley, S., &amp; Dowzer, C. N.</w:t>
      </w:r>
      <w:r w:rsidRPr="00352113">
        <w:rPr>
          <w:rStyle w:val="Strong"/>
          <w:rFonts w:ascii="Times New Roman" w:hAnsi="Times New Roman" w:cs="Times New Roman"/>
          <w:b w:val="0"/>
          <w:bCs w:val="0"/>
          <w:sz w:val="24"/>
          <w:szCs w:val="24"/>
        </w:rPr>
        <w:t xml:space="preserve"> (2014).</w:t>
      </w:r>
      <w:r w:rsidRPr="00352113">
        <w:rPr>
          <w:rFonts w:ascii="Times New Roman" w:hAnsi="Times New Roman" w:cs="Times New Roman"/>
          <w:sz w:val="24"/>
          <w:szCs w:val="24"/>
        </w:rPr>
        <w:t xml:space="preserve"> </w:t>
      </w:r>
      <w:r w:rsidRPr="00352113">
        <w:rPr>
          <w:rStyle w:val="Emphasis"/>
          <w:rFonts w:ascii="Times New Roman" w:hAnsi="Times New Roman" w:cs="Times New Roman"/>
          <w:sz w:val="24"/>
          <w:szCs w:val="24"/>
        </w:rPr>
        <w:t>Manual for the Leeds Reliable Change Indicator: Simple Excel™ applications for the analysis of individual patient and group data.</w:t>
      </w:r>
      <w:r w:rsidRPr="00352113">
        <w:rPr>
          <w:rFonts w:ascii="Times New Roman" w:hAnsi="Times New Roman" w:cs="Times New Roman"/>
          <w:sz w:val="24"/>
          <w:szCs w:val="24"/>
        </w:rPr>
        <w:t xml:space="preserve"> University of Leeds </w:t>
      </w:r>
    </w:p>
    <w:p w14:paraId="72F07285"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Morrison, N. R., Chang, M.-Y., Xie, A., &amp; Kim, Y.</w:t>
      </w:r>
      <w:r w:rsidRPr="00352113">
        <w:rPr>
          <w:rFonts w:ascii="Times New Roman" w:hAnsi="Times New Roman" w:cs="Times New Roman"/>
          <w:sz w:val="24"/>
          <w:szCs w:val="24"/>
        </w:rPr>
        <w:t xml:space="preserve"> (2025). The modern role of paraprofessionals in delivering brief psychological interventions. </w:t>
      </w:r>
      <w:r w:rsidRPr="00352113">
        <w:rPr>
          <w:rFonts w:ascii="Times New Roman" w:hAnsi="Times New Roman" w:cs="Times New Roman"/>
          <w:i/>
          <w:iCs/>
          <w:sz w:val="24"/>
          <w:szCs w:val="24"/>
        </w:rPr>
        <w:t>Counselling and Psychotherapy Research</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25</w:t>
      </w:r>
      <w:r w:rsidRPr="00352113">
        <w:rPr>
          <w:rFonts w:ascii="Times New Roman" w:hAnsi="Times New Roman" w:cs="Times New Roman"/>
          <w:sz w:val="24"/>
          <w:szCs w:val="24"/>
        </w:rPr>
        <w:t>(2), e12854. https://doi.org/10.1002/capr.12854</w:t>
      </w:r>
    </w:p>
    <w:p w14:paraId="0D665C1E"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Mundt, J. C., Marks, I. M., Shear, M. K., &amp; Greist, J. H. </w:t>
      </w:r>
      <w:r w:rsidRPr="00352113">
        <w:rPr>
          <w:rFonts w:ascii="Times New Roman" w:hAnsi="Times New Roman" w:cs="Times New Roman"/>
          <w:sz w:val="24"/>
          <w:szCs w:val="24"/>
        </w:rPr>
        <w:t xml:space="preserve">(2002). The Work and Social Adjustment Scale: A simple measure of impairment in functioning. </w:t>
      </w:r>
      <w:r w:rsidRPr="00352113">
        <w:rPr>
          <w:rFonts w:ascii="Times New Roman" w:hAnsi="Times New Roman" w:cs="Times New Roman"/>
          <w:i/>
          <w:iCs/>
          <w:sz w:val="24"/>
          <w:szCs w:val="24"/>
        </w:rPr>
        <w:t>British Journal of Psychiatr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80</w:t>
      </w:r>
      <w:r w:rsidRPr="00352113">
        <w:rPr>
          <w:rFonts w:ascii="Times New Roman" w:hAnsi="Times New Roman" w:cs="Times New Roman"/>
          <w:sz w:val="24"/>
          <w:szCs w:val="24"/>
        </w:rPr>
        <w:t>, 461–464. https://doi.org/10.1192/bjp.180.5.461</w:t>
      </w:r>
    </w:p>
    <w:p w14:paraId="2AE8B1DB"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Neacsiu, A. D., Rizvi, S. L., &amp; Linehan, M. </w:t>
      </w:r>
      <w:r w:rsidRPr="00352113">
        <w:rPr>
          <w:rFonts w:ascii="Times New Roman" w:hAnsi="Times New Roman" w:cs="Times New Roman"/>
          <w:sz w:val="24"/>
          <w:szCs w:val="24"/>
        </w:rPr>
        <w:t xml:space="preserve">(2010). Dialectical behavior therapy skills use as a mediator and outcome of treatment for borderline personality disorder. </w:t>
      </w:r>
      <w:r w:rsidRPr="00352113">
        <w:rPr>
          <w:rFonts w:ascii="Times New Roman" w:hAnsi="Times New Roman" w:cs="Times New Roman"/>
          <w:i/>
          <w:iCs/>
          <w:sz w:val="24"/>
          <w:szCs w:val="24"/>
        </w:rPr>
        <w:t>Behaviour Research and Therap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48</w:t>
      </w:r>
      <w:r w:rsidRPr="00352113">
        <w:rPr>
          <w:rFonts w:ascii="Times New Roman" w:hAnsi="Times New Roman" w:cs="Times New Roman"/>
          <w:sz w:val="24"/>
          <w:szCs w:val="24"/>
        </w:rPr>
        <w:t>, 832–839.</w:t>
      </w:r>
    </w:p>
    <w:p w14:paraId="3BFBF8EC" w14:textId="77777777" w:rsidR="00352113" w:rsidRPr="00352113" w:rsidRDefault="00352113" w:rsidP="00352113">
      <w:pPr>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Nolen-Hoeksema, S., &amp; Aldao, A. </w:t>
      </w:r>
      <w:r w:rsidRPr="00352113">
        <w:rPr>
          <w:rFonts w:ascii="Times New Roman" w:hAnsi="Times New Roman" w:cs="Times New Roman"/>
          <w:sz w:val="24"/>
          <w:szCs w:val="24"/>
        </w:rPr>
        <w:t xml:space="preserve">(2011). Gender and age differences in emotion regulation strategies and their relationship to depressive symptoms. </w:t>
      </w:r>
      <w:r w:rsidRPr="00352113">
        <w:rPr>
          <w:rFonts w:ascii="Times New Roman" w:hAnsi="Times New Roman" w:cs="Times New Roman"/>
          <w:i/>
          <w:iCs/>
          <w:sz w:val="24"/>
          <w:szCs w:val="24"/>
        </w:rPr>
        <w:t>Personality and Individual Differences, 51</w:t>
      </w:r>
      <w:r w:rsidRPr="00352113">
        <w:rPr>
          <w:rFonts w:ascii="Times New Roman" w:hAnsi="Times New Roman" w:cs="Times New Roman"/>
          <w:sz w:val="24"/>
          <w:szCs w:val="24"/>
        </w:rPr>
        <w:t>, 704–708. http://dx.doi.org/10.1016/j. paid.2011.06.012.</w:t>
      </w:r>
    </w:p>
    <w:p w14:paraId="4C8951D2" w14:textId="77777777" w:rsidR="00352113" w:rsidRPr="00352113" w:rsidRDefault="00352113" w:rsidP="00352113">
      <w:pPr>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NHS England Digital. </w:t>
      </w:r>
      <w:r w:rsidRPr="00352113">
        <w:rPr>
          <w:rFonts w:ascii="Times New Roman" w:hAnsi="Times New Roman" w:cs="Times New Roman"/>
          <w:sz w:val="24"/>
          <w:szCs w:val="24"/>
        </w:rPr>
        <w:t>(2022). Psychological Therapies, Annual report on the use of IAPT services, 2021-22. NHS England Digital. https://digital.nhs.uk/data-and-</w:t>
      </w:r>
      <w:r w:rsidRPr="00352113">
        <w:rPr>
          <w:rFonts w:ascii="Times New Roman" w:hAnsi="Times New Roman" w:cs="Times New Roman"/>
          <w:sz w:val="24"/>
          <w:szCs w:val="24"/>
        </w:rPr>
        <w:lastRenderedPageBreak/>
        <w:t>information/publications/statistical/psychological-therapies-annual-reports-on-the-use-of-iapt-services/annual-report-2021-22</w:t>
      </w:r>
    </w:p>
    <w:p w14:paraId="4B14C832"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Richards, D. A., Ekers, D., McMillan, D., Taylor, R. S., Byford, S., Warren, F. C., Barrett, B., Farrand, P. A., Gilbody, S., Kuyken, W., O’Mahen, H., Watkins, E. R., Wright, K. A., Hollon, S. D., Reed, N., Rhodes, S., Fletcher, E., &amp; Finning, K.</w:t>
      </w:r>
      <w:r w:rsidRPr="00352113">
        <w:rPr>
          <w:rFonts w:ascii="Times New Roman" w:hAnsi="Times New Roman" w:cs="Times New Roman"/>
          <w:sz w:val="24"/>
          <w:szCs w:val="24"/>
        </w:rPr>
        <w:t xml:space="preserve"> (2016). Cost and Outcome of Behavioural Activation versus Cognitive Behavioural Therapy for Depression (COBRA): A randomised, controlled, non-inferiority trial. </w:t>
      </w:r>
      <w:r w:rsidRPr="00352113">
        <w:rPr>
          <w:rFonts w:ascii="Times New Roman" w:hAnsi="Times New Roman" w:cs="Times New Roman"/>
          <w:i/>
          <w:iCs/>
          <w:sz w:val="24"/>
          <w:szCs w:val="24"/>
        </w:rPr>
        <w:t>Lancet (London, England)</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388</w:t>
      </w:r>
      <w:r w:rsidRPr="00352113">
        <w:rPr>
          <w:rFonts w:ascii="Times New Roman" w:hAnsi="Times New Roman" w:cs="Times New Roman"/>
          <w:sz w:val="24"/>
          <w:szCs w:val="24"/>
        </w:rPr>
        <w:t>(10047), 871–880. https://doi.org/10.1016/S0140-6736(16)31140-0</w:t>
      </w:r>
    </w:p>
    <w:p w14:paraId="7750F702"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Roberts, K., Travers-Hill, E., Coker, S., Troup, J., Casey, S., Parkin, K., &amp; Kim, Y. </w:t>
      </w:r>
      <w:r w:rsidRPr="00352113">
        <w:rPr>
          <w:rFonts w:ascii="Times New Roman" w:hAnsi="Times New Roman" w:cs="Times New Roman"/>
          <w:sz w:val="24"/>
          <w:szCs w:val="24"/>
        </w:rPr>
        <w:t xml:space="preserve">(2021). Brief psychological interventions for anxiety and depression in a secondary care adult mental health service: An evaluation. </w:t>
      </w:r>
      <w:r w:rsidRPr="00352113">
        <w:rPr>
          <w:rFonts w:ascii="Times New Roman" w:hAnsi="Times New Roman" w:cs="Times New Roman"/>
          <w:i/>
          <w:iCs/>
          <w:sz w:val="24"/>
          <w:szCs w:val="24"/>
        </w:rPr>
        <w:t>The Cognitive Behaviour Therapist</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4</w:t>
      </w:r>
      <w:r w:rsidRPr="00352113">
        <w:rPr>
          <w:rFonts w:ascii="Times New Roman" w:hAnsi="Times New Roman" w:cs="Times New Roman"/>
          <w:sz w:val="24"/>
          <w:szCs w:val="24"/>
        </w:rPr>
        <w:t>, e29. https://doi.org/10.1017/S1754470X21000258</w:t>
      </w:r>
    </w:p>
    <w:p w14:paraId="7821078D"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Sandín, B., Simons, J. S., &amp; Valiente, R. M. </w:t>
      </w:r>
      <w:r w:rsidRPr="00352113">
        <w:rPr>
          <w:rFonts w:ascii="Times New Roman" w:hAnsi="Times New Roman" w:cs="Times New Roman"/>
          <w:sz w:val="24"/>
          <w:szCs w:val="24"/>
        </w:rPr>
        <w:t xml:space="preserve">(2017). Psychometric properties of the spanish version of The Distress Tolerance Scale and its relationship with personality and psychopathological symptoms. </w:t>
      </w:r>
      <w:r w:rsidRPr="00352113">
        <w:rPr>
          <w:rFonts w:ascii="Times New Roman" w:hAnsi="Times New Roman" w:cs="Times New Roman"/>
          <w:i/>
          <w:iCs/>
          <w:sz w:val="24"/>
          <w:szCs w:val="24"/>
        </w:rPr>
        <w:t>Psicothema</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29.3</w:t>
      </w:r>
      <w:r w:rsidRPr="00352113">
        <w:rPr>
          <w:rFonts w:ascii="Times New Roman" w:hAnsi="Times New Roman" w:cs="Times New Roman"/>
          <w:sz w:val="24"/>
          <w:szCs w:val="24"/>
        </w:rPr>
        <w:t>, 421–428. https://doi.org/10.7334/psicothema2016.239</w:t>
      </w:r>
    </w:p>
    <w:p w14:paraId="262BA7EE"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Saulsman, L., &amp; Nathan, P.</w:t>
      </w:r>
      <w:r w:rsidRPr="00352113">
        <w:rPr>
          <w:rFonts w:ascii="Times New Roman" w:hAnsi="Times New Roman" w:cs="Times New Roman"/>
          <w:sz w:val="24"/>
          <w:szCs w:val="24"/>
        </w:rPr>
        <w:t xml:space="preserve"> (2012). </w:t>
      </w:r>
      <w:r w:rsidRPr="00352113">
        <w:rPr>
          <w:rFonts w:ascii="Times New Roman" w:hAnsi="Times New Roman" w:cs="Times New Roman"/>
          <w:i/>
          <w:iCs/>
          <w:sz w:val="24"/>
          <w:szCs w:val="24"/>
        </w:rPr>
        <w:t>Facing Your Feelings: Learning to Tolerate Distress</w:t>
      </w:r>
      <w:r w:rsidRPr="00352113">
        <w:rPr>
          <w:rFonts w:ascii="Times New Roman" w:hAnsi="Times New Roman" w:cs="Times New Roman"/>
          <w:sz w:val="24"/>
          <w:szCs w:val="24"/>
        </w:rPr>
        <w:t>. Centre for Clinical Interventions, Perth, Australia. http://www.cci.health.wa.gov.au/resources/infopax.cfm?Info_ID=54</w:t>
      </w:r>
    </w:p>
    <w:p w14:paraId="73D62B1A"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Scholten, W., Seldenrijk, A., Hoogendoorn, A., Bosman, R., Muntingh, A., Karyotaki, E., Andersson, G., Berger, T., Carlbring, P., Furmark, T., Bouchard, S., Goldin, P., Kampmann, I., Morina, N., Kocovski, N., Leibing, E., Leichsenring, F., Stolz, </w:t>
      </w:r>
      <w:r w:rsidRPr="00352113">
        <w:rPr>
          <w:rFonts w:ascii="Times New Roman" w:hAnsi="Times New Roman" w:cs="Times New Roman"/>
          <w:b/>
          <w:bCs/>
          <w:sz w:val="24"/>
          <w:szCs w:val="24"/>
        </w:rPr>
        <w:lastRenderedPageBreak/>
        <w:t xml:space="preserve">T., van Balkom, A., &amp; Batelaan, N. </w:t>
      </w:r>
      <w:r w:rsidRPr="00352113">
        <w:rPr>
          <w:rFonts w:ascii="Times New Roman" w:hAnsi="Times New Roman" w:cs="Times New Roman"/>
          <w:sz w:val="24"/>
          <w:szCs w:val="24"/>
        </w:rPr>
        <w:t xml:space="preserve">(2023). Baseline Severity as a Moderator of the Waiting List–Controlled Association of Cognitive Behavioral Therapy with Symptom Change in Social Anxiety Disorder: A Systematic Review and Individual Patient Data Meta-analysis. </w:t>
      </w:r>
      <w:r w:rsidRPr="00352113">
        <w:rPr>
          <w:rFonts w:ascii="Times New Roman" w:hAnsi="Times New Roman" w:cs="Times New Roman"/>
          <w:i/>
          <w:iCs/>
          <w:sz w:val="24"/>
          <w:szCs w:val="24"/>
        </w:rPr>
        <w:t>JAMA Psychiatr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80</w:t>
      </w:r>
      <w:r w:rsidRPr="00352113">
        <w:rPr>
          <w:rFonts w:ascii="Times New Roman" w:hAnsi="Times New Roman" w:cs="Times New Roman"/>
          <w:sz w:val="24"/>
          <w:szCs w:val="24"/>
        </w:rPr>
        <w:t>(8), 822–831. https://doi.org/10.1001/jamapsychiatry.2023.1291</w:t>
      </w:r>
    </w:p>
    <w:p w14:paraId="7A4075E2"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Simons, J. S., &amp; Gaher, R. M.</w:t>
      </w:r>
      <w:r w:rsidRPr="00352113">
        <w:rPr>
          <w:rFonts w:ascii="Times New Roman" w:hAnsi="Times New Roman" w:cs="Times New Roman"/>
          <w:sz w:val="24"/>
          <w:szCs w:val="24"/>
        </w:rPr>
        <w:t xml:space="preserve"> (2005). </w:t>
      </w:r>
      <w:r w:rsidRPr="00352113">
        <w:rPr>
          <w:rFonts w:ascii="Times New Roman" w:hAnsi="Times New Roman" w:cs="Times New Roman"/>
          <w:i/>
          <w:iCs/>
          <w:sz w:val="24"/>
          <w:szCs w:val="24"/>
        </w:rPr>
        <w:t>Distress Tolerance Scale (DTS) [Database record]</w:t>
      </w:r>
      <w:r w:rsidRPr="00352113">
        <w:rPr>
          <w:rFonts w:ascii="Times New Roman" w:hAnsi="Times New Roman" w:cs="Times New Roman"/>
          <w:sz w:val="24"/>
          <w:szCs w:val="24"/>
        </w:rPr>
        <w:t>. APA PsycTests. https://doi.org/10.1037/t13498-000</w:t>
      </w:r>
    </w:p>
    <w:p w14:paraId="15F75F9B"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Singla, D. R., Kohrt, B. A., Murray, L. K., Anand, A., Chorpita, B. F., &amp; Patel, V.</w:t>
      </w:r>
      <w:r w:rsidRPr="00352113">
        <w:rPr>
          <w:rFonts w:ascii="Times New Roman" w:hAnsi="Times New Roman" w:cs="Times New Roman"/>
          <w:sz w:val="24"/>
          <w:szCs w:val="24"/>
        </w:rPr>
        <w:t xml:space="preserve"> (2017). Psychological Treatments for the World: Lessons from Low- and Middle-Income Countries. </w:t>
      </w:r>
      <w:r w:rsidRPr="00352113">
        <w:rPr>
          <w:rFonts w:ascii="Times New Roman" w:hAnsi="Times New Roman" w:cs="Times New Roman"/>
          <w:i/>
          <w:iCs/>
          <w:sz w:val="24"/>
          <w:szCs w:val="24"/>
        </w:rPr>
        <w:t>Annual Review of Clinical Psycholog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3</w:t>
      </w:r>
      <w:r w:rsidRPr="00352113">
        <w:rPr>
          <w:rFonts w:ascii="Times New Roman" w:hAnsi="Times New Roman" w:cs="Times New Roman"/>
          <w:sz w:val="24"/>
          <w:szCs w:val="24"/>
        </w:rPr>
        <w:t>, 149–181. https://doi.org/10.1146/annurev-clinpsy-032816-045217</w:t>
      </w:r>
    </w:p>
    <w:p w14:paraId="4E1B8491"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Spitzer, R. L., Kroenke, K., Williams, J. B., &amp; Lowe, B. </w:t>
      </w:r>
      <w:r w:rsidRPr="00352113">
        <w:rPr>
          <w:rFonts w:ascii="Times New Roman" w:hAnsi="Times New Roman" w:cs="Times New Roman"/>
          <w:sz w:val="24"/>
          <w:szCs w:val="24"/>
        </w:rPr>
        <w:t xml:space="preserve">(2006). A brief measure for assessing generalized anxiety disorder: The GAD-7. </w:t>
      </w:r>
      <w:r w:rsidRPr="00352113">
        <w:rPr>
          <w:rFonts w:ascii="Times New Roman" w:hAnsi="Times New Roman" w:cs="Times New Roman"/>
          <w:i/>
          <w:iCs/>
          <w:sz w:val="24"/>
          <w:szCs w:val="24"/>
        </w:rPr>
        <w:t>Archives of Internal Medicine</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66</w:t>
      </w:r>
      <w:r w:rsidRPr="00352113">
        <w:rPr>
          <w:rFonts w:ascii="Times New Roman" w:hAnsi="Times New Roman" w:cs="Times New Roman"/>
          <w:sz w:val="24"/>
          <w:szCs w:val="24"/>
        </w:rPr>
        <w:t>(10), 1092–1097. https://doi.org/10.1001/archinte.166.10.1092</w:t>
      </w:r>
    </w:p>
    <w:p w14:paraId="10B97E8D"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Swift, J., &amp; Greenberg, R.</w:t>
      </w:r>
      <w:r w:rsidRPr="00352113">
        <w:rPr>
          <w:rFonts w:ascii="Times New Roman" w:hAnsi="Times New Roman" w:cs="Times New Roman"/>
          <w:sz w:val="24"/>
          <w:szCs w:val="24"/>
        </w:rPr>
        <w:t xml:space="preserve"> (2012). Premature Discontinuation in Adult Psychotherapy: A Meta-Analysis. </w:t>
      </w:r>
      <w:r w:rsidRPr="00352113">
        <w:rPr>
          <w:rFonts w:ascii="Times New Roman" w:hAnsi="Times New Roman" w:cs="Times New Roman"/>
          <w:i/>
          <w:iCs/>
          <w:sz w:val="24"/>
          <w:szCs w:val="24"/>
        </w:rPr>
        <w:t>Journal of Consulting and Clinical Psycholog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80</w:t>
      </w:r>
      <w:r w:rsidRPr="00352113">
        <w:rPr>
          <w:rFonts w:ascii="Times New Roman" w:hAnsi="Times New Roman" w:cs="Times New Roman"/>
          <w:sz w:val="24"/>
          <w:szCs w:val="24"/>
        </w:rPr>
        <w:t>, 547–559. https://doi.org/10.1037/a0028226</w:t>
      </w:r>
    </w:p>
    <w:p w14:paraId="3738B2D3"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Uckelstam, C.-J., Philips, B., Holmqvist, R., &amp; Falkenström, F. </w:t>
      </w:r>
      <w:r w:rsidRPr="00352113">
        <w:rPr>
          <w:rFonts w:ascii="Times New Roman" w:hAnsi="Times New Roman" w:cs="Times New Roman"/>
          <w:sz w:val="24"/>
          <w:szCs w:val="24"/>
        </w:rPr>
        <w:t xml:space="preserve">(2019). Prediction of treatment outcome in psychotherapy by patient initial symptom distress profiles. </w:t>
      </w:r>
      <w:r w:rsidRPr="00352113">
        <w:rPr>
          <w:rFonts w:ascii="Times New Roman" w:hAnsi="Times New Roman" w:cs="Times New Roman"/>
          <w:i/>
          <w:iCs/>
          <w:sz w:val="24"/>
          <w:szCs w:val="24"/>
        </w:rPr>
        <w:t>Journal of Counseling Psycholog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66</w:t>
      </w:r>
      <w:r w:rsidRPr="00352113">
        <w:rPr>
          <w:rFonts w:ascii="Times New Roman" w:hAnsi="Times New Roman" w:cs="Times New Roman"/>
          <w:sz w:val="24"/>
          <w:szCs w:val="24"/>
        </w:rPr>
        <w:t>(6), 736–746. https://doi.org/10.1037/cou0000345</w:t>
      </w:r>
    </w:p>
    <w:p w14:paraId="15312D0F"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Ulusoy, V., Bilican, I., &amp; Gormez, A.</w:t>
      </w:r>
      <w:r w:rsidRPr="00352113">
        <w:rPr>
          <w:rFonts w:ascii="Times New Roman" w:hAnsi="Times New Roman" w:cs="Times New Roman"/>
          <w:sz w:val="24"/>
          <w:szCs w:val="24"/>
        </w:rPr>
        <w:t xml:space="preserve"> (2025). Effectiveness of an online dialectical behavior therapy skills training in adults with attention-deficit/hyperactivity disorder: A </w:t>
      </w:r>
      <w:r w:rsidRPr="00352113">
        <w:rPr>
          <w:rFonts w:ascii="Times New Roman" w:hAnsi="Times New Roman" w:cs="Times New Roman"/>
          <w:sz w:val="24"/>
          <w:szCs w:val="24"/>
        </w:rPr>
        <w:lastRenderedPageBreak/>
        <w:t xml:space="preserve">randomized controlled trial. </w:t>
      </w:r>
      <w:r w:rsidRPr="00352113">
        <w:rPr>
          <w:rFonts w:ascii="Times New Roman" w:hAnsi="Times New Roman" w:cs="Times New Roman"/>
          <w:i/>
          <w:iCs/>
          <w:sz w:val="24"/>
          <w:szCs w:val="24"/>
        </w:rPr>
        <w:t>Psychotherapy Research: Journal of the Society for Psychotherapy Research</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35</w:t>
      </w:r>
      <w:r w:rsidRPr="00352113">
        <w:rPr>
          <w:rFonts w:ascii="Times New Roman" w:hAnsi="Times New Roman" w:cs="Times New Roman"/>
          <w:sz w:val="24"/>
          <w:szCs w:val="24"/>
        </w:rPr>
        <w:t>(3), 469–485. https://doi.org/10.1080/10503307.2024.2311773</w:t>
      </w:r>
    </w:p>
    <w:p w14:paraId="1A9A5B37"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 xml:space="preserve">Vaingankar, J. A., Abdin, E., Chong, S. A., Sambasivam, R., Seow, E., Jeyagurunathan, A., Picco, L., Stewart-Brown, S., &amp; Subramaniam, M. </w:t>
      </w:r>
      <w:r w:rsidRPr="00352113">
        <w:rPr>
          <w:rFonts w:ascii="Times New Roman" w:hAnsi="Times New Roman" w:cs="Times New Roman"/>
          <w:sz w:val="24"/>
          <w:szCs w:val="24"/>
        </w:rPr>
        <w:t xml:space="preserve">(2017). Psychometric properties of the short Warwick Edinburgh mental well-being scale (SWEMWBS) in service users with schizophrenia, depression and anxiety spectrum disorders. </w:t>
      </w:r>
      <w:r w:rsidRPr="00352113">
        <w:rPr>
          <w:rFonts w:ascii="Times New Roman" w:hAnsi="Times New Roman" w:cs="Times New Roman"/>
          <w:i/>
          <w:iCs/>
          <w:sz w:val="24"/>
          <w:szCs w:val="24"/>
        </w:rPr>
        <w:t>Health and Quality of Life Outcomes</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5</w:t>
      </w:r>
      <w:r w:rsidRPr="00352113">
        <w:rPr>
          <w:rFonts w:ascii="Times New Roman" w:hAnsi="Times New Roman" w:cs="Times New Roman"/>
          <w:sz w:val="24"/>
          <w:szCs w:val="24"/>
        </w:rPr>
        <w:t>(1), 153. https://doi.org/10.1186/s12955-017-0728-3</w:t>
      </w:r>
    </w:p>
    <w:p w14:paraId="2EA9FA63"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van Ginneken, N., Tharyan, P., Lewin, S., Rao, G. N., Meera, S. M., Pian, J., Chandrashekar, S., &amp; Patel, V.</w:t>
      </w:r>
      <w:r w:rsidRPr="00352113">
        <w:rPr>
          <w:rFonts w:ascii="Times New Roman" w:hAnsi="Times New Roman" w:cs="Times New Roman"/>
          <w:sz w:val="24"/>
          <w:szCs w:val="24"/>
        </w:rPr>
        <w:t xml:space="preserve"> (2013). Non-specialist health worker interventions for the care of mental, neurological and substance-abuse disorders in low- and middle-income countries. </w:t>
      </w:r>
      <w:r w:rsidRPr="00352113">
        <w:rPr>
          <w:rFonts w:ascii="Times New Roman" w:hAnsi="Times New Roman" w:cs="Times New Roman"/>
          <w:i/>
          <w:iCs/>
          <w:sz w:val="24"/>
          <w:szCs w:val="24"/>
        </w:rPr>
        <w:t>The Cochrane Database of Systematic Reviews</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1</w:t>
      </w:r>
      <w:r w:rsidRPr="00352113">
        <w:rPr>
          <w:rFonts w:ascii="Times New Roman" w:hAnsi="Times New Roman" w:cs="Times New Roman"/>
          <w:sz w:val="24"/>
          <w:szCs w:val="24"/>
        </w:rPr>
        <w:t>, CD009149. https://doi.org/10.1002/14651858.CD009149.pub2</w:t>
      </w:r>
    </w:p>
    <w:p w14:paraId="49F784A7"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Wakefield, S., Kellett, S., Simmonds-Buckley, M., Stockton, D., Bradbury, A., &amp; Delgadillo, J.</w:t>
      </w:r>
      <w:r w:rsidRPr="00352113">
        <w:rPr>
          <w:rFonts w:ascii="Times New Roman" w:hAnsi="Times New Roman" w:cs="Times New Roman"/>
          <w:sz w:val="24"/>
          <w:szCs w:val="24"/>
        </w:rPr>
        <w:t xml:space="preserve"> (2021). Improving Access to Psychological Therapies (IAPT) in the United Kingdom: A systematic review and meta-analysis of 10-years of practice-based evidence. </w:t>
      </w:r>
      <w:r w:rsidRPr="00352113">
        <w:rPr>
          <w:rFonts w:ascii="Times New Roman" w:hAnsi="Times New Roman" w:cs="Times New Roman"/>
          <w:i/>
          <w:iCs/>
          <w:sz w:val="24"/>
          <w:szCs w:val="24"/>
        </w:rPr>
        <w:t>The British Journal of Clinical Psycholog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60</w:t>
      </w:r>
      <w:r w:rsidRPr="00352113">
        <w:rPr>
          <w:rFonts w:ascii="Times New Roman" w:hAnsi="Times New Roman" w:cs="Times New Roman"/>
          <w:sz w:val="24"/>
          <w:szCs w:val="24"/>
        </w:rPr>
        <w:t>(1), 1–37. https://doi.org/10.1111/bjc.12259</w:t>
      </w:r>
    </w:p>
    <w:p w14:paraId="37A8C898"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Wierzbicki, M., &amp; Pekarik, G.</w:t>
      </w:r>
      <w:r w:rsidRPr="00352113">
        <w:rPr>
          <w:rFonts w:ascii="Times New Roman" w:hAnsi="Times New Roman" w:cs="Times New Roman"/>
          <w:sz w:val="24"/>
          <w:szCs w:val="24"/>
        </w:rPr>
        <w:t xml:space="preserve"> (1993). A meta-analysis of psychotherapy dropout. </w:t>
      </w:r>
      <w:r w:rsidRPr="00352113">
        <w:rPr>
          <w:rFonts w:ascii="Times New Roman" w:hAnsi="Times New Roman" w:cs="Times New Roman"/>
          <w:i/>
          <w:iCs/>
          <w:sz w:val="24"/>
          <w:szCs w:val="24"/>
        </w:rPr>
        <w:t>Professional Psychology: Research and Practice</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24</w:t>
      </w:r>
      <w:r w:rsidRPr="00352113">
        <w:rPr>
          <w:rFonts w:ascii="Times New Roman" w:hAnsi="Times New Roman" w:cs="Times New Roman"/>
          <w:sz w:val="24"/>
          <w:szCs w:val="24"/>
        </w:rPr>
        <w:t>(2), 190–195. https://doi.org/10.1037/0735-7028.24.2.190</w:t>
      </w:r>
    </w:p>
    <w:p w14:paraId="61244576" w14:textId="77777777" w:rsidR="00352113" w:rsidRPr="00352113" w:rsidRDefault="00352113" w:rsidP="00352113">
      <w:pPr>
        <w:pStyle w:val="Bibliography"/>
        <w:spacing w:line="480" w:lineRule="auto"/>
        <w:ind w:left="709" w:hanging="709"/>
        <w:rPr>
          <w:rFonts w:ascii="Times New Roman" w:hAnsi="Times New Roman" w:cs="Times New Roman"/>
          <w:sz w:val="24"/>
          <w:szCs w:val="24"/>
        </w:rPr>
      </w:pPr>
      <w:r w:rsidRPr="00352113">
        <w:rPr>
          <w:rFonts w:ascii="Times New Roman" w:hAnsi="Times New Roman" w:cs="Times New Roman"/>
          <w:b/>
          <w:bCs/>
          <w:sz w:val="24"/>
          <w:szCs w:val="24"/>
        </w:rPr>
        <w:t>Wright, I., Travers-Hill, E., Gracey, F., Troup, J., Parkin, K., Casey, S., &amp; Kim, Y.</w:t>
      </w:r>
      <w:r w:rsidRPr="00352113">
        <w:rPr>
          <w:rFonts w:ascii="Times New Roman" w:hAnsi="Times New Roman" w:cs="Times New Roman"/>
          <w:sz w:val="24"/>
          <w:szCs w:val="24"/>
        </w:rPr>
        <w:t xml:space="preserve"> (2020). Brief psychological intervention for distress tolerance in an adult secondary </w:t>
      </w:r>
      <w:r w:rsidRPr="00352113">
        <w:rPr>
          <w:rFonts w:ascii="Times New Roman" w:hAnsi="Times New Roman" w:cs="Times New Roman"/>
          <w:sz w:val="24"/>
          <w:szCs w:val="24"/>
        </w:rPr>
        <w:lastRenderedPageBreak/>
        <w:t xml:space="preserve">care community mental health service: An evaluation. </w:t>
      </w:r>
      <w:r w:rsidRPr="00352113">
        <w:rPr>
          <w:rFonts w:ascii="Times New Roman" w:hAnsi="Times New Roman" w:cs="Times New Roman"/>
          <w:i/>
          <w:iCs/>
          <w:sz w:val="24"/>
          <w:szCs w:val="24"/>
        </w:rPr>
        <w:t>The Cognitive Behaviour Therapist</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13</w:t>
      </w:r>
      <w:r w:rsidRPr="00352113">
        <w:rPr>
          <w:rFonts w:ascii="Times New Roman" w:hAnsi="Times New Roman" w:cs="Times New Roman"/>
          <w:sz w:val="24"/>
          <w:szCs w:val="24"/>
        </w:rPr>
        <w:t>(E50). https://doi.org/10.1017/S1754470X20000513</w:t>
      </w:r>
    </w:p>
    <w:p w14:paraId="47899C54"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 xml:space="preserve">Yardley, P., McCall, A., Savage, A., &amp; Newton, R. </w:t>
      </w:r>
      <w:r w:rsidRPr="00352113">
        <w:rPr>
          <w:rFonts w:ascii="Times New Roman" w:hAnsi="Times New Roman" w:cs="Times New Roman"/>
          <w:sz w:val="24"/>
          <w:szCs w:val="24"/>
        </w:rPr>
        <w:t xml:space="preserve">(2019). Effectiveness of a brief intervention aimed at increasing distress tolerance for individuals in crisis or at risk of self-harm. </w:t>
      </w:r>
      <w:r w:rsidRPr="00352113">
        <w:rPr>
          <w:rFonts w:ascii="Times New Roman" w:hAnsi="Times New Roman" w:cs="Times New Roman"/>
          <w:i/>
          <w:iCs/>
          <w:sz w:val="24"/>
          <w:szCs w:val="24"/>
        </w:rPr>
        <w:t>Australasian Psychiatry</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27</w:t>
      </w:r>
      <w:r w:rsidRPr="00352113">
        <w:rPr>
          <w:rFonts w:ascii="Times New Roman" w:hAnsi="Times New Roman" w:cs="Times New Roman"/>
          <w:sz w:val="24"/>
          <w:szCs w:val="24"/>
        </w:rPr>
        <w:t>, 565–568.</w:t>
      </w:r>
    </w:p>
    <w:p w14:paraId="053F21E7" w14:textId="77777777" w:rsidR="00352113" w:rsidRPr="00352113" w:rsidRDefault="00352113" w:rsidP="00352113">
      <w:pPr>
        <w:pStyle w:val="Bibliography"/>
        <w:spacing w:line="480" w:lineRule="auto"/>
        <w:ind w:left="851" w:hanging="851"/>
        <w:rPr>
          <w:rFonts w:ascii="Times New Roman" w:hAnsi="Times New Roman" w:cs="Times New Roman"/>
          <w:sz w:val="24"/>
          <w:szCs w:val="24"/>
        </w:rPr>
      </w:pPr>
      <w:r w:rsidRPr="00352113">
        <w:rPr>
          <w:rFonts w:ascii="Times New Roman" w:hAnsi="Times New Roman" w:cs="Times New Roman"/>
          <w:b/>
          <w:bCs/>
          <w:sz w:val="24"/>
          <w:szCs w:val="24"/>
        </w:rPr>
        <w:t xml:space="preserve">Zvolensky, M. J., &amp; Hogan, J. </w:t>
      </w:r>
      <w:r w:rsidRPr="00352113">
        <w:rPr>
          <w:rFonts w:ascii="Times New Roman" w:hAnsi="Times New Roman" w:cs="Times New Roman"/>
          <w:sz w:val="24"/>
          <w:szCs w:val="24"/>
        </w:rPr>
        <w:t xml:space="preserve">(2013). Distress Tolerance and its Role in Psychopathology. </w:t>
      </w:r>
      <w:r w:rsidRPr="00352113">
        <w:rPr>
          <w:rFonts w:ascii="Times New Roman" w:hAnsi="Times New Roman" w:cs="Times New Roman"/>
          <w:i/>
          <w:iCs/>
          <w:sz w:val="24"/>
          <w:szCs w:val="24"/>
        </w:rPr>
        <w:t>Cognitive Therapy and Research</w:t>
      </w:r>
      <w:r w:rsidRPr="00352113">
        <w:rPr>
          <w:rFonts w:ascii="Times New Roman" w:hAnsi="Times New Roman" w:cs="Times New Roman"/>
          <w:sz w:val="24"/>
          <w:szCs w:val="24"/>
        </w:rPr>
        <w:t xml:space="preserve">, </w:t>
      </w:r>
      <w:r w:rsidRPr="00352113">
        <w:rPr>
          <w:rFonts w:ascii="Times New Roman" w:hAnsi="Times New Roman" w:cs="Times New Roman"/>
          <w:i/>
          <w:iCs/>
          <w:sz w:val="24"/>
          <w:szCs w:val="24"/>
        </w:rPr>
        <w:t>37</w:t>
      </w:r>
      <w:r w:rsidRPr="00352113">
        <w:rPr>
          <w:rFonts w:ascii="Times New Roman" w:hAnsi="Times New Roman" w:cs="Times New Roman"/>
          <w:sz w:val="24"/>
          <w:szCs w:val="24"/>
        </w:rPr>
        <w:t>(3), 419–420. https://doi.org/10.1007/s10608-013-9533-4</w:t>
      </w:r>
    </w:p>
    <w:p w14:paraId="62045729" w14:textId="77777777" w:rsidR="00352113" w:rsidRPr="00352113" w:rsidRDefault="00352113" w:rsidP="00352113"/>
    <w:p w14:paraId="748421EF" w14:textId="5B909B3B" w:rsidR="00B76504" w:rsidRPr="00C244F6" w:rsidRDefault="00352113" w:rsidP="00352113">
      <w:pPr>
        <w:pStyle w:val="Bibliography"/>
        <w:spacing w:line="480" w:lineRule="auto"/>
        <w:ind w:left="709" w:hanging="709"/>
        <w:rPr>
          <w:rFonts w:ascii="Times New Roman" w:hAnsi="Times New Roman" w:cs="Times New Roman"/>
          <w:b/>
          <w:bCs/>
          <w:sz w:val="24"/>
          <w:szCs w:val="24"/>
        </w:rPr>
      </w:pPr>
      <w:r w:rsidRPr="00352113">
        <w:rPr>
          <w:rFonts w:ascii="Times New Roman" w:hAnsi="Times New Roman" w:cs="Times New Roman"/>
          <w:b/>
          <w:bCs/>
          <w:sz w:val="24"/>
          <w:szCs w:val="24"/>
        </w:rPr>
        <w:fldChar w:fldCharType="end"/>
      </w:r>
    </w:p>
    <w:sectPr w:rsidR="00B76504" w:rsidRPr="00C244F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CF528A" w14:textId="77777777" w:rsidR="00497FBE" w:rsidRDefault="00497FBE" w:rsidP="00326C2D">
      <w:pPr>
        <w:spacing w:after="0" w:line="240" w:lineRule="auto"/>
      </w:pPr>
      <w:r>
        <w:separator/>
      </w:r>
    </w:p>
  </w:endnote>
  <w:endnote w:type="continuationSeparator" w:id="0">
    <w:p w14:paraId="12329A66" w14:textId="77777777" w:rsidR="00497FBE" w:rsidRDefault="00497FBE" w:rsidP="00326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9276373"/>
      <w:docPartObj>
        <w:docPartGallery w:val="Page Numbers (Bottom of Page)"/>
        <w:docPartUnique/>
      </w:docPartObj>
    </w:sdtPr>
    <w:sdtEndPr>
      <w:rPr>
        <w:noProof/>
      </w:rPr>
    </w:sdtEndPr>
    <w:sdtContent>
      <w:p w14:paraId="5F8D1F61" w14:textId="1E6C5EB2" w:rsidR="007A03D2" w:rsidRDefault="007A03D2">
        <w:pPr>
          <w:pStyle w:val="Footer"/>
          <w:jc w:val="center"/>
        </w:pPr>
        <w:r>
          <w:fldChar w:fldCharType="begin"/>
        </w:r>
        <w:r>
          <w:instrText xml:space="preserve"> PAGE   \* MERGEFORMAT </w:instrText>
        </w:r>
        <w:r>
          <w:fldChar w:fldCharType="separate"/>
        </w:r>
        <w:r w:rsidR="00FB66C1">
          <w:rPr>
            <w:noProof/>
          </w:rPr>
          <w:t>1</w:t>
        </w:r>
        <w:r>
          <w:rPr>
            <w:noProof/>
          </w:rPr>
          <w:fldChar w:fldCharType="end"/>
        </w:r>
      </w:p>
    </w:sdtContent>
  </w:sdt>
  <w:p w14:paraId="43F9AA80" w14:textId="77777777" w:rsidR="007A03D2" w:rsidRDefault="007A03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43E1A" w14:textId="77777777" w:rsidR="00497FBE" w:rsidRDefault="00497FBE" w:rsidP="00326C2D">
      <w:pPr>
        <w:spacing w:after="0" w:line="240" w:lineRule="auto"/>
      </w:pPr>
      <w:r>
        <w:separator/>
      </w:r>
    </w:p>
  </w:footnote>
  <w:footnote w:type="continuationSeparator" w:id="0">
    <w:p w14:paraId="3993A3AD" w14:textId="77777777" w:rsidR="00497FBE" w:rsidRDefault="00497FBE" w:rsidP="00326C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B56F6"/>
    <w:multiLevelType w:val="hybridMultilevel"/>
    <w:tmpl w:val="AA7CF8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166D8B"/>
    <w:multiLevelType w:val="multilevel"/>
    <w:tmpl w:val="7DD61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316D0E"/>
    <w:multiLevelType w:val="hybridMultilevel"/>
    <w:tmpl w:val="16DEADD6"/>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5547C74"/>
    <w:multiLevelType w:val="hybridMultilevel"/>
    <w:tmpl w:val="A516E37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7DF78DD"/>
    <w:multiLevelType w:val="hybridMultilevel"/>
    <w:tmpl w:val="0082EBD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1A50270D"/>
    <w:multiLevelType w:val="hybridMultilevel"/>
    <w:tmpl w:val="400EC960"/>
    <w:lvl w:ilvl="0" w:tplc="17DA8FF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C1187D"/>
    <w:multiLevelType w:val="multilevel"/>
    <w:tmpl w:val="550C1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263D6E"/>
    <w:multiLevelType w:val="hybridMultilevel"/>
    <w:tmpl w:val="E29E8C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7010A6C"/>
    <w:multiLevelType w:val="multilevel"/>
    <w:tmpl w:val="E190D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274223"/>
    <w:multiLevelType w:val="multilevel"/>
    <w:tmpl w:val="0C9E8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93605C"/>
    <w:multiLevelType w:val="hybridMultilevel"/>
    <w:tmpl w:val="00948C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49B0564"/>
    <w:multiLevelType w:val="multilevel"/>
    <w:tmpl w:val="F7007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0892355"/>
    <w:multiLevelType w:val="hybridMultilevel"/>
    <w:tmpl w:val="6D20E19A"/>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63877329"/>
    <w:multiLevelType w:val="hybridMultilevel"/>
    <w:tmpl w:val="7E10A6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BF3DE6"/>
    <w:multiLevelType w:val="hybridMultilevel"/>
    <w:tmpl w:val="CB8AE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1276EA"/>
    <w:multiLevelType w:val="hybridMultilevel"/>
    <w:tmpl w:val="FAD8C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DC71A4"/>
    <w:multiLevelType w:val="hybridMultilevel"/>
    <w:tmpl w:val="AFF497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993094200">
    <w:abstractNumId w:val="15"/>
  </w:num>
  <w:num w:numId="2" w16cid:durableId="1985616639">
    <w:abstractNumId w:val="2"/>
  </w:num>
  <w:num w:numId="3" w16cid:durableId="1420906688">
    <w:abstractNumId w:val="4"/>
  </w:num>
  <w:num w:numId="4" w16cid:durableId="325936619">
    <w:abstractNumId w:val="12"/>
  </w:num>
  <w:num w:numId="5" w16cid:durableId="1981688247">
    <w:abstractNumId w:val="0"/>
  </w:num>
  <w:num w:numId="6" w16cid:durableId="1742025314">
    <w:abstractNumId w:val="5"/>
  </w:num>
  <w:num w:numId="7" w16cid:durableId="1598561197">
    <w:abstractNumId w:val="16"/>
  </w:num>
  <w:num w:numId="8" w16cid:durableId="913011377">
    <w:abstractNumId w:val="10"/>
  </w:num>
  <w:num w:numId="9" w16cid:durableId="734550959">
    <w:abstractNumId w:val="11"/>
  </w:num>
  <w:num w:numId="10" w16cid:durableId="119883540">
    <w:abstractNumId w:val="6"/>
  </w:num>
  <w:num w:numId="11" w16cid:durableId="933318842">
    <w:abstractNumId w:val="1"/>
  </w:num>
  <w:num w:numId="12" w16cid:durableId="1187906093">
    <w:abstractNumId w:val="9"/>
  </w:num>
  <w:num w:numId="13" w16cid:durableId="1475682574">
    <w:abstractNumId w:val="8"/>
  </w:num>
  <w:num w:numId="14" w16cid:durableId="1159806894">
    <w:abstractNumId w:val="7"/>
  </w:num>
  <w:num w:numId="15" w16cid:durableId="1905675644">
    <w:abstractNumId w:val="13"/>
  </w:num>
  <w:num w:numId="16" w16cid:durableId="1438674598">
    <w:abstractNumId w:val="3"/>
  </w:num>
  <w:num w:numId="17" w16cid:durableId="30127948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73B4"/>
    <w:rsid w:val="00000993"/>
    <w:rsid w:val="00000B95"/>
    <w:rsid w:val="000019B7"/>
    <w:rsid w:val="000023FC"/>
    <w:rsid w:val="000029A5"/>
    <w:rsid w:val="00002A92"/>
    <w:rsid w:val="00002C03"/>
    <w:rsid w:val="00002D08"/>
    <w:rsid w:val="00003164"/>
    <w:rsid w:val="0000393D"/>
    <w:rsid w:val="00003E8B"/>
    <w:rsid w:val="00004397"/>
    <w:rsid w:val="000053AE"/>
    <w:rsid w:val="000067A7"/>
    <w:rsid w:val="00006926"/>
    <w:rsid w:val="000072D4"/>
    <w:rsid w:val="00007C94"/>
    <w:rsid w:val="00013BBD"/>
    <w:rsid w:val="000143DC"/>
    <w:rsid w:val="0001552E"/>
    <w:rsid w:val="00015AA5"/>
    <w:rsid w:val="00015DCC"/>
    <w:rsid w:val="00016D09"/>
    <w:rsid w:val="0001754F"/>
    <w:rsid w:val="00021BFC"/>
    <w:rsid w:val="00022084"/>
    <w:rsid w:val="000221DB"/>
    <w:rsid w:val="000223A6"/>
    <w:rsid w:val="00023A96"/>
    <w:rsid w:val="0002472F"/>
    <w:rsid w:val="000257BE"/>
    <w:rsid w:val="000257E5"/>
    <w:rsid w:val="0002673F"/>
    <w:rsid w:val="000275C9"/>
    <w:rsid w:val="00027991"/>
    <w:rsid w:val="00030EE6"/>
    <w:rsid w:val="00031794"/>
    <w:rsid w:val="000324EC"/>
    <w:rsid w:val="00032845"/>
    <w:rsid w:val="00032D13"/>
    <w:rsid w:val="00033199"/>
    <w:rsid w:val="00033538"/>
    <w:rsid w:val="00033A8B"/>
    <w:rsid w:val="0003469C"/>
    <w:rsid w:val="000350B7"/>
    <w:rsid w:val="000400B7"/>
    <w:rsid w:val="00041329"/>
    <w:rsid w:val="00041CDC"/>
    <w:rsid w:val="0004251C"/>
    <w:rsid w:val="000426EE"/>
    <w:rsid w:val="00042CF8"/>
    <w:rsid w:val="000447A0"/>
    <w:rsid w:val="00044C83"/>
    <w:rsid w:val="0004582A"/>
    <w:rsid w:val="00046982"/>
    <w:rsid w:val="00047F79"/>
    <w:rsid w:val="00051E8F"/>
    <w:rsid w:val="0005286D"/>
    <w:rsid w:val="00052F51"/>
    <w:rsid w:val="000547BF"/>
    <w:rsid w:val="00054F7F"/>
    <w:rsid w:val="00055297"/>
    <w:rsid w:val="000556C8"/>
    <w:rsid w:val="0005654E"/>
    <w:rsid w:val="0005719A"/>
    <w:rsid w:val="000577EE"/>
    <w:rsid w:val="00060C24"/>
    <w:rsid w:val="00060FB3"/>
    <w:rsid w:val="00061055"/>
    <w:rsid w:val="00061BE6"/>
    <w:rsid w:val="000631F2"/>
    <w:rsid w:val="0006458E"/>
    <w:rsid w:val="000646B5"/>
    <w:rsid w:val="00064E59"/>
    <w:rsid w:val="00064F00"/>
    <w:rsid w:val="0006608F"/>
    <w:rsid w:val="0006616E"/>
    <w:rsid w:val="000662BB"/>
    <w:rsid w:val="000667F9"/>
    <w:rsid w:val="00066FB7"/>
    <w:rsid w:val="00066FD5"/>
    <w:rsid w:val="00070681"/>
    <w:rsid w:val="00071AA3"/>
    <w:rsid w:val="000739FB"/>
    <w:rsid w:val="0007474F"/>
    <w:rsid w:val="00075CB4"/>
    <w:rsid w:val="0007608B"/>
    <w:rsid w:val="00076506"/>
    <w:rsid w:val="00076902"/>
    <w:rsid w:val="00076FC0"/>
    <w:rsid w:val="0007775F"/>
    <w:rsid w:val="00077947"/>
    <w:rsid w:val="0008044F"/>
    <w:rsid w:val="000805F1"/>
    <w:rsid w:val="00080B14"/>
    <w:rsid w:val="00080EFC"/>
    <w:rsid w:val="00081227"/>
    <w:rsid w:val="000819E5"/>
    <w:rsid w:val="0008263C"/>
    <w:rsid w:val="00082DFB"/>
    <w:rsid w:val="000831AF"/>
    <w:rsid w:val="000833D0"/>
    <w:rsid w:val="00083887"/>
    <w:rsid w:val="000844DE"/>
    <w:rsid w:val="00085F31"/>
    <w:rsid w:val="0008782F"/>
    <w:rsid w:val="000879F7"/>
    <w:rsid w:val="00090981"/>
    <w:rsid w:val="00090B84"/>
    <w:rsid w:val="00091C65"/>
    <w:rsid w:val="00092D34"/>
    <w:rsid w:val="000930E2"/>
    <w:rsid w:val="000955D0"/>
    <w:rsid w:val="00095FB5"/>
    <w:rsid w:val="00096ADC"/>
    <w:rsid w:val="00096BD7"/>
    <w:rsid w:val="0009771D"/>
    <w:rsid w:val="000A0C20"/>
    <w:rsid w:val="000A1DF7"/>
    <w:rsid w:val="000A1F7B"/>
    <w:rsid w:val="000A2600"/>
    <w:rsid w:val="000A3029"/>
    <w:rsid w:val="000A45EC"/>
    <w:rsid w:val="000A4872"/>
    <w:rsid w:val="000A64FA"/>
    <w:rsid w:val="000A65C8"/>
    <w:rsid w:val="000A6B12"/>
    <w:rsid w:val="000A744C"/>
    <w:rsid w:val="000A78F2"/>
    <w:rsid w:val="000B1683"/>
    <w:rsid w:val="000B36E3"/>
    <w:rsid w:val="000B4D24"/>
    <w:rsid w:val="000B55F5"/>
    <w:rsid w:val="000B5D12"/>
    <w:rsid w:val="000B60FB"/>
    <w:rsid w:val="000B6216"/>
    <w:rsid w:val="000B6235"/>
    <w:rsid w:val="000B75C4"/>
    <w:rsid w:val="000B763B"/>
    <w:rsid w:val="000B7C64"/>
    <w:rsid w:val="000C0F94"/>
    <w:rsid w:val="000C105B"/>
    <w:rsid w:val="000C1856"/>
    <w:rsid w:val="000C1B27"/>
    <w:rsid w:val="000C27D6"/>
    <w:rsid w:val="000C2C06"/>
    <w:rsid w:val="000C33FF"/>
    <w:rsid w:val="000C4205"/>
    <w:rsid w:val="000C4D9F"/>
    <w:rsid w:val="000C513E"/>
    <w:rsid w:val="000C5F76"/>
    <w:rsid w:val="000C6120"/>
    <w:rsid w:val="000C71A4"/>
    <w:rsid w:val="000C746A"/>
    <w:rsid w:val="000D0555"/>
    <w:rsid w:val="000D077B"/>
    <w:rsid w:val="000D0CD1"/>
    <w:rsid w:val="000D0D41"/>
    <w:rsid w:val="000D0EC2"/>
    <w:rsid w:val="000D100C"/>
    <w:rsid w:val="000D1317"/>
    <w:rsid w:val="000D1394"/>
    <w:rsid w:val="000D2013"/>
    <w:rsid w:val="000D226A"/>
    <w:rsid w:val="000D34DA"/>
    <w:rsid w:val="000D36AE"/>
    <w:rsid w:val="000D3DD7"/>
    <w:rsid w:val="000D43D4"/>
    <w:rsid w:val="000D490D"/>
    <w:rsid w:val="000D5136"/>
    <w:rsid w:val="000D533B"/>
    <w:rsid w:val="000D5D0D"/>
    <w:rsid w:val="000D66DD"/>
    <w:rsid w:val="000D68FF"/>
    <w:rsid w:val="000D6C1D"/>
    <w:rsid w:val="000D6C20"/>
    <w:rsid w:val="000D700A"/>
    <w:rsid w:val="000D7B44"/>
    <w:rsid w:val="000E0357"/>
    <w:rsid w:val="000E0CBC"/>
    <w:rsid w:val="000E36DC"/>
    <w:rsid w:val="000E4140"/>
    <w:rsid w:val="000E44AA"/>
    <w:rsid w:val="000E44B5"/>
    <w:rsid w:val="000E4676"/>
    <w:rsid w:val="000E6529"/>
    <w:rsid w:val="000E6623"/>
    <w:rsid w:val="000E681E"/>
    <w:rsid w:val="000F05E1"/>
    <w:rsid w:val="000F0644"/>
    <w:rsid w:val="000F1543"/>
    <w:rsid w:val="000F31E5"/>
    <w:rsid w:val="000F3A60"/>
    <w:rsid w:val="000F3BA9"/>
    <w:rsid w:val="000F45F2"/>
    <w:rsid w:val="000F47A5"/>
    <w:rsid w:val="000F4B3F"/>
    <w:rsid w:val="000F58A1"/>
    <w:rsid w:val="000F5908"/>
    <w:rsid w:val="000F5BB4"/>
    <w:rsid w:val="000F5CAE"/>
    <w:rsid w:val="000F5EF9"/>
    <w:rsid w:val="000F6A87"/>
    <w:rsid w:val="000F6B7A"/>
    <w:rsid w:val="000F715A"/>
    <w:rsid w:val="00100B98"/>
    <w:rsid w:val="00100D18"/>
    <w:rsid w:val="00102592"/>
    <w:rsid w:val="00102EE7"/>
    <w:rsid w:val="00103298"/>
    <w:rsid w:val="00103523"/>
    <w:rsid w:val="00103CDA"/>
    <w:rsid w:val="001053AB"/>
    <w:rsid w:val="001055E7"/>
    <w:rsid w:val="00106627"/>
    <w:rsid w:val="00106B81"/>
    <w:rsid w:val="0011010F"/>
    <w:rsid w:val="001106BC"/>
    <w:rsid w:val="0011155E"/>
    <w:rsid w:val="0011168D"/>
    <w:rsid w:val="00111E93"/>
    <w:rsid w:val="00111F87"/>
    <w:rsid w:val="00113653"/>
    <w:rsid w:val="00115486"/>
    <w:rsid w:val="001161C5"/>
    <w:rsid w:val="00117C9C"/>
    <w:rsid w:val="00120898"/>
    <w:rsid w:val="0012137F"/>
    <w:rsid w:val="001214B1"/>
    <w:rsid w:val="001214E5"/>
    <w:rsid w:val="00121B9F"/>
    <w:rsid w:val="00121E6E"/>
    <w:rsid w:val="0012258E"/>
    <w:rsid w:val="00122AC7"/>
    <w:rsid w:val="00123F96"/>
    <w:rsid w:val="00126652"/>
    <w:rsid w:val="00126F03"/>
    <w:rsid w:val="00127295"/>
    <w:rsid w:val="00130038"/>
    <w:rsid w:val="00130514"/>
    <w:rsid w:val="00130945"/>
    <w:rsid w:val="00130EE0"/>
    <w:rsid w:val="00132A59"/>
    <w:rsid w:val="00132EDB"/>
    <w:rsid w:val="0013346D"/>
    <w:rsid w:val="0013478F"/>
    <w:rsid w:val="00134F14"/>
    <w:rsid w:val="00135A90"/>
    <w:rsid w:val="00136378"/>
    <w:rsid w:val="00136712"/>
    <w:rsid w:val="0013689B"/>
    <w:rsid w:val="001371C2"/>
    <w:rsid w:val="00137894"/>
    <w:rsid w:val="00137AB9"/>
    <w:rsid w:val="001401BC"/>
    <w:rsid w:val="001402FA"/>
    <w:rsid w:val="00140964"/>
    <w:rsid w:val="001410BB"/>
    <w:rsid w:val="00141BBC"/>
    <w:rsid w:val="001434A1"/>
    <w:rsid w:val="0014361C"/>
    <w:rsid w:val="00144559"/>
    <w:rsid w:val="00144EAA"/>
    <w:rsid w:val="00145387"/>
    <w:rsid w:val="00145C46"/>
    <w:rsid w:val="00146EEF"/>
    <w:rsid w:val="001479E5"/>
    <w:rsid w:val="00150213"/>
    <w:rsid w:val="00150604"/>
    <w:rsid w:val="00151449"/>
    <w:rsid w:val="00152767"/>
    <w:rsid w:val="001529ED"/>
    <w:rsid w:val="0015316A"/>
    <w:rsid w:val="0015340E"/>
    <w:rsid w:val="001536ED"/>
    <w:rsid w:val="00153CCF"/>
    <w:rsid w:val="001543D1"/>
    <w:rsid w:val="001553CA"/>
    <w:rsid w:val="001564DE"/>
    <w:rsid w:val="001568CD"/>
    <w:rsid w:val="00156D0F"/>
    <w:rsid w:val="00156ECE"/>
    <w:rsid w:val="0016008C"/>
    <w:rsid w:val="00160506"/>
    <w:rsid w:val="001613FA"/>
    <w:rsid w:val="00161A7E"/>
    <w:rsid w:val="0016240F"/>
    <w:rsid w:val="00164119"/>
    <w:rsid w:val="00165A21"/>
    <w:rsid w:val="00165E48"/>
    <w:rsid w:val="00166C5E"/>
    <w:rsid w:val="0016725D"/>
    <w:rsid w:val="0016731B"/>
    <w:rsid w:val="00167ADE"/>
    <w:rsid w:val="00167D72"/>
    <w:rsid w:val="00170575"/>
    <w:rsid w:val="001709B6"/>
    <w:rsid w:val="00170E61"/>
    <w:rsid w:val="00171570"/>
    <w:rsid w:val="00172D6C"/>
    <w:rsid w:val="00172E76"/>
    <w:rsid w:val="00173097"/>
    <w:rsid w:val="00173961"/>
    <w:rsid w:val="00173CFD"/>
    <w:rsid w:val="00173FD4"/>
    <w:rsid w:val="00174286"/>
    <w:rsid w:val="00174620"/>
    <w:rsid w:val="00174A60"/>
    <w:rsid w:val="00175D0E"/>
    <w:rsid w:val="001760EF"/>
    <w:rsid w:val="00180464"/>
    <w:rsid w:val="00180516"/>
    <w:rsid w:val="00181943"/>
    <w:rsid w:val="00181B5C"/>
    <w:rsid w:val="00182E8F"/>
    <w:rsid w:val="001832C3"/>
    <w:rsid w:val="001836FD"/>
    <w:rsid w:val="00183B42"/>
    <w:rsid w:val="001843AD"/>
    <w:rsid w:val="00184D88"/>
    <w:rsid w:val="00184E6E"/>
    <w:rsid w:val="00185C49"/>
    <w:rsid w:val="001867C7"/>
    <w:rsid w:val="00186909"/>
    <w:rsid w:val="001869C9"/>
    <w:rsid w:val="001878B1"/>
    <w:rsid w:val="00187FF0"/>
    <w:rsid w:val="00190054"/>
    <w:rsid w:val="00190699"/>
    <w:rsid w:val="00191208"/>
    <w:rsid w:val="00191502"/>
    <w:rsid w:val="0019177D"/>
    <w:rsid w:val="00191F9C"/>
    <w:rsid w:val="00192C1D"/>
    <w:rsid w:val="00193D72"/>
    <w:rsid w:val="00194461"/>
    <w:rsid w:val="001949B0"/>
    <w:rsid w:val="00196929"/>
    <w:rsid w:val="00196DC7"/>
    <w:rsid w:val="00196FEF"/>
    <w:rsid w:val="00197AF7"/>
    <w:rsid w:val="00197C5D"/>
    <w:rsid w:val="001A0194"/>
    <w:rsid w:val="001A18D2"/>
    <w:rsid w:val="001A24FC"/>
    <w:rsid w:val="001A2FA7"/>
    <w:rsid w:val="001A3C9F"/>
    <w:rsid w:val="001A43B9"/>
    <w:rsid w:val="001A48F0"/>
    <w:rsid w:val="001A6310"/>
    <w:rsid w:val="001A6D0A"/>
    <w:rsid w:val="001A700B"/>
    <w:rsid w:val="001A7B19"/>
    <w:rsid w:val="001A7BD4"/>
    <w:rsid w:val="001B033E"/>
    <w:rsid w:val="001B0B94"/>
    <w:rsid w:val="001B0F39"/>
    <w:rsid w:val="001B1853"/>
    <w:rsid w:val="001B1977"/>
    <w:rsid w:val="001B209C"/>
    <w:rsid w:val="001B2862"/>
    <w:rsid w:val="001B34BB"/>
    <w:rsid w:val="001B3903"/>
    <w:rsid w:val="001B396A"/>
    <w:rsid w:val="001B3983"/>
    <w:rsid w:val="001B503B"/>
    <w:rsid w:val="001B568E"/>
    <w:rsid w:val="001B5F88"/>
    <w:rsid w:val="001B6421"/>
    <w:rsid w:val="001B79B2"/>
    <w:rsid w:val="001C14AC"/>
    <w:rsid w:val="001C14C1"/>
    <w:rsid w:val="001C2B1F"/>
    <w:rsid w:val="001C32A2"/>
    <w:rsid w:val="001C3813"/>
    <w:rsid w:val="001C42BB"/>
    <w:rsid w:val="001C4794"/>
    <w:rsid w:val="001C4E3B"/>
    <w:rsid w:val="001C6F42"/>
    <w:rsid w:val="001C73B6"/>
    <w:rsid w:val="001D02EC"/>
    <w:rsid w:val="001D05A0"/>
    <w:rsid w:val="001D13DE"/>
    <w:rsid w:val="001D3D55"/>
    <w:rsid w:val="001D4222"/>
    <w:rsid w:val="001D4393"/>
    <w:rsid w:val="001D44CA"/>
    <w:rsid w:val="001D58C2"/>
    <w:rsid w:val="001D58EF"/>
    <w:rsid w:val="001D5D76"/>
    <w:rsid w:val="001D6070"/>
    <w:rsid w:val="001D6633"/>
    <w:rsid w:val="001D6F1F"/>
    <w:rsid w:val="001D704C"/>
    <w:rsid w:val="001E1009"/>
    <w:rsid w:val="001E22BD"/>
    <w:rsid w:val="001E2515"/>
    <w:rsid w:val="001E2B82"/>
    <w:rsid w:val="001E33C3"/>
    <w:rsid w:val="001E3A03"/>
    <w:rsid w:val="001E4424"/>
    <w:rsid w:val="001E49A2"/>
    <w:rsid w:val="001E4BBB"/>
    <w:rsid w:val="001E4EC9"/>
    <w:rsid w:val="001E518C"/>
    <w:rsid w:val="001E5207"/>
    <w:rsid w:val="001E5FCF"/>
    <w:rsid w:val="001E66E7"/>
    <w:rsid w:val="001E69A3"/>
    <w:rsid w:val="001E779F"/>
    <w:rsid w:val="001E7A01"/>
    <w:rsid w:val="001F017F"/>
    <w:rsid w:val="001F2F07"/>
    <w:rsid w:val="001F3067"/>
    <w:rsid w:val="001F35ED"/>
    <w:rsid w:val="001F3AE8"/>
    <w:rsid w:val="001F62EA"/>
    <w:rsid w:val="001F72C1"/>
    <w:rsid w:val="00201A51"/>
    <w:rsid w:val="00201EB4"/>
    <w:rsid w:val="002031C6"/>
    <w:rsid w:val="0020376C"/>
    <w:rsid w:val="0020398A"/>
    <w:rsid w:val="00203C71"/>
    <w:rsid w:val="00204AC8"/>
    <w:rsid w:val="002056CB"/>
    <w:rsid w:val="00205C47"/>
    <w:rsid w:val="00205D05"/>
    <w:rsid w:val="002063CE"/>
    <w:rsid w:val="0020689E"/>
    <w:rsid w:val="00206CBB"/>
    <w:rsid w:val="002103DA"/>
    <w:rsid w:val="00210BE1"/>
    <w:rsid w:val="00210EF5"/>
    <w:rsid w:val="00211967"/>
    <w:rsid w:val="00212083"/>
    <w:rsid w:val="002124F2"/>
    <w:rsid w:val="002128B9"/>
    <w:rsid w:val="00213888"/>
    <w:rsid w:val="00213A29"/>
    <w:rsid w:val="00213B20"/>
    <w:rsid w:val="00213BDA"/>
    <w:rsid w:val="002141D2"/>
    <w:rsid w:val="00214B55"/>
    <w:rsid w:val="0021504F"/>
    <w:rsid w:val="00215F23"/>
    <w:rsid w:val="00216030"/>
    <w:rsid w:val="0021748D"/>
    <w:rsid w:val="00220F6A"/>
    <w:rsid w:val="00222250"/>
    <w:rsid w:val="002222ED"/>
    <w:rsid w:val="00224754"/>
    <w:rsid w:val="00224B8B"/>
    <w:rsid w:val="00224D5C"/>
    <w:rsid w:val="002254B0"/>
    <w:rsid w:val="002255FF"/>
    <w:rsid w:val="0022605E"/>
    <w:rsid w:val="00226445"/>
    <w:rsid w:val="002276ED"/>
    <w:rsid w:val="0022775D"/>
    <w:rsid w:val="002309ED"/>
    <w:rsid w:val="00231E72"/>
    <w:rsid w:val="00232F98"/>
    <w:rsid w:val="002330BE"/>
    <w:rsid w:val="00233105"/>
    <w:rsid w:val="002341AC"/>
    <w:rsid w:val="00234CC7"/>
    <w:rsid w:val="00235D3F"/>
    <w:rsid w:val="002369BB"/>
    <w:rsid w:val="00237282"/>
    <w:rsid w:val="00240BB2"/>
    <w:rsid w:val="00240C9C"/>
    <w:rsid w:val="00241197"/>
    <w:rsid w:val="002412E4"/>
    <w:rsid w:val="002420F3"/>
    <w:rsid w:val="00243012"/>
    <w:rsid w:val="0024311C"/>
    <w:rsid w:val="00243128"/>
    <w:rsid w:val="0024436B"/>
    <w:rsid w:val="00244703"/>
    <w:rsid w:val="00244863"/>
    <w:rsid w:val="00244A9D"/>
    <w:rsid w:val="002454CA"/>
    <w:rsid w:val="00245AF9"/>
    <w:rsid w:val="0024632B"/>
    <w:rsid w:val="00246C83"/>
    <w:rsid w:val="00246D33"/>
    <w:rsid w:val="00247885"/>
    <w:rsid w:val="00247BC7"/>
    <w:rsid w:val="002509B1"/>
    <w:rsid w:val="00250FF4"/>
    <w:rsid w:val="002515E7"/>
    <w:rsid w:val="00254C96"/>
    <w:rsid w:val="00257481"/>
    <w:rsid w:val="00257E04"/>
    <w:rsid w:val="002604F6"/>
    <w:rsid w:val="00261B86"/>
    <w:rsid w:val="00261FE6"/>
    <w:rsid w:val="00262963"/>
    <w:rsid w:val="00262AD2"/>
    <w:rsid w:val="00262E5B"/>
    <w:rsid w:val="00263BD2"/>
    <w:rsid w:val="00263E4B"/>
    <w:rsid w:val="002644A9"/>
    <w:rsid w:val="00265545"/>
    <w:rsid w:val="002657D6"/>
    <w:rsid w:val="00267281"/>
    <w:rsid w:val="00270081"/>
    <w:rsid w:val="00270425"/>
    <w:rsid w:val="00271827"/>
    <w:rsid w:val="00271B3F"/>
    <w:rsid w:val="00272305"/>
    <w:rsid w:val="00273A26"/>
    <w:rsid w:val="00273C32"/>
    <w:rsid w:val="00275031"/>
    <w:rsid w:val="00276899"/>
    <w:rsid w:val="00276A13"/>
    <w:rsid w:val="00277911"/>
    <w:rsid w:val="00280A57"/>
    <w:rsid w:val="00281483"/>
    <w:rsid w:val="00284F81"/>
    <w:rsid w:val="0028542C"/>
    <w:rsid w:val="00287B2D"/>
    <w:rsid w:val="00287BF2"/>
    <w:rsid w:val="0029123E"/>
    <w:rsid w:val="002916A9"/>
    <w:rsid w:val="002918FB"/>
    <w:rsid w:val="002920DB"/>
    <w:rsid w:val="002926CA"/>
    <w:rsid w:val="0029314F"/>
    <w:rsid w:val="002957B4"/>
    <w:rsid w:val="00296F36"/>
    <w:rsid w:val="00297061"/>
    <w:rsid w:val="0029775B"/>
    <w:rsid w:val="00297CEA"/>
    <w:rsid w:val="002A00CB"/>
    <w:rsid w:val="002A0214"/>
    <w:rsid w:val="002A023C"/>
    <w:rsid w:val="002A0F21"/>
    <w:rsid w:val="002A1056"/>
    <w:rsid w:val="002A200B"/>
    <w:rsid w:val="002A550C"/>
    <w:rsid w:val="002A62A9"/>
    <w:rsid w:val="002A7504"/>
    <w:rsid w:val="002B0A15"/>
    <w:rsid w:val="002B0EFB"/>
    <w:rsid w:val="002B1C49"/>
    <w:rsid w:val="002B29BD"/>
    <w:rsid w:val="002B2DB6"/>
    <w:rsid w:val="002B305F"/>
    <w:rsid w:val="002B4830"/>
    <w:rsid w:val="002B4F2F"/>
    <w:rsid w:val="002B51D4"/>
    <w:rsid w:val="002B59C7"/>
    <w:rsid w:val="002B5A47"/>
    <w:rsid w:val="002B5E05"/>
    <w:rsid w:val="002B77A6"/>
    <w:rsid w:val="002B785E"/>
    <w:rsid w:val="002B7968"/>
    <w:rsid w:val="002C0A23"/>
    <w:rsid w:val="002C1610"/>
    <w:rsid w:val="002C1E5C"/>
    <w:rsid w:val="002C2B4A"/>
    <w:rsid w:val="002C4624"/>
    <w:rsid w:val="002C5004"/>
    <w:rsid w:val="002C522A"/>
    <w:rsid w:val="002C562E"/>
    <w:rsid w:val="002C577F"/>
    <w:rsid w:val="002C614C"/>
    <w:rsid w:val="002C659B"/>
    <w:rsid w:val="002C662D"/>
    <w:rsid w:val="002C6D7C"/>
    <w:rsid w:val="002C7E6B"/>
    <w:rsid w:val="002D1BD5"/>
    <w:rsid w:val="002D2ABF"/>
    <w:rsid w:val="002D2F8B"/>
    <w:rsid w:val="002D3042"/>
    <w:rsid w:val="002D386D"/>
    <w:rsid w:val="002D39A6"/>
    <w:rsid w:val="002D48B0"/>
    <w:rsid w:val="002D497B"/>
    <w:rsid w:val="002D51BC"/>
    <w:rsid w:val="002D53D7"/>
    <w:rsid w:val="002D5ED9"/>
    <w:rsid w:val="002D76C6"/>
    <w:rsid w:val="002D7F44"/>
    <w:rsid w:val="002E0106"/>
    <w:rsid w:val="002E01AC"/>
    <w:rsid w:val="002E0B64"/>
    <w:rsid w:val="002E0DAF"/>
    <w:rsid w:val="002E265A"/>
    <w:rsid w:val="002E2DF1"/>
    <w:rsid w:val="002E3039"/>
    <w:rsid w:val="002E3177"/>
    <w:rsid w:val="002E34EC"/>
    <w:rsid w:val="002E3752"/>
    <w:rsid w:val="002E3B6C"/>
    <w:rsid w:val="002E3CEF"/>
    <w:rsid w:val="002E3FED"/>
    <w:rsid w:val="002E4FB8"/>
    <w:rsid w:val="002E5305"/>
    <w:rsid w:val="002E541F"/>
    <w:rsid w:val="002E5A95"/>
    <w:rsid w:val="002E65C3"/>
    <w:rsid w:val="002E6D14"/>
    <w:rsid w:val="002E7717"/>
    <w:rsid w:val="002F19F3"/>
    <w:rsid w:val="002F49C1"/>
    <w:rsid w:val="002F6368"/>
    <w:rsid w:val="002F7B4C"/>
    <w:rsid w:val="00300193"/>
    <w:rsid w:val="00300B76"/>
    <w:rsid w:val="003014A9"/>
    <w:rsid w:val="00301632"/>
    <w:rsid w:val="00303F10"/>
    <w:rsid w:val="003041CE"/>
    <w:rsid w:val="00305A0E"/>
    <w:rsid w:val="00305ADA"/>
    <w:rsid w:val="00306733"/>
    <w:rsid w:val="00307AEF"/>
    <w:rsid w:val="003145CD"/>
    <w:rsid w:val="00315838"/>
    <w:rsid w:val="0031675C"/>
    <w:rsid w:val="00317247"/>
    <w:rsid w:val="003175BD"/>
    <w:rsid w:val="003179CB"/>
    <w:rsid w:val="00317AED"/>
    <w:rsid w:val="00320B5D"/>
    <w:rsid w:val="00320B60"/>
    <w:rsid w:val="003218A5"/>
    <w:rsid w:val="00321E71"/>
    <w:rsid w:val="00322A47"/>
    <w:rsid w:val="00322D30"/>
    <w:rsid w:val="00323463"/>
    <w:rsid w:val="00323C65"/>
    <w:rsid w:val="00323DBD"/>
    <w:rsid w:val="0032479F"/>
    <w:rsid w:val="00324F6B"/>
    <w:rsid w:val="003253C1"/>
    <w:rsid w:val="00326C2D"/>
    <w:rsid w:val="003271D6"/>
    <w:rsid w:val="00331CAB"/>
    <w:rsid w:val="00332154"/>
    <w:rsid w:val="00332DC3"/>
    <w:rsid w:val="003331CC"/>
    <w:rsid w:val="003335BD"/>
    <w:rsid w:val="00333E8D"/>
    <w:rsid w:val="00333EA2"/>
    <w:rsid w:val="00336358"/>
    <w:rsid w:val="00336394"/>
    <w:rsid w:val="00336B3E"/>
    <w:rsid w:val="00336BA6"/>
    <w:rsid w:val="00336D7F"/>
    <w:rsid w:val="00336E47"/>
    <w:rsid w:val="00337170"/>
    <w:rsid w:val="0033719A"/>
    <w:rsid w:val="00337BC6"/>
    <w:rsid w:val="00340750"/>
    <w:rsid w:val="00340CC9"/>
    <w:rsid w:val="00341571"/>
    <w:rsid w:val="00341BDC"/>
    <w:rsid w:val="003431FE"/>
    <w:rsid w:val="003436D8"/>
    <w:rsid w:val="00343E09"/>
    <w:rsid w:val="00344415"/>
    <w:rsid w:val="00344919"/>
    <w:rsid w:val="00344AD7"/>
    <w:rsid w:val="00344C4E"/>
    <w:rsid w:val="00345587"/>
    <w:rsid w:val="00346337"/>
    <w:rsid w:val="0034724A"/>
    <w:rsid w:val="00347596"/>
    <w:rsid w:val="003511A4"/>
    <w:rsid w:val="003511ED"/>
    <w:rsid w:val="00351CF8"/>
    <w:rsid w:val="00352113"/>
    <w:rsid w:val="0035214A"/>
    <w:rsid w:val="00352746"/>
    <w:rsid w:val="003529E6"/>
    <w:rsid w:val="003538AD"/>
    <w:rsid w:val="00353C13"/>
    <w:rsid w:val="003558AA"/>
    <w:rsid w:val="00356D3F"/>
    <w:rsid w:val="00357B89"/>
    <w:rsid w:val="00357D7A"/>
    <w:rsid w:val="0036002B"/>
    <w:rsid w:val="00360A7C"/>
    <w:rsid w:val="00361E99"/>
    <w:rsid w:val="00362A35"/>
    <w:rsid w:val="00362D70"/>
    <w:rsid w:val="0036439C"/>
    <w:rsid w:val="00364CAD"/>
    <w:rsid w:val="00365FB0"/>
    <w:rsid w:val="00366786"/>
    <w:rsid w:val="003668FC"/>
    <w:rsid w:val="00367411"/>
    <w:rsid w:val="00367A99"/>
    <w:rsid w:val="00367D9D"/>
    <w:rsid w:val="00370351"/>
    <w:rsid w:val="00370405"/>
    <w:rsid w:val="003713DB"/>
    <w:rsid w:val="00371A9B"/>
    <w:rsid w:val="0037215E"/>
    <w:rsid w:val="00373325"/>
    <w:rsid w:val="00374725"/>
    <w:rsid w:val="00374849"/>
    <w:rsid w:val="00374B3A"/>
    <w:rsid w:val="00374EC4"/>
    <w:rsid w:val="00375B06"/>
    <w:rsid w:val="003760A9"/>
    <w:rsid w:val="0037738F"/>
    <w:rsid w:val="00377428"/>
    <w:rsid w:val="003779DD"/>
    <w:rsid w:val="00377B49"/>
    <w:rsid w:val="003815A2"/>
    <w:rsid w:val="003839C3"/>
    <w:rsid w:val="0038426C"/>
    <w:rsid w:val="00385482"/>
    <w:rsid w:val="00385BB7"/>
    <w:rsid w:val="00385C76"/>
    <w:rsid w:val="00386B3B"/>
    <w:rsid w:val="00387896"/>
    <w:rsid w:val="003906F2"/>
    <w:rsid w:val="00390DEA"/>
    <w:rsid w:val="0039166A"/>
    <w:rsid w:val="003934B5"/>
    <w:rsid w:val="00393946"/>
    <w:rsid w:val="00394059"/>
    <w:rsid w:val="003947B1"/>
    <w:rsid w:val="0039528B"/>
    <w:rsid w:val="003975DE"/>
    <w:rsid w:val="003979F1"/>
    <w:rsid w:val="003A1A76"/>
    <w:rsid w:val="003A2662"/>
    <w:rsid w:val="003A2813"/>
    <w:rsid w:val="003A2CA9"/>
    <w:rsid w:val="003A2DA8"/>
    <w:rsid w:val="003A3BEE"/>
    <w:rsid w:val="003A4DAD"/>
    <w:rsid w:val="003A54BE"/>
    <w:rsid w:val="003A6571"/>
    <w:rsid w:val="003A719E"/>
    <w:rsid w:val="003A747E"/>
    <w:rsid w:val="003A74D5"/>
    <w:rsid w:val="003A79CA"/>
    <w:rsid w:val="003A7E68"/>
    <w:rsid w:val="003B2539"/>
    <w:rsid w:val="003B3043"/>
    <w:rsid w:val="003B4C6E"/>
    <w:rsid w:val="003B5334"/>
    <w:rsid w:val="003B72C6"/>
    <w:rsid w:val="003B74DD"/>
    <w:rsid w:val="003B7518"/>
    <w:rsid w:val="003C0C50"/>
    <w:rsid w:val="003C1321"/>
    <w:rsid w:val="003C1436"/>
    <w:rsid w:val="003C1B33"/>
    <w:rsid w:val="003C1B91"/>
    <w:rsid w:val="003C2160"/>
    <w:rsid w:val="003C2707"/>
    <w:rsid w:val="003C29CA"/>
    <w:rsid w:val="003C2A92"/>
    <w:rsid w:val="003C2C53"/>
    <w:rsid w:val="003C34B2"/>
    <w:rsid w:val="003C3F7D"/>
    <w:rsid w:val="003C5BCE"/>
    <w:rsid w:val="003C5F51"/>
    <w:rsid w:val="003C74C0"/>
    <w:rsid w:val="003C77AC"/>
    <w:rsid w:val="003C7921"/>
    <w:rsid w:val="003C7B54"/>
    <w:rsid w:val="003D077D"/>
    <w:rsid w:val="003D0AC1"/>
    <w:rsid w:val="003D0E84"/>
    <w:rsid w:val="003D110F"/>
    <w:rsid w:val="003D1664"/>
    <w:rsid w:val="003D207D"/>
    <w:rsid w:val="003D46DA"/>
    <w:rsid w:val="003D5AE7"/>
    <w:rsid w:val="003D67C7"/>
    <w:rsid w:val="003D6ED7"/>
    <w:rsid w:val="003D6F78"/>
    <w:rsid w:val="003E01E7"/>
    <w:rsid w:val="003E076D"/>
    <w:rsid w:val="003E10A4"/>
    <w:rsid w:val="003E14C2"/>
    <w:rsid w:val="003E19CF"/>
    <w:rsid w:val="003E1C9B"/>
    <w:rsid w:val="003E305E"/>
    <w:rsid w:val="003E31C7"/>
    <w:rsid w:val="003E57F5"/>
    <w:rsid w:val="003E5877"/>
    <w:rsid w:val="003E589C"/>
    <w:rsid w:val="003E5B97"/>
    <w:rsid w:val="003E680D"/>
    <w:rsid w:val="003E6983"/>
    <w:rsid w:val="003E699C"/>
    <w:rsid w:val="003E6AE6"/>
    <w:rsid w:val="003E7A61"/>
    <w:rsid w:val="003F01B4"/>
    <w:rsid w:val="003F0E45"/>
    <w:rsid w:val="003F0EEF"/>
    <w:rsid w:val="003F196F"/>
    <w:rsid w:val="003F1DF0"/>
    <w:rsid w:val="003F28EC"/>
    <w:rsid w:val="003F3F85"/>
    <w:rsid w:val="003F49A5"/>
    <w:rsid w:val="003F5651"/>
    <w:rsid w:val="003F5722"/>
    <w:rsid w:val="003F6A72"/>
    <w:rsid w:val="003F6F25"/>
    <w:rsid w:val="00400033"/>
    <w:rsid w:val="00401E57"/>
    <w:rsid w:val="00402180"/>
    <w:rsid w:val="00402675"/>
    <w:rsid w:val="0040457C"/>
    <w:rsid w:val="004045B5"/>
    <w:rsid w:val="00404695"/>
    <w:rsid w:val="00405B30"/>
    <w:rsid w:val="004061B6"/>
    <w:rsid w:val="00407169"/>
    <w:rsid w:val="0040736E"/>
    <w:rsid w:val="004109B3"/>
    <w:rsid w:val="00410BEF"/>
    <w:rsid w:val="00411A60"/>
    <w:rsid w:val="00411EDA"/>
    <w:rsid w:val="00411F65"/>
    <w:rsid w:val="00412DB4"/>
    <w:rsid w:val="004141D1"/>
    <w:rsid w:val="0041445A"/>
    <w:rsid w:val="004144A9"/>
    <w:rsid w:val="00414AD8"/>
    <w:rsid w:val="00414BC4"/>
    <w:rsid w:val="00415127"/>
    <w:rsid w:val="00415705"/>
    <w:rsid w:val="00415CD7"/>
    <w:rsid w:val="00415D46"/>
    <w:rsid w:val="00416D4F"/>
    <w:rsid w:val="00417456"/>
    <w:rsid w:val="00417480"/>
    <w:rsid w:val="0042079C"/>
    <w:rsid w:val="00420B35"/>
    <w:rsid w:val="00420E11"/>
    <w:rsid w:val="004223F4"/>
    <w:rsid w:val="00422DA5"/>
    <w:rsid w:val="00422DED"/>
    <w:rsid w:val="00423F9D"/>
    <w:rsid w:val="00424905"/>
    <w:rsid w:val="0042492E"/>
    <w:rsid w:val="00425BD2"/>
    <w:rsid w:val="00425E6D"/>
    <w:rsid w:val="00426A33"/>
    <w:rsid w:val="00426C73"/>
    <w:rsid w:val="0042762A"/>
    <w:rsid w:val="00430074"/>
    <w:rsid w:val="004301D0"/>
    <w:rsid w:val="004306BB"/>
    <w:rsid w:val="0043088C"/>
    <w:rsid w:val="00431194"/>
    <w:rsid w:val="00432223"/>
    <w:rsid w:val="004329C1"/>
    <w:rsid w:val="00434053"/>
    <w:rsid w:val="00434D01"/>
    <w:rsid w:val="00435043"/>
    <w:rsid w:val="00436C96"/>
    <w:rsid w:val="00440AE3"/>
    <w:rsid w:val="00440BEE"/>
    <w:rsid w:val="00440E7B"/>
    <w:rsid w:val="0044186A"/>
    <w:rsid w:val="00441C44"/>
    <w:rsid w:val="00443B12"/>
    <w:rsid w:val="00443CBC"/>
    <w:rsid w:val="00444735"/>
    <w:rsid w:val="0044626A"/>
    <w:rsid w:val="00447624"/>
    <w:rsid w:val="00447822"/>
    <w:rsid w:val="00450D5A"/>
    <w:rsid w:val="00451162"/>
    <w:rsid w:val="004514B7"/>
    <w:rsid w:val="0045172B"/>
    <w:rsid w:val="004525B1"/>
    <w:rsid w:val="0045338E"/>
    <w:rsid w:val="004534FB"/>
    <w:rsid w:val="00454760"/>
    <w:rsid w:val="00454CF0"/>
    <w:rsid w:val="00456C86"/>
    <w:rsid w:val="00456E54"/>
    <w:rsid w:val="00457A10"/>
    <w:rsid w:val="00457FCB"/>
    <w:rsid w:val="00460478"/>
    <w:rsid w:val="00461429"/>
    <w:rsid w:val="00462BE4"/>
    <w:rsid w:val="00462D69"/>
    <w:rsid w:val="00463599"/>
    <w:rsid w:val="004635A8"/>
    <w:rsid w:val="004636F5"/>
    <w:rsid w:val="00464262"/>
    <w:rsid w:val="004642BA"/>
    <w:rsid w:val="00464873"/>
    <w:rsid w:val="00464E87"/>
    <w:rsid w:val="00464F02"/>
    <w:rsid w:val="00465A29"/>
    <w:rsid w:val="0046614C"/>
    <w:rsid w:val="004672A5"/>
    <w:rsid w:val="004676C3"/>
    <w:rsid w:val="00467806"/>
    <w:rsid w:val="00467E85"/>
    <w:rsid w:val="00467F0F"/>
    <w:rsid w:val="004703E5"/>
    <w:rsid w:val="004715C9"/>
    <w:rsid w:val="0047282F"/>
    <w:rsid w:val="004729F1"/>
    <w:rsid w:val="0047401D"/>
    <w:rsid w:val="004745CF"/>
    <w:rsid w:val="00474C07"/>
    <w:rsid w:val="00475205"/>
    <w:rsid w:val="00475CC8"/>
    <w:rsid w:val="00476F69"/>
    <w:rsid w:val="00477209"/>
    <w:rsid w:val="004778AB"/>
    <w:rsid w:val="004778BB"/>
    <w:rsid w:val="0048097D"/>
    <w:rsid w:val="00480B1C"/>
    <w:rsid w:val="00480B64"/>
    <w:rsid w:val="00481A32"/>
    <w:rsid w:val="0048290C"/>
    <w:rsid w:val="00482A95"/>
    <w:rsid w:val="00483392"/>
    <w:rsid w:val="00484FCA"/>
    <w:rsid w:val="00485C83"/>
    <w:rsid w:val="00490099"/>
    <w:rsid w:val="004935D3"/>
    <w:rsid w:val="00493762"/>
    <w:rsid w:val="00494FC1"/>
    <w:rsid w:val="0049558A"/>
    <w:rsid w:val="00497571"/>
    <w:rsid w:val="004975FE"/>
    <w:rsid w:val="00497C6B"/>
    <w:rsid w:val="00497F51"/>
    <w:rsid w:val="00497FBE"/>
    <w:rsid w:val="004A00D6"/>
    <w:rsid w:val="004A0689"/>
    <w:rsid w:val="004A0CFD"/>
    <w:rsid w:val="004A0DF9"/>
    <w:rsid w:val="004A1001"/>
    <w:rsid w:val="004A1068"/>
    <w:rsid w:val="004A10AD"/>
    <w:rsid w:val="004A143F"/>
    <w:rsid w:val="004A1CB8"/>
    <w:rsid w:val="004A245C"/>
    <w:rsid w:val="004A2599"/>
    <w:rsid w:val="004A277E"/>
    <w:rsid w:val="004A3C1C"/>
    <w:rsid w:val="004A4A3F"/>
    <w:rsid w:val="004A4C0A"/>
    <w:rsid w:val="004A4E06"/>
    <w:rsid w:val="004A53CA"/>
    <w:rsid w:val="004A5F4F"/>
    <w:rsid w:val="004A7235"/>
    <w:rsid w:val="004A7248"/>
    <w:rsid w:val="004A72FB"/>
    <w:rsid w:val="004A7836"/>
    <w:rsid w:val="004A79D3"/>
    <w:rsid w:val="004B0247"/>
    <w:rsid w:val="004B0251"/>
    <w:rsid w:val="004B0925"/>
    <w:rsid w:val="004B16B0"/>
    <w:rsid w:val="004B2219"/>
    <w:rsid w:val="004B3B17"/>
    <w:rsid w:val="004B40A6"/>
    <w:rsid w:val="004B43DD"/>
    <w:rsid w:val="004B4A41"/>
    <w:rsid w:val="004B4E45"/>
    <w:rsid w:val="004B53BF"/>
    <w:rsid w:val="004B5407"/>
    <w:rsid w:val="004B5523"/>
    <w:rsid w:val="004B56BF"/>
    <w:rsid w:val="004B571A"/>
    <w:rsid w:val="004B6801"/>
    <w:rsid w:val="004B6E58"/>
    <w:rsid w:val="004B7B27"/>
    <w:rsid w:val="004C1102"/>
    <w:rsid w:val="004C2FAA"/>
    <w:rsid w:val="004C343B"/>
    <w:rsid w:val="004C3F99"/>
    <w:rsid w:val="004C4223"/>
    <w:rsid w:val="004C44FE"/>
    <w:rsid w:val="004C46BE"/>
    <w:rsid w:val="004C47B2"/>
    <w:rsid w:val="004C53DE"/>
    <w:rsid w:val="004C57BB"/>
    <w:rsid w:val="004C6341"/>
    <w:rsid w:val="004C6E72"/>
    <w:rsid w:val="004D0BD9"/>
    <w:rsid w:val="004D0CBC"/>
    <w:rsid w:val="004D0D7B"/>
    <w:rsid w:val="004D2091"/>
    <w:rsid w:val="004D290C"/>
    <w:rsid w:val="004D29C1"/>
    <w:rsid w:val="004D3437"/>
    <w:rsid w:val="004D3835"/>
    <w:rsid w:val="004D3F9F"/>
    <w:rsid w:val="004D4555"/>
    <w:rsid w:val="004D4A69"/>
    <w:rsid w:val="004D4C60"/>
    <w:rsid w:val="004D560A"/>
    <w:rsid w:val="004D5F0F"/>
    <w:rsid w:val="004D6042"/>
    <w:rsid w:val="004D6377"/>
    <w:rsid w:val="004D6954"/>
    <w:rsid w:val="004D6CF7"/>
    <w:rsid w:val="004D724F"/>
    <w:rsid w:val="004D78AC"/>
    <w:rsid w:val="004D7A1B"/>
    <w:rsid w:val="004E006A"/>
    <w:rsid w:val="004E0A38"/>
    <w:rsid w:val="004E0D9E"/>
    <w:rsid w:val="004E246F"/>
    <w:rsid w:val="004E2826"/>
    <w:rsid w:val="004E2D6F"/>
    <w:rsid w:val="004E3D61"/>
    <w:rsid w:val="004E4199"/>
    <w:rsid w:val="004E459D"/>
    <w:rsid w:val="004E5BF1"/>
    <w:rsid w:val="004E6144"/>
    <w:rsid w:val="004E633E"/>
    <w:rsid w:val="004E637F"/>
    <w:rsid w:val="004E699F"/>
    <w:rsid w:val="004E6DE9"/>
    <w:rsid w:val="004E7466"/>
    <w:rsid w:val="004E7AE1"/>
    <w:rsid w:val="004E7F53"/>
    <w:rsid w:val="004F046B"/>
    <w:rsid w:val="004F1835"/>
    <w:rsid w:val="004F1B52"/>
    <w:rsid w:val="004F24B1"/>
    <w:rsid w:val="004F282F"/>
    <w:rsid w:val="004F4AAF"/>
    <w:rsid w:val="004F4AC6"/>
    <w:rsid w:val="004F5D2D"/>
    <w:rsid w:val="004F66D2"/>
    <w:rsid w:val="004F78A3"/>
    <w:rsid w:val="004F7959"/>
    <w:rsid w:val="00500A4B"/>
    <w:rsid w:val="00501671"/>
    <w:rsid w:val="005021BD"/>
    <w:rsid w:val="00502457"/>
    <w:rsid w:val="00502DA0"/>
    <w:rsid w:val="00503165"/>
    <w:rsid w:val="00504356"/>
    <w:rsid w:val="00505791"/>
    <w:rsid w:val="00506CA4"/>
    <w:rsid w:val="00506FA2"/>
    <w:rsid w:val="00510680"/>
    <w:rsid w:val="005126C8"/>
    <w:rsid w:val="00515D6E"/>
    <w:rsid w:val="00516399"/>
    <w:rsid w:val="005163E8"/>
    <w:rsid w:val="00516E0C"/>
    <w:rsid w:val="00517A4F"/>
    <w:rsid w:val="0052014D"/>
    <w:rsid w:val="00520525"/>
    <w:rsid w:val="005209D2"/>
    <w:rsid w:val="0052216E"/>
    <w:rsid w:val="00522A88"/>
    <w:rsid w:val="0052312C"/>
    <w:rsid w:val="00523D03"/>
    <w:rsid w:val="00523D50"/>
    <w:rsid w:val="00523EC5"/>
    <w:rsid w:val="00524CC6"/>
    <w:rsid w:val="00525303"/>
    <w:rsid w:val="00526A43"/>
    <w:rsid w:val="00527812"/>
    <w:rsid w:val="00530D11"/>
    <w:rsid w:val="00530ED2"/>
    <w:rsid w:val="00531652"/>
    <w:rsid w:val="0053182A"/>
    <w:rsid w:val="005322DB"/>
    <w:rsid w:val="00532371"/>
    <w:rsid w:val="00534696"/>
    <w:rsid w:val="00535744"/>
    <w:rsid w:val="00540304"/>
    <w:rsid w:val="00541768"/>
    <w:rsid w:val="00542789"/>
    <w:rsid w:val="00542B52"/>
    <w:rsid w:val="00543BF1"/>
    <w:rsid w:val="00543F9C"/>
    <w:rsid w:val="005454C4"/>
    <w:rsid w:val="00546B69"/>
    <w:rsid w:val="00546BBF"/>
    <w:rsid w:val="00546FA1"/>
    <w:rsid w:val="0054704A"/>
    <w:rsid w:val="00547EA0"/>
    <w:rsid w:val="00547FC5"/>
    <w:rsid w:val="005500D5"/>
    <w:rsid w:val="0055163E"/>
    <w:rsid w:val="00552002"/>
    <w:rsid w:val="00552564"/>
    <w:rsid w:val="005531B9"/>
    <w:rsid w:val="00553359"/>
    <w:rsid w:val="00553E2D"/>
    <w:rsid w:val="00555EDC"/>
    <w:rsid w:val="00556202"/>
    <w:rsid w:val="005579D3"/>
    <w:rsid w:val="00557BCF"/>
    <w:rsid w:val="00562149"/>
    <w:rsid w:val="0056225D"/>
    <w:rsid w:val="00563EB9"/>
    <w:rsid w:val="00566385"/>
    <w:rsid w:val="0056783A"/>
    <w:rsid w:val="00572685"/>
    <w:rsid w:val="00572D74"/>
    <w:rsid w:val="00572FA2"/>
    <w:rsid w:val="00573028"/>
    <w:rsid w:val="00573200"/>
    <w:rsid w:val="00573389"/>
    <w:rsid w:val="00574DA4"/>
    <w:rsid w:val="005754DA"/>
    <w:rsid w:val="005754F4"/>
    <w:rsid w:val="0057714F"/>
    <w:rsid w:val="00577B35"/>
    <w:rsid w:val="005800EE"/>
    <w:rsid w:val="00580543"/>
    <w:rsid w:val="005819E7"/>
    <w:rsid w:val="0058207D"/>
    <w:rsid w:val="00582207"/>
    <w:rsid w:val="00583439"/>
    <w:rsid w:val="005846FB"/>
    <w:rsid w:val="005861A3"/>
    <w:rsid w:val="005867D5"/>
    <w:rsid w:val="00586BFB"/>
    <w:rsid w:val="0059038A"/>
    <w:rsid w:val="005915C2"/>
    <w:rsid w:val="005916F7"/>
    <w:rsid w:val="00591C0F"/>
    <w:rsid w:val="005927F5"/>
    <w:rsid w:val="00593060"/>
    <w:rsid w:val="005958D0"/>
    <w:rsid w:val="00597496"/>
    <w:rsid w:val="005977FD"/>
    <w:rsid w:val="0059798B"/>
    <w:rsid w:val="005A0122"/>
    <w:rsid w:val="005A146E"/>
    <w:rsid w:val="005A1707"/>
    <w:rsid w:val="005A18EE"/>
    <w:rsid w:val="005A21EE"/>
    <w:rsid w:val="005A2405"/>
    <w:rsid w:val="005A2638"/>
    <w:rsid w:val="005A2DA2"/>
    <w:rsid w:val="005A3283"/>
    <w:rsid w:val="005A33BE"/>
    <w:rsid w:val="005A3433"/>
    <w:rsid w:val="005A3434"/>
    <w:rsid w:val="005A3B1C"/>
    <w:rsid w:val="005A3DA2"/>
    <w:rsid w:val="005A4E5A"/>
    <w:rsid w:val="005A514C"/>
    <w:rsid w:val="005A5589"/>
    <w:rsid w:val="005A5A95"/>
    <w:rsid w:val="005A5EEA"/>
    <w:rsid w:val="005A610E"/>
    <w:rsid w:val="005A70A2"/>
    <w:rsid w:val="005B0CAD"/>
    <w:rsid w:val="005B10CB"/>
    <w:rsid w:val="005B16A5"/>
    <w:rsid w:val="005B19A2"/>
    <w:rsid w:val="005B19AF"/>
    <w:rsid w:val="005B231A"/>
    <w:rsid w:val="005B385D"/>
    <w:rsid w:val="005B3967"/>
    <w:rsid w:val="005B4012"/>
    <w:rsid w:val="005B463F"/>
    <w:rsid w:val="005B4A1C"/>
    <w:rsid w:val="005B5377"/>
    <w:rsid w:val="005B61D4"/>
    <w:rsid w:val="005B657E"/>
    <w:rsid w:val="005B660D"/>
    <w:rsid w:val="005B69FD"/>
    <w:rsid w:val="005B6B8E"/>
    <w:rsid w:val="005B6F13"/>
    <w:rsid w:val="005B7896"/>
    <w:rsid w:val="005B7E51"/>
    <w:rsid w:val="005C09F7"/>
    <w:rsid w:val="005C0B8B"/>
    <w:rsid w:val="005C0E87"/>
    <w:rsid w:val="005C2338"/>
    <w:rsid w:val="005C26BF"/>
    <w:rsid w:val="005C2A4A"/>
    <w:rsid w:val="005C3451"/>
    <w:rsid w:val="005C4D8D"/>
    <w:rsid w:val="005C5D58"/>
    <w:rsid w:val="005C5DFD"/>
    <w:rsid w:val="005C621E"/>
    <w:rsid w:val="005D00DE"/>
    <w:rsid w:val="005D0647"/>
    <w:rsid w:val="005D12CF"/>
    <w:rsid w:val="005D1340"/>
    <w:rsid w:val="005D20FE"/>
    <w:rsid w:val="005D3A55"/>
    <w:rsid w:val="005D3E81"/>
    <w:rsid w:val="005D41F4"/>
    <w:rsid w:val="005D5616"/>
    <w:rsid w:val="005D5696"/>
    <w:rsid w:val="005D56FC"/>
    <w:rsid w:val="005D5E2C"/>
    <w:rsid w:val="005D63AA"/>
    <w:rsid w:val="005D697D"/>
    <w:rsid w:val="005D6AD9"/>
    <w:rsid w:val="005D6DF3"/>
    <w:rsid w:val="005D72F0"/>
    <w:rsid w:val="005E0BFE"/>
    <w:rsid w:val="005E0D75"/>
    <w:rsid w:val="005E1041"/>
    <w:rsid w:val="005E3A5B"/>
    <w:rsid w:val="005E44F3"/>
    <w:rsid w:val="005E4824"/>
    <w:rsid w:val="005E5164"/>
    <w:rsid w:val="005E5323"/>
    <w:rsid w:val="005E5708"/>
    <w:rsid w:val="005E614E"/>
    <w:rsid w:val="005E6BAA"/>
    <w:rsid w:val="005E7047"/>
    <w:rsid w:val="005F0570"/>
    <w:rsid w:val="005F08F2"/>
    <w:rsid w:val="005F0FEE"/>
    <w:rsid w:val="005F100F"/>
    <w:rsid w:val="005F12F8"/>
    <w:rsid w:val="005F2DA0"/>
    <w:rsid w:val="005F3461"/>
    <w:rsid w:val="005F68D7"/>
    <w:rsid w:val="005F6D99"/>
    <w:rsid w:val="005F7FFB"/>
    <w:rsid w:val="0060009D"/>
    <w:rsid w:val="00600B28"/>
    <w:rsid w:val="00601766"/>
    <w:rsid w:val="006025B6"/>
    <w:rsid w:val="00602BC9"/>
    <w:rsid w:val="00602EE5"/>
    <w:rsid w:val="00603FE9"/>
    <w:rsid w:val="00604C74"/>
    <w:rsid w:val="0060519B"/>
    <w:rsid w:val="00605655"/>
    <w:rsid w:val="00605FF4"/>
    <w:rsid w:val="006072BA"/>
    <w:rsid w:val="00607432"/>
    <w:rsid w:val="006078F6"/>
    <w:rsid w:val="00607C9D"/>
    <w:rsid w:val="00610C3F"/>
    <w:rsid w:val="00612780"/>
    <w:rsid w:val="006156FA"/>
    <w:rsid w:val="006159F2"/>
    <w:rsid w:val="00616071"/>
    <w:rsid w:val="006177CA"/>
    <w:rsid w:val="00617E07"/>
    <w:rsid w:val="00617EBE"/>
    <w:rsid w:val="006208F4"/>
    <w:rsid w:val="00620C2F"/>
    <w:rsid w:val="00620F48"/>
    <w:rsid w:val="0062220C"/>
    <w:rsid w:val="00622E3C"/>
    <w:rsid w:val="00623981"/>
    <w:rsid w:val="00623A00"/>
    <w:rsid w:val="00624159"/>
    <w:rsid w:val="006251FF"/>
    <w:rsid w:val="006257D0"/>
    <w:rsid w:val="00625820"/>
    <w:rsid w:val="00626EA2"/>
    <w:rsid w:val="006278B1"/>
    <w:rsid w:val="006305B0"/>
    <w:rsid w:val="00630754"/>
    <w:rsid w:val="006320FB"/>
    <w:rsid w:val="00632808"/>
    <w:rsid w:val="00632EA0"/>
    <w:rsid w:val="00634050"/>
    <w:rsid w:val="00634A6F"/>
    <w:rsid w:val="006352EB"/>
    <w:rsid w:val="0063566E"/>
    <w:rsid w:val="00635B61"/>
    <w:rsid w:val="00635F37"/>
    <w:rsid w:val="00640A5D"/>
    <w:rsid w:val="00641B3F"/>
    <w:rsid w:val="00641BE3"/>
    <w:rsid w:val="0064290E"/>
    <w:rsid w:val="00642D5A"/>
    <w:rsid w:val="00643492"/>
    <w:rsid w:val="00643BB0"/>
    <w:rsid w:val="006447EF"/>
    <w:rsid w:val="00644D6D"/>
    <w:rsid w:val="006457DB"/>
    <w:rsid w:val="00645C4F"/>
    <w:rsid w:val="00645CD8"/>
    <w:rsid w:val="00646065"/>
    <w:rsid w:val="0064646C"/>
    <w:rsid w:val="006468BF"/>
    <w:rsid w:val="00646D0E"/>
    <w:rsid w:val="006470E4"/>
    <w:rsid w:val="0064753E"/>
    <w:rsid w:val="00647647"/>
    <w:rsid w:val="006476B2"/>
    <w:rsid w:val="00647B7D"/>
    <w:rsid w:val="00647D52"/>
    <w:rsid w:val="0065095E"/>
    <w:rsid w:val="00651AF1"/>
    <w:rsid w:val="0065280B"/>
    <w:rsid w:val="00652D4C"/>
    <w:rsid w:val="00652FF4"/>
    <w:rsid w:val="0065343F"/>
    <w:rsid w:val="00653666"/>
    <w:rsid w:val="006546BD"/>
    <w:rsid w:val="00654D34"/>
    <w:rsid w:val="00654DC3"/>
    <w:rsid w:val="006561DF"/>
    <w:rsid w:val="00656834"/>
    <w:rsid w:val="00657DEA"/>
    <w:rsid w:val="00657F39"/>
    <w:rsid w:val="006601BC"/>
    <w:rsid w:val="006602C7"/>
    <w:rsid w:val="006602E4"/>
    <w:rsid w:val="00661666"/>
    <w:rsid w:val="0066244E"/>
    <w:rsid w:val="00663657"/>
    <w:rsid w:val="00663C61"/>
    <w:rsid w:val="00663E07"/>
    <w:rsid w:val="006642F0"/>
    <w:rsid w:val="00665A3E"/>
    <w:rsid w:val="00665AF1"/>
    <w:rsid w:val="006661CC"/>
    <w:rsid w:val="00670727"/>
    <w:rsid w:val="00671493"/>
    <w:rsid w:val="006719DE"/>
    <w:rsid w:val="00671B70"/>
    <w:rsid w:val="00671B8F"/>
    <w:rsid w:val="00671F65"/>
    <w:rsid w:val="006724E0"/>
    <w:rsid w:val="00672794"/>
    <w:rsid w:val="00674DB3"/>
    <w:rsid w:val="00674DC8"/>
    <w:rsid w:val="00674F3F"/>
    <w:rsid w:val="00675942"/>
    <w:rsid w:val="00675D14"/>
    <w:rsid w:val="00677011"/>
    <w:rsid w:val="0067740D"/>
    <w:rsid w:val="00677C4E"/>
    <w:rsid w:val="006809FE"/>
    <w:rsid w:val="0068145C"/>
    <w:rsid w:val="006819F4"/>
    <w:rsid w:val="00681DA0"/>
    <w:rsid w:val="00682D23"/>
    <w:rsid w:val="006831C5"/>
    <w:rsid w:val="00684880"/>
    <w:rsid w:val="00684B74"/>
    <w:rsid w:val="006852E6"/>
    <w:rsid w:val="00685722"/>
    <w:rsid w:val="00686049"/>
    <w:rsid w:val="006867C9"/>
    <w:rsid w:val="00686C03"/>
    <w:rsid w:val="0068792A"/>
    <w:rsid w:val="00687DFF"/>
    <w:rsid w:val="00691354"/>
    <w:rsid w:val="006917BC"/>
    <w:rsid w:val="0069247A"/>
    <w:rsid w:val="006929FC"/>
    <w:rsid w:val="00693037"/>
    <w:rsid w:val="006939D4"/>
    <w:rsid w:val="006953EB"/>
    <w:rsid w:val="006956D7"/>
    <w:rsid w:val="00697FDC"/>
    <w:rsid w:val="006A0A53"/>
    <w:rsid w:val="006A1407"/>
    <w:rsid w:val="006A2885"/>
    <w:rsid w:val="006A34ED"/>
    <w:rsid w:val="006A4381"/>
    <w:rsid w:val="006A46CC"/>
    <w:rsid w:val="006A5D2A"/>
    <w:rsid w:val="006A655C"/>
    <w:rsid w:val="006A67F7"/>
    <w:rsid w:val="006A6CE6"/>
    <w:rsid w:val="006B0C3D"/>
    <w:rsid w:val="006B21BC"/>
    <w:rsid w:val="006B2E10"/>
    <w:rsid w:val="006B2ECC"/>
    <w:rsid w:val="006B308B"/>
    <w:rsid w:val="006B4E6A"/>
    <w:rsid w:val="006B5A56"/>
    <w:rsid w:val="006B6674"/>
    <w:rsid w:val="006B6EC6"/>
    <w:rsid w:val="006B700C"/>
    <w:rsid w:val="006B71E0"/>
    <w:rsid w:val="006B78F4"/>
    <w:rsid w:val="006B7CEA"/>
    <w:rsid w:val="006B7E6A"/>
    <w:rsid w:val="006C32E2"/>
    <w:rsid w:val="006C3423"/>
    <w:rsid w:val="006C382E"/>
    <w:rsid w:val="006C3E77"/>
    <w:rsid w:val="006C55E5"/>
    <w:rsid w:val="006C580F"/>
    <w:rsid w:val="006C6220"/>
    <w:rsid w:val="006C7258"/>
    <w:rsid w:val="006C7632"/>
    <w:rsid w:val="006D0135"/>
    <w:rsid w:val="006D0B95"/>
    <w:rsid w:val="006D2837"/>
    <w:rsid w:val="006D2FB7"/>
    <w:rsid w:val="006D369E"/>
    <w:rsid w:val="006D5066"/>
    <w:rsid w:val="006D58C8"/>
    <w:rsid w:val="006D5AF9"/>
    <w:rsid w:val="006D66C9"/>
    <w:rsid w:val="006D7433"/>
    <w:rsid w:val="006D7679"/>
    <w:rsid w:val="006D7915"/>
    <w:rsid w:val="006E0327"/>
    <w:rsid w:val="006E06C4"/>
    <w:rsid w:val="006E0F8F"/>
    <w:rsid w:val="006E274F"/>
    <w:rsid w:val="006E3782"/>
    <w:rsid w:val="006E4768"/>
    <w:rsid w:val="006E53B7"/>
    <w:rsid w:val="006E5CAA"/>
    <w:rsid w:val="006E6277"/>
    <w:rsid w:val="006E7489"/>
    <w:rsid w:val="006E756F"/>
    <w:rsid w:val="006E77F3"/>
    <w:rsid w:val="006F00FA"/>
    <w:rsid w:val="006F01C6"/>
    <w:rsid w:val="006F04E9"/>
    <w:rsid w:val="006F0B3B"/>
    <w:rsid w:val="006F0CA7"/>
    <w:rsid w:val="006F1ACD"/>
    <w:rsid w:val="006F1D06"/>
    <w:rsid w:val="006F23B1"/>
    <w:rsid w:val="006F2798"/>
    <w:rsid w:val="006F2A50"/>
    <w:rsid w:val="006F2E0E"/>
    <w:rsid w:val="006F6944"/>
    <w:rsid w:val="006F6C02"/>
    <w:rsid w:val="006F6EAA"/>
    <w:rsid w:val="006F72BD"/>
    <w:rsid w:val="006F73B4"/>
    <w:rsid w:val="00700C0A"/>
    <w:rsid w:val="007021EB"/>
    <w:rsid w:val="0070244D"/>
    <w:rsid w:val="00702FFB"/>
    <w:rsid w:val="00704C2D"/>
    <w:rsid w:val="00704D5E"/>
    <w:rsid w:val="00705012"/>
    <w:rsid w:val="00705E50"/>
    <w:rsid w:val="00705F73"/>
    <w:rsid w:val="007106FF"/>
    <w:rsid w:val="00710A5A"/>
    <w:rsid w:val="0071142B"/>
    <w:rsid w:val="00712D89"/>
    <w:rsid w:val="00713AE3"/>
    <w:rsid w:val="007142FB"/>
    <w:rsid w:val="007144FA"/>
    <w:rsid w:val="0071486F"/>
    <w:rsid w:val="007151C6"/>
    <w:rsid w:val="0071703B"/>
    <w:rsid w:val="00717201"/>
    <w:rsid w:val="00717F38"/>
    <w:rsid w:val="00720040"/>
    <w:rsid w:val="00721823"/>
    <w:rsid w:val="00722A19"/>
    <w:rsid w:val="00722B0D"/>
    <w:rsid w:val="00722C77"/>
    <w:rsid w:val="00725B32"/>
    <w:rsid w:val="007260EC"/>
    <w:rsid w:val="00726BA2"/>
    <w:rsid w:val="00727419"/>
    <w:rsid w:val="00730857"/>
    <w:rsid w:val="00732C91"/>
    <w:rsid w:val="007352AB"/>
    <w:rsid w:val="00735341"/>
    <w:rsid w:val="0073561C"/>
    <w:rsid w:val="00735CA7"/>
    <w:rsid w:val="007360B1"/>
    <w:rsid w:val="00736412"/>
    <w:rsid w:val="0073676C"/>
    <w:rsid w:val="00736804"/>
    <w:rsid w:val="00737732"/>
    <w:rsid w:val="00737F1F"/>
    <w:rsid w:val="007404A2"/>
    <w:rsid w:val="007408B4"/>
    <w:rsid w:val="00740C99"/>
    <w:rsid w:val="00742D5B"/>
    <w:rsid w:val="00742E73"/>
    <w:rsid w:val="007438AC"/>
    <w:rsid w:val="00743AC3"/>
    <w:rsid w:val="007442D9"/>
    <w:rsid w:val="00744B94"/>
    <w:rsid w:val="007462DA"/>
    <w:rsid w:val="00750627"/>
    <w:rsid w:val="00752994"/>
    <w:rsid w:val="00753701"/>
    <w:rsid w:val="007548D1"/>
    <w:rsid w:val="00755DF7"/>
    <w:rsid w:val="00757699"/>
    <w:rsid w:val="00760264"/>
    <w:rsid w:val="00760DA5"/>
    <w:rsid w:val="00761F96"/>
    <w:rsid w:val="00762287"/>
    <w:rsid w:val="007641D6"/>
    <w:rsid w:val="00764994"/>
    <w:rsid w:val="00766BC9"/>
    <w:rsid w:val="00766FF0"/>
    <w:rsid w:val="00767E51"/>
    <w:rsid w:val="007701FD"/>
    <w:rsid w:val="00770316"/>
    <w:rsid w:val="00771583"/>
    <w:rsid w:val="00772381"/>
    <w:rsid w:val="00774C12"/>
    <w:rsid w:val="00775A6A"/>
    <w:rsid w:val="007765F2"/>
    <w:rsid w:val="007769D9"/>
    <w:rsid w:val="00776B91"/>
    <w:rsid w:val="0077723B"/>
    <w:rsid w:val="007773F5"/>
    <w:rsid w:val="00777A94"/>
    <w:rsid w:val="00780E09"/>
    <w:rsid w:val="00780EAA"/>
    <w:rsid w:val="00781806"/>
    <w:rsid w:val="00781C2D"/>
    <w:rsid w:val="007822F1"/>
    <w:rsid w:val="00783376"/>
    <w:rsid w:val="00784126"/>
    <w:rsid w:val="0078495D"/>
    <w:rsid w:val="00784F39"/>
    <w:rsid w:val="00786215"/>
    <w:rsid w:val="007868D8"/>
    <w:rsid w:val="00787A12"/>
    <w:rsid w:val="00787A96"/>
    <w:rsid w:val="00787BB6"/>
    <w:rsid w:val="00791CA4"/>
    <w:rsid w:val="00792CA1"/>
    <w:rsid w:val="007933EE"/>
    <w:rsid w:val="00793BF7"/>
    <w:rsid w:val="00794B05"/>
    <w:rsid w:val="00794BBA"/>
    <w:rsid w:val="00795BD7"/>
    <w:rsid w:val="00795DCF"/>
    <w:rsid w:val="0079659A"/>
    <w:rsid w:val="007968E4"/>
    <w:rsid w:val="00796968"/>
    <w:rsid w:val="00797020"/>
    <w:rsid w:val="007A0226"/>
    <w:rsid w:val="007A03D2"/>
    <w:rsid w:val="007A5250"/>
    <w:rsid w:val="007A540D"/>
    <w:rsid w:val="007A70A3"/>
    <w:rsid w:val="007A7B7A"/>
    <w:rsid w:val="007A7B87"/>
    <w:rsid w:val="007B00C1"/>
    <w:rsid w:val="007B0A51"/>
    <w:rsid w:val="007B12D7"/>
    <w:rsid w:val="007B1782"/>
    <w:rsid w:val="007B20AA"/>
    <w:rsid w:val="007B20AD"/>
    <w:rsid w:val="007B28B1"/>
    <w:rsid w:val="007B2A7F"/>
    <w:rsid w:val="007B2DCF"/>
    <w:rsid w:val="007B2DE0"/>
    <w:rsid w:val="007B372D"/>
    <w:rsid w:val="007B4B98"/>
    <w:rsid w:val="007B4B9E"/>
    <w:rsid w:val="007B4EC2"/>
    <w:rsid w:val="007B4F51"/>
    <w:rsid w:val="007B5065"/>
    <w:rsid w:val="007B5242"/>
    <w:rsid w:val="007B5C67"/>
    <w:rsid w:val="007B69CD"/>
    <w:rsid w:val="007B6B5E"/>
    <w:rsid w:val="007B70E8"/>
    <w:rsid w:val="007B7153"/>
    <w:rsid w:val="007B72CB"/>
    <w:rsid w:val="007B7403"/>
    <w:rsid w:val="007B74D6"/>
    <w:rsid w:val="007B7E3A"/>
    <w:rsid w:val="007C1201"/>
    <w:rsid w:val="007C159D"/>
    <w:rsid w:val="007C1753"/>
    <w:rsid w:val="007C229B"/>
    <w:rsid w:val="007C238E"/>
    <w:rsid w:val="007C3A0C"/>
    <w:rsid w:val="007C3ED6"/>
    <w:rsid w:val="007C3EDB"/>
    <w:rsid w:val="007C3FF0"/>
    <w:rsid w:val="007C6875"/>
    <w:rsid w:val="007C695D"/>
    <w:rsid w:val="007C6B43"/>
    <w:rsid w:val="007D004D"/>
    <w:rsid w:val="007D12ED"/>
    <w:rsid w:val="007D1B73"/>
    <w:rsid w:val="007D1D41"/>
    <w:rsid w:val="007D204B"/>
    <w:rsid w:val="007D20F1"/>
    <w:rsid w:val="007D2F43"/>
    <w:rsid w:val="007D3016"/>
    <w:rsid w:val="007D36C8"/>
    <w:rsid w:val="007D3A83"/>
    <w:rsid w:val="007D3B7D"/>
    <w:rsid w:val="007D411A"/>
    <w:rsid w:val="007D439C"/>
    <w:rsid w:val="007D44F2"/>
    <w:rsid w:val="007D55AD"/>
    <w:rsid w:val="007D6059"/>
    <w:rsid w:val="007D746C"/>
    <w:rsid w:val="007D7852"/>
    <w:rsid w:val="007E02CE"/>
    <w:rsid w:val="007E030A"/>
    <w:rsid w:val="007E0768"/>
    <w:rsid w:val="007E0C93"/>
    <w:rsid w:val="007E132D"/>
    <w:rsid w:val="007E1F55"/>
    <w:rsid w:val="007E29D2"/>
    <w:rsid w:val="007E30C1"/>
    <w:rsid w:val="007E36C3"/>
    <w:rsid w:val="007E3DBB"/>
    <w:rsid w:val="007E5150"/>
    <w:rsid w:val="007E5BC7"/>
    <w:rsid w:val="007E5C70"/>
    <w:rsid w:val="007E5D05"/>
    <w:rsid w:val="007E7A7F"/>
    <w:rsid w:val="007F01B9"/>
    <w:rsid w:val="007F01DC"/>
    <w:rsid w:val="007F090E"/>
    <w:rsid w:val="007F1A78"/>
    <w:rsid w:val="007F2370"/>
    <w:rsid w:val="007F25DD"/>
    <w:rsid w:val="007F2E2A"/>
    <w:rsid w:val="007F30BD"/>
    <w:rsid w:val="007F3506"/>
    <w:rsid w:val="007F3717"/>
    <w:rsid w:val="007F4C82"/>
    <w:rsid w:val="007F5805"/>
    <w:rsid w:val="007F606F"/>
    <w:rsid w:val="00800206"/>
    <w:rsid w:val="008011E9"/>
    <w:rsid w:val="00801DBE"/>
    <w:rsid w:val="00803AB8"/>
    <w:rsid w:val="00803C07"/>
    <w:rsid w:val="00803C88"/>
    <w:rsid w:val="00804192"/>
    <w:rsid w:val="00804C92"/>
    <w:rsid w:val="0080503A"/>
    <w:rsid w:val="008063AF"/>
    <w:rsid w:val="00806620"/>
    <w:rsid w:val="008076D8"/>
    <w:rsid w:val="00810DA4"/>
    <w:rsid w:val="008119E2"/>
    <w:rsid w:val="00811C01"/>
    <w:rsid w:val="00811C62"/>
    <w:rsid w:val="00812893"/>
    <w:rsid w:val="008134B3"/>
    <w:rsid w:val="00813BB5"/>
    <w:rsid w:val="00814107"/>
    <w:rsid w:val="00814D5D"/>
    <w:rsid w:val="00815B3F"/>
    <w:rsid w:val="00816FB4"/>
    <w:rsid w:val="00817934"/>
    <w:rsid w:val="00820199"/>
    <w:rsid w:val="00820D94"/>
    <w:rsid w:val="008210E1"/>
    <w:rsid w:val="00823B33"/>
    <w:rsid w:val="00825530"/>
    <w:rsid w:val="00825D91"/>
    <w:rsid w:val="008303CA"/>
    <w:rsid w:val="00830ED4"/>
    <w:rsid w:val="0083127E"/>
    <w:rsid w:val="00831342"/>
    <w:rsid w:val="0083154D"/>
    <w:rsid w:val="00832609"/>
    <w:rsid w:val="00832633"/>
    <w:rsid w:val="0083263D"/>
    <w:rsid w:val="008329E9"/>
    <w:rsid w:val="00832CBE"/>
    <w:rsid w:val="00832ECD"/>
    <w:rsid w:val="00833D5E"/>
    <w:rsid w:val="00835D8E"/>
    <w:rsid w:val="00836153"/>
    <w:rsid w:val="008363BF"/>
    <w:rsid w:val="00837923"/>
    <w:rsid w:val="00837D62"/>
    <w:rsid w:val="008424D8"/>
    <w:rsid w:val="00842B0E"/>
    <w:rsid w:val="00842E73"/>
    <w:rsid w:val="0084372D"/>
    <w:rsid w:val="00843FDF"/>
    <w:rsid w:val="00846280"/>
    <w:rsid w:val="008465D2"/>
    <w:rsid w:val="008475E8"/>
    <w:rsid w:val="0085066B"/>
    <w:rsid w:val="0085121B"/>
    <w:rsid w:val="00851DA8"/>
    <w:rsid w:val="00851E49"/>
    <w:rsid w:val="00852201"/>
    <w:rsid w:val="0085256F"/>
    <w:rsid w:val="0085296C"/>
    <w:rsid w:val="00852A55"/>
    <w:rsid w:val="00853D1B"/>
    <w:rsid w:val="00853FB7"/>
    <w:rsid w:val="00855854"/>
    <w:rsid w:val="00855942"/>
    <w:rsid w:val="0085595B"/>
    <w:rsid w:val="00855BCE"/>
    <w:rsid w:val="00856A04"/>
    <w:rsid w:val="008576EE"/>
    <w:rsid w:val="0086013D"/>
    <w:rsid w:val="008606AA"/>
    <w:rsid w:val="0086089D"/>
    <w:rsid w:val="00860FB0"/>
    <w:rsid w:val="0086143E"/>
    <w:rsid w:val="0086144E"/>
    <w:rsid w:val="0086340E"/>
    <w:rsid w:val="00864B16"/>
    <w:rsid w:val="00864F99"/>
    <w:rsid w:val="0086526A"/>
    <w:rsid w:val="00865CE5"/>
    <w:rsid w:val="00865F37"/>
    <w:rsid w:val="008672DE"/>
    <w:rsid w:val="00867627"/>
    <w:rsid w:val="00867629"/>
    <w:rsid w:val="00867FE1"/>
    <w:rsid w:val="00870C56"/>
    <w:rsid w:val="00871264"/>
    <w:rsid w:val="008715E4"/>
    <w:rsid w:val="008729C2"/>
    <w:rsid w:val="00873A95"/>
    <w:rsid w:val="00873F30"/>
    <w:rsid w:val="00874987"/>
    <w:rsid w:val="008751BF"/>
    <w:rsid w:val="00875CB5"/>
    <w:rsid w:val="00875D06"/>
    <w:rsid w:val="008768A9"/>
    <w:rsid w:val="00876FEF"/>
    <w:rsid w:val="008801B4"/>
    <w:rsid w:val="0088051E"/>
    <w:rsid w:val="008805A3"/>
    <w:rsid w:val="00880CEA"/>
    <w:rsid w:val="008810BE"/>
    <w:rsid w:val="00882211"/>
    <w:rsid w:val="008822D5"/>
    <w:rsid w:val="0088312C"/>
    <w:rsid w:val="00883F44"/>
    <w:rsid w:val="00883F4B"/>
    <w:rsid w:val="00884F1C"/>
    <w:rsid w:val="00885357"/>
    <w:rsid w:val="00886D0E"/>
    <w:rsid w:val="00890FEE"/>
    <w:rsid w:val="00892E0A"/>
    <w:rsid w:val="00893002"/>
    <w:rsid w:val="00895F4B"/>
    <w:rsid w:val="008962CF"/>
    <w:rsid w:val="00897485"/>
    <w:rsid w:val="008A0033"/>
    <w:rsid w:val="008A0A60"/>
    <w:rsid w:val="008A1EFF"/>
    <w:rsid w:val="008A1FB0"/>
    <w:rsid w:val="008A289C"/>
    <w:rsid w:val="008A29D8"/>
    <w:rsid w:val="008A2D0B"/>
    <w:rsid w:val="008A3DCD"/>
    <w:rsid w:val="008A5602"/>
    <w:rsid w:val="008A6E0A"/>
    <w:rsid w:val="008A6EE5"/>
    <w:rsid w:val="008A73CC"/>
    <w:rsid w:val="008B0F21"/>
    <w:rsid w:val="008B25FC"/>
    <w:rsid w:val="008B3A48"/>
    <w:rsid w:val="008B4E67"/>
    <w:rsid w:val="008B5736"/>
    <w:rsid w:val="008B6630"/>
    <w:rsid w:val="008B7FF4"/>
    <w:rsid w:val="008C0977"/>
    <w:rsid w:val="008C1235"/>
    <w:rsid w:val="008C24C3"/>
    <w:rsid w:val="008C258D"/>
    <w:rsid w:val="008C30E1"/>
    <w:rsid w:val="008C31CB"/>
    <w:rsid w:val="008C33D0"/>
    <w:rsid w:val="008C4ACD"/>
    <w:rsid w:val="008C5048"/>
    <w:rsid w:val="008C662F"/>
    <w:rsid w:val="008C6C49"/>
    <w:rsid w:val="008C6DF0"/>
    <w:rsid w:val="008C6F23"/>
    <w:rsid w:val="008C7B13"/>
    <w:rsid w:val="008D0217"/>
    <w:rsid w:val="008D0651"/>
    <w:rsid w:val="008D0973"/>
    <w:rsid w:val="008D0E3B"/>
    <w:rsid w:val="008D1ED3"/>
    <w:rsid w:val="008D1F59"/>
    <w:rsid w:val="008D2396"/>
    <w:rsid w:val="008D28B5"/>
    <w:rsid w:val="008D380E"/>
    <w:rsid w:val="008D3D0D"/>
    <w:rsid w:val="008D4657"/>
    <w:rsid w:val="008D5691"/>
    <w:rsid w:val="008D5D7D"/>
    <w:rsid w:val="008D7ADC"/>
    <w:rsid w:val="008D7D00"/>
    <w:rsid w:val="008E0149"/>
    <w:rsid w:val="008E17CC"/>
    <w:rsid w:val="008E2057"/>
    <w:rsid w:val="008E21C3"/>
    <w:rsid w:val="008E2C53"/>
    <w:rsid w:val="008E3A9E"/>
    <w:rsid w:val="008E4748"/>
    <w:rsid w:val="008E4ECF"/>
    <w:rsid w:val="008E63ED"/>
    <w:rsid w:val="008E6F49"/>
    <w:rsid w:val="008E73F9"/>
    <w:rsid w:val="008F1F22"/>
    <w:rsid w:val="008F24C7"/>
    <w:rsid w:val="008F2D00"/>
    <w:rsid w:val="008F32FA"/>
    <w:rsid w:val="008F3439"/>
    <w:rsid w:val="008F38CF"/>
    <w:rsid w:val="008F3A39"/>
    <w:rsid w:val="008F3D69"/>
    <w:rsid w:val="008F3D99"/>
    <w:rsid w:val="008F46EF"/>
    <w:rsid w:val="008F4885"/>
    <w:rsid w:val="008F5A69"/>
    <w:rsid w:val="008F5BC7"/>
    <w:rsid w:val="008F64F5"/>
    <w:rsid w:val="008F664D"/>
    <w:rsid w:val="008F6A3A"/>
    <w:rsid w:val="008F6A3F"/>
    <w:rsid w:val="008F6A8E"/>
    <w:rsid w:val="008F6F8B"/>
    <w:rsid w:val="008F77D4"/>
    <w:rsid w:val="009016DF"/>
    <w:rsid w:val="00901752"/>
    <w:rsid w:val="00903395"/>
    <w:rsid w:val="00904B0D"/>
    <w:rsid w:val="009054C0"/>
    <w:rsid w:val="009057DD"/>
    <w:rsid w:val="00905C9A"/>
    <w:rsid w:val="00905E8F"/>
    <w:rsid w:val="00905F1B"/>
    <w:rsid w:val="009072D5"/>
    <w:rsid w:val="00907456"/>
    <w:rsid w:val="009107D8"/>
    <w:rsid w:val="0091232E"/>
    <w:rsid w:val="00912DBB"/>
    <w:rsid w:val="009134DC"/>
    <w:rsid w:val="00913A0B"/>
    <w:rsid w:val="00913C61"/>
    <w:rsid w:val="00913D9F"/>
    <w:rsid w:val="00913DDC"/>
    <w:rsid w:val="00914941"/>
    <w:rsid w:val="00914D21"/>
    <w:rsid w:val="009158D9"/>
    <w:rsid w:val="00916851"/>
    <w:rsid w:val="00916904"/>
    <w:rsid w:val="00917C14"/>
    <w:rsid w:val="00921121"/>
    <w:rsid w:val="00922244"/>
    <w:rsid w:val="00922610"/>
    <w:rsid w:val="0092323F"/>
    <w:rsid w:val="00923917"/>
    <w:rsid w:val="00923E65"/>
    <w:rsid w:val="009251EE"/>
    <w:rsid w:val="00926072"/>
    <w:rsid w:val="00926375"/>
    <w:rsid w:val="00926E30"/>
    <w:rsid w:val="00927128"/>
    <w:rsid w:val="00927B48"/>
    <w:rsid w:val="00927FEC"/>
    <w:rsid w:val="00930515"/>
    <w:rsid w:val="00930EE0"/>
    <w:rsid w:val="0093150D"/>
    <w:rsid w:val="00932B04"/>
    <w:rsid w:val="00932D00"/>
    <w:rsid w:val="009330B3"/>
    <w:rsid w:val="00933CFE"/>
    <w:rsid w:val="00933DCD"/>
    <w:rsid w:val="009341E0"/>
    <w:rsid w:val="00934247"/>
    <w:rsid w:val="00934DC2"/>
    <w:rsid w:val="00935172"/>
    <w:rsid w:val="009358F8"/>
    <w:rsid w:val="00935F36"/>
    <w:rsid w:val="00936F23"/>
    <w:rsid w:val="009370CC"/>
    <w:rsid w:val="00937EC1"/>
    <w:rsid w:val="00940446"/>
    <w:rsid w:val="0094058B"/>
    <w:rsid w:val="00941471"/>
    <w:rsid w:val="009431C0"/>
    <w:rsid w:val="00943E1E"/>
    <w:rsid w:val="009447B3"/>
    <w:rsid w:val="00944C29"/>
    <w:rsid w:val="00944F52"/>
    <w:rsid w:val="00946149"/>
    <w:rsid w:val="0094698F"/>
    <w:rsid w:val="00946D22"/>
    <w:rsid w:val="00947770"/>
    <w:rsid w:val="00950119"/>
    <w:rsid w:val="00950E88"/>
    <w:rsid w:val="009512E1"/>
    <w:rsid w:val="009518DB"/>
    <w:rsid w:val="00952AF4"/>
    <w:rsid w:val="00953244"/>
    <w:rsid w:val="009539F8"/>
    <w:rsid w:val="00953BEA"/>
    <w:rsid w:val="00953E90"/>
    <w:rsid w:val="00954781"/>
    <w:rsid w:val="00954CFE"/>
    <w:rsid w:val="00956A4C"/>
    <w:rsid w:val="00956F49"/>
    <w:rsid w:val="00957C42"/>
    <w:rsid w:val="009604D3"/>
    <w:rsid w:val="009605F1"/>
    <w:rsid w:val="00960FB1"/>
    <w:rsid w:val="009613D7"/>
    <w:rsid w:val="00961885"/>
    <w:rsid w:val="0096191B"/>
    <w:rsid w:val="00963017"/>
    <w:rsid w:val="009633CD"/>
    <w:rsid w:val="009635E8"/>
    <w:rsid w:val="009635FD"/>
    <w:rsid w:val="009645C5"/>
    <w:rsid w:val="009648C4"/>
    <w:rsid w:val="00964E67"/>
    <w:rsid w:val="0096551F"/>
    <w:rsid w:val="00966332"/>
    <w:rsid w:val="009668B0"/>
    <w:rsid w:val="00967352"/>
    <w:rsid w:val="00967802"/>
    <w:rsid w:val="009701C7"/>
    <w:rsid w:val="0097114B"/>
    <w:rsid w:val="0097151D"/>
    <w:rsid w:val="00973E27"/>
    <w:rsid w:val="0097477C"/>
    <w:rsid w:val="009750C4"/>
    <w:rsid w:val="00975ABC"/>
    <w:rsid w:val="0097669C"/>
    <w:rsid w:val="00976CDF"/>
    <w:rsid w:val="00980FFB"/>
    <w:rsid w:val="00981554"/>
    <w:rsid w:val="00981875"/>
    <w:rsid w:val="0098189E"/>
    <w:rsid w:val="00982118"/>
    <w:rsid w:val="009823FA"/>
    <w:rsid w:val="00983E0D"/>
    <w:rsid w:val="00984484"/>
    <w:rsid w:val="009853AA"/>
    <w:rsid w:val="0098543F"/>
    <w:rsid w:val="0098678A"/>
    <w:rsid w:val="00986B1A"/>
    <w:rsid w:val="00986EEC"/>
    <w:rsid w:val="00987190"/>
    <w:rsid w:val="00987E73"/>
    <w:rsid w:val="009908A6"/>
    <w:rsid w:val="00992582"/>
    <w:rsid w:val="009926B0"/>
    <w:rsid w:val="0099412F"/>
    <w:rsid w:val="00995154"/>
    <w:rsid w:val="00995735"/>
    <w:rsid w:val="009962F0"/>
    <w:rsid w:val="009966F3"/>
    <w:rsid w:val="0099676A"/>
    <w:rsid w:val="00996D78"/>
    <w:rsid w:val="00997521"/>
    <w:rsid w:val="00997795"/>
    <w:rsid w:val="00997B7F"/>
    <w:rsid w:val="009A039D"/>
    <w:rsid w:val="009A0BDC"/>
    <w:rsid w:val="009A1ACC"/>
    <w:rsid w:val="009A1EC0"/>
    <w:rsid w:val="009A1F8A"/>
    <w:rsid w:val="009A2E78"/>
    <w:rsid w:val="009A3399"/>
    <w:rsid w:val="009A452A"/>
    <w:rsid w:val="009A4853"/>
    <w:rsid w:val="009A4995"/>
    <w:rsid w:val="009A5646"/>
    <w:rsid w:val="009A5E89"/>
    <w:rsid w:val="009A7CBB"/>
    <w:rsid w:val="009A7F44"/>
    <w:rsid w:val="009A7F98"/>
    <w:rsid w:val="009B1437"/>
    <w:rsid w:val="009B14F0"/>
    <w:rsid w:val="009B180B"/>
    <w:rsid w:val="009B269D"/>
    <w:rsid w:val="009B2A81"/>
    <w:rsid w:val="009B2EBB"/>
    <w:rsid w:val="009B327F"/>
    <w:rsid w:val="009B362A"/>
    <w:rsid w:val="009B396F"/>
    <w:rsid w:val="009B4B8F"/>
    <w:rsid w:val="009B50C5"/>
    <w:rsid w:val="009B5369"/>
    <w:rsid w:val="009B5FBD"/>
    <w:rsid w:val="009B679A"/>
    <w:rsid w:val="009B7378"/>
    <w:rsid w:val="009B7874"/>
    <w:rsid w:val="009B796C"/>
    <w:rsid w:val="009C0487"/>
    <w:rsid w:val="009C0CDD"/>
    <w:rsid w:val="009C1A7A"/>
    <w:rsid w:val="009C2D1A"/>
    <w:rsid w:val="009C4733"/>
    <w:rsid w:val="009C4CAB"/>
    <w:rsid w:val="009C4DFA"/>
    <w:rsid w:val="009C5834"/>
    <w:rsid w:val="009C7ED8"/>
    <w:rsid w:val="009D0611"/>
    <w:rsid w:val="009D0A07"/>
    <w:rsid w:val="009D142F"/>
    <w:rsid w:val="009D2418"/>
    <w:rsid w:val="009D280B"/>
    <w:rsid w:val="009D408C"/>
    <w:rsid w:val="009D42E7"/>
    <w:rsid w:val="009D4CA4"/>
    <w:rsid w:val="009D59B8"/>
    <w:rsid w:val="009D5D92"/>
    <w:rsid w:val="009D5E1E"/>
    <w:rsid w:val="009D6342"/>
    <w:rsid w:val="009D6440"/>
    <w:rsid w:val="009D6542"/>
    <w:rsid w:val="009D6D83"/>
    <w:rsid w:val="009E04D4"/>
    <w:rsid w:val="009E1854"/>
    <w:rsid w:val="009E27E7"/>
    <w:rsid w:val="009E2888"/>
    <w:rsid w:val="009E298D"/>
    <w:rsid w:val="009E2BCD"/>
    <w:rsid w:val="009E3352"/>
    <w:rsid w:val="009E41AB"/>
    <w:rsid w:val="009E4E22"/>
    <w:rsid w:val="009E5C37"/>
    <w:rsid w:val="009E60C2"/>
    <w:rsid w:val="009E7A1E"/>
    <w:rsid w:val="009E7C66"/>
    <w:rsid w:val="009F0D1B"/>
    <w:rsid w:val="009F10CF"/>
    <w:rsid w:val="009F1100"/>
    <w:rsid w:val="009F2D00"/>
    <w:rsid w:val="009F35AB"/>
    <w:rsid w:val="009F4AF4"/>
    <w:rsid w:val="009F4DDA"/>
    <w:rsid w:val="009F5102"/>
    <w:rsid w:val="009F5775"/>
    <w:rsid w:val="009F582E"/>
    <w:rsid w:val="009F5FAE"/>
    <w:rsid w:val="009F63FD"/>
    <w:rsid w:val="009F656F"/>
    <w:rsid w:val="009F68F3"/>
    <w:rsid w:val="00A004FE"/>
    <w:rsid w:val="00A00D51"/>
    <w:rsid w:val="00A00E3C"/>
    <w:rsid w:val="00A01A31"/>
    <w:rsid w:val="00A01F83"/>
    <w:rsid w:val="00A021F3"/>
    <w:rsid w:val="00A02A9B"/>
    <w:rsid w:val="00A0325E"/>
    <w:rsid w:val="00A03B85"/>
    <w:rsid w:val="00A03C05"/>
    <w:rsid w:val="00A063F1"/>
    <w:rsid w:val="00A06512"/>
    <w:rsid w:val="00A06C84"/>
    <w:rsid w:val="00A06FF5"/>
    <w:rsid w:val="00A0711A"/>
    <w:rsid w:val="00A07BB9"/>
    <w:rsid w:val="00A103BD"/>
    <w:rsid w:val="00A1047D"/>
    <w:rsid w:val="00A10617"/>
    <w:rsid w:val="00A10A20"/>
    <w:rsid w:val="00A11237"/>
    <w:rsid w:val="00A11BD3"/>
    <w:rsid w:val="00A11D56"/>
    <w:rsid w:val="00A1255B"/>
    <w:rsid w:val="00A125E5"/>
    <w:rsid w:val="00A12E59"/>
    <w:rsid w:val="00A136F1"/>
    <w:rsid w:val="00A15962"/>
    <w:rsid w:val="00A15B67"/>
    <w:rsid w:val="00A225D6"/>
    <w:rsid w:val="00A2303A"/>
    <w:rsid w:val="00A231C3"/>
    <w:rsid w:val="00A23A88"/>
    <w:rsid w:val="00A23BCF"/>
    <w:rsid w:val="00A242E6"/>
    <w:rsid w:val="00A25BDA"/>
    <w:rsid w:val="00A261D2"/>
    <w:rsid w:val="00A2727B"/>
    <w:rsid w:val="00A30A49"/>
    <w:rsid w:val="00A3384B"/>
    <w:rsid w:val="00A33D51"/>
    <w:rsid w:val="00A347A8"/>
    <w:rsid w:val="00A34D8E"/>
    <w:rsid w:val="00A34EAE"/>
    <w:rsid w:val="00A34ED5"/>
    <w:rsid w:val="00A359FC"/>
    <w:rsid w:val="00A35A69"/>
    <w:rsid w:val="00A3719D"/>
    <w:rsid w:val="00A375A8"/>
    <w:rsid w:val="00A407AB"/>
    <w:rsid w:val="00A408AC"/>
    <w:rsid w:val="00A40E18"/>
    <w:rsid w:val="00A418DA"/>
    <w:rsid w:val="00A43A80"/>
    <w:rsid w:val="00A44B29"/>
    <w:rsid w:val="00A453BB"/>
    <w:rsid w:val="00A457FB"/>
    <w:rsid w:val="00A45B7F"/>
    <w:rsid w:val="00A45D0B"/>
    <w:rsid w:val="00A45D7A"/>
    <w:rsid w:val="00A45E0A"/>
    <w:rsid w:val="00A462E4"/>
    <w:rsid w:val="00A47091"/>
    <w:rsid w:val="00A470D8"/>
    <w:rsid w:val="00A47E75"/>
    <w:rsid w:val="00A50971"/>
    <w:rsid w:val="00A51793"/>
    <w:rsid w:val="00A51DEF"/>
    <w:rsid w:val="00A52A45"/>
    <w:rsid w:val="00A52CD3"/>
    <w:rsid w:val="00A52D01"/>
    <w:rsid w:val="00A53120"/>
    <w:rsid w:val="00A53FE3"/>
    <w:rsid w:val="00A540A3"/>
    <w:rsid w:val="00A544A1"/>
    <w:rsid w:val="00A54C58"/>
    <w:rsid w:val="00A55673"/>
    <w:rsid w:val="00A56B7E"/>
    <w:rsid w:val="00A577EE"/>
    <w:rsid w:val="00A5795B"/>
    <w:rsid w:val="00A57A2D"/>
    <w:rsid w:val="00A57CC8"/>
    <w:rsid w:val="00A606BC"/>
    <w:rsid w:val="00A6091A"/>
    <w:rsid w:val="00A60BA7"/>
    <w:rsid w:val="00A60C95"/>
    <w:rsid w:val="00A61AF4"/>
    <w:rsid w:val="00A61F72"/>
    <w:rsid w:val="00A623EB"/>
    <w:rsid w:val="00A62E39"/>
    <w:rsid w:val="00A638D8"/>
    <w:rsid w:val="00A64E4E"/>
    <w:rsid w:val="00A65728"/>
    <w:rsid w:val="00A6609E"/>
    <w:rsid w:val="00A665E7"/>
    <w:rsid w:val="00A66A48"/>
    <w:rsid w:val="00A66C77"/>
    <w:rsid w:val="00A67148"/>
    <w:rsid w:val="00A675BD"/>
    <w:rsid w:val="00A67C2C"/>
    <w:rsid w:val="00A67D39"/>
    <w:rsid w:val="00A70311"/>
    <w:rsid w:val="00A70720"/>
    <w:rsid w:val="00A70C9B"/>
    <w:rsid w:val="00A71BE1"/>
    <w:rsid w:val="00A72FED"/>
    <w:rsid w:val="00A734D5"/>
    <w:rsid w:val="00A735A4"/>
    <w:rsid w:val="00A75113"/>
    <w:rsid w:val="00A76238"/>
    <w:rsid w:val="00A76738"/>
    <w:rsid w:val="00A7752D"/>
    <w:rsid w:val="00A77D1B"/>
    <w:rsid w:val="00A809B6"/>
    <w:rsid w:val="00A81AC4"/>
    <w:rsid w:val="00A81F55"/>
    <w:rsid w:val="00A81FD6"/>
    <w:rsid w:val="00A833F2"/>
    <w:rsid w:val="00A835B1"/>
    <w:rsid w:val="00A83752"/>
    <w:rsid w:val="00A83A4D"/>
    <w:rsid w:val="00A83CEE"/>
    <w:rsid w:val="00A842AE"/>
    <w:rsid w:val="00A852C4"/>
    <w:rsid w:val="00A855A9"/>
    <w:rsid w:val="00A85E07"/>
    <w:rsid w:val="00A86C82"/>
    <w:rsid w:val="00A86CBE"/>
    <w:rsid w:val="00A8727E"/>
    <w:rsid w:val="00A90C98"/>
    <w:rsid w:val="00A90DCF"/>
    <w:rsid w:val="00A92BA8"/>
    <w:rsid w:val="00A92F8E"/>
    <w:rsid w:val="00A92FDC"/>
    <w:rsid w:val="00A932D7"/>
    <w:rsid w:val="00A93BC4"/>
    <w:rsid w:val="00A93CBC"/>
    <w:rsid w:val="00A9463F"/>
    <w:rsid w:val="00A94922"/>
    <w:rsid w:val="00A96805"/>
    <w:rsid w:val="00A96E68"/>
    <w:rsid w:val="00A97711"/>
    <w:rsid w:val="00A977F3"/>
    <w:rsid w:val="00AA1E15"/>
    <w:rsid w:val="00AA2966"/>
    <w:rsid w:val="00AA2F2E"/>
    <w:rsid w:val="00AA37F7"/>
    <w:rsid w:val="00AA5E4E"/>
    <w:rsid w:val="00AA5F89"/>
    <w:rsid w:val="00AA6201"/>
    <w:rsid w:val="00AA65B3"/>
    <w:rsid w:val="00AA6E3B"/>
    <w:rsid w:val="00AB0339"/>
    <w:rsid w:val="00AB0D7C"/>
    <w:rsid w:val="00AB2627"/>
    <w:rsid w:val="00AB30EC"/>
    <w:rsid w:val="00AB36A3"/>
    <w:rsid w:val="00AB3ED7"/>
    <w:rsid w:val="00AB434E"/>
    <w:rsid w:val="00AB5B26"/>
    <w:rsid w:val="00AB6DAF"/>
    <w:rsid w:val="00AB7ADD"/>
    <w:rsid w:val="00AB7DCD"/>
    <w:rsid w:val="00AC0CCC"/>
    <w:rsid w:val="00AC1C61"/>
    <w:rsid w:val="00AC1EBB"/>
    <w:rsid w:val="00AC2298"/>
    <w:rsid w:val="00AC28BB"/>
    <w:rsid w:val="00AC29B5"/>
    <w:rsid w:val="00AC44EF"/>
    <w:rsid w:val="00AC54C1"/>
    <w:rsid w:val="00AC5D38"/>
    <w:rsid w:val="00AC6256"/>
    <w:rsid w:val="00AC64D0"/>
    <w:rsid w:val="00AC74A1"/>
    <w:rsid w:val="00AC7AC8"/>
    <w:rsid w:val="00AD073D"/>
    <w:rsid w:val="00AD1532"/>
    <w:rsid w:val="00AD29DC"/>
    <w:rsid w:val="00AD3901"/>
    <w:rsid w:val="00AD3DE5"/>
    <w:rsid w:val="00AD3EFB"/>
    <w:rsid w:val="00AD4533"/>
    <w:rsid w:val="00AD46FB"/>
    <w:rsid w:val="00AD56CB"/>
    <w:rsid w:val="00AD5838"/>
    <w:rsid w:val="00AD58AA"/>
    <w:rsid w:val="00AD5AD7"/>
    <w:rsid w:val="00AD706B"/>
    <w:rsid w:val="00AD7445"/>
    <w:rsid w:val="00AE0990"/>
    <w:rsid w:val="00AE0BC0"/>
    <w:rsid w:val="00AE20AA"/>
    <w:rsid w:val="00AE2BA8"/>
    <w:rsid w:val="00AE3047"/>
    <w:rsid w:val="00AE4229"/>
    <w:rsid w:val="00AE429D"/>
    <w:rsid w:val="00AE4483"/>
    <w:rsid w:val="00AE4FD1"/>
    <w:rsid w:val="00AE5509"/>
    <w:rsid w:val="00AE5D95"/>
    <w:rsid w:val="00AE7E3D"/>
    <w:rsid w:val="00AF0D7A"/>
    <w:rsid w:val="00AF1FE0"/>
    <w:rsid w:val="00AF2C7D"/>
    <w:rsid w:val="00AF352B"/>
    <w:rsid w:val="00AF3869"/>
    <w:rsid w:val="00AF4D6F"/>
    <w:rsid w:val="00AF5212"/>
    <w:rsid w:val="00AF5961"/>
    <w:rsid w:val="00AF7446"/>
    <w:rsid w:val="00AF745B"/>
    <w:rsid w:val="00AF7C8B"/>
    <w:rsid w:val="00B0059E"/>
    <w:rsid w:val="00B00CFA"/>
    <w:rsid w:val="00B00FFB"/>
    <w:rsid w:val="00B0105E"/>
    <w:rsid w:val="00B012AE"/>
    <w:rsid w:val="00B013F0"/>
    <w:rsid w:val="00B01AF5"/>
    <w:rsid w:val="00B0249E"/>
    <w:rsid w:val="00B02B6C"/>
    <w:rsid w:val="00B02E38"/>
    <w:rsid w:val="00B03664"/>
    <w:rsid w:val="00B03ED7"/>
    <w:rsid w:val="00B04E8B"/>
    <w:rsid w:val="00B05FAC"/>
    <w:rsid w:val="00B067A8"/>
    <w:rsid w:val="00B06CEF"/>
    <w:rsid w:val="00B0755D"/>
    <w:rsid w:val="00B07BED"/>
    <w:rsid w:val="00B10BB9"/>
    <w:rsid w:val="00B10F70"/>
    <w:rsid w:val="00B11432"/>
    <w:rsid w:val="00B11E97"/>
    <w:rsid w:val="00B1236D"/>
    <w:rsid w:val="00B12915"/>
    <w:rsid w:val="00B1313F"/>
    <w:rsid w:val="00B1373A"/>
    <w:rsid w:val="00B14DB6"/>
    <w:rsid w:val="00B1565A"/>
    <w:rsid w:val="00B1639C"/>
    <w:rsid w:val="00B16426"/>
    <w:rsid w:val="00B1764E"/>
    <w:rsid w:val="00B17BF6"/>
    <w:rsid w:val="00B20062"/>
    <w:rsid w:val="00B20854"/>
    <w:rsid w:val="00B214D9"/>
    <w:rsid w:val="00B215C8"/>
    <w:rsid w:val="00B228BA"/>
    <w:rsid w:val="00B23115"/>
    <w:rsid w:val="00B235C0"/>
    <w:rsid w:val="00B23630"/>
    <w:rsid w:val="00B23D5A"/>
    <w:rsid w:val="00B23E3E"/>
    <w:rsid w:val="00B24322"/>
    <w:rsid w:val="00B24AE7"/>
    <w:rsid w:val="00B24C8D"/>
    <w:rsid w:val="00B25585"/>
    <w:rsid w:val="00B25BA2"/>
    <w:rsid w:val="00B26A6E"/>
    <w:rsid w:val="00B2780A"/>
    <w:rsid w:val="00B31E87"/>
    <w:rsid w:val="00B3346D"/>
    <w:rsid w:val="00B339B8"/>
    <w:rsid w:val="00B3628A"/>
    <w:rsid w:val="00B370D1"/>
    <w:rsid w:val="00B400CB"/>
    <w:rsid w:val="00B413A9"/>
    <w:rsid w:val="00B41729"/>
    <w:rsid w:val="00B417F1"/>
    <w:rsid w:val="00B41D30"/>
    <w:rsid w:val="00B42516"/>
    <w:rsid w:val="00B4254C"/>
    <w:rsid w:val="00B43274"/>
    <w:rsid w:val="00B43BB6"/>
    <w:rsid w:val="00B43E04"/>
    <w:rsid w:val="00B45E60"/>
    <w:rsid w:val="00B45E80"/>
    <w:rsid w:val="00B47AE1"/>
    <w:rsid w:val="00B47B3A"/>
    <w:rsid w:val="00B50268"/>
    <w:rsid w:val="00B5213B"/>
    <w:rsid w:val="00B52EE3"/>
    <w:rsid w:val="00B536C8"/>
    <w:rsid w:val="00B541C7"/>
    <w:rsid w:val="00B55157"/>
    <w:rsid w:val="00B551FB"/>
    <w:rsid w:val="00B55302"/>
    <w:rsid w:val="00B56615"/>
    <w:rsid w:val="00B5698C"/>
    <w:rsid w:val="00B57464"/>
    <w:rsid w:val="00B57FA1"/>
    <w:rsid w:val="00B60398"/>
    <w:rsid w:val="00B60A6A"/>
    <w:rsid w:val="00B61132"/>
    <w:rsid w:val="00B6119A"/>
    <w:rsid w:val="00B618D9"/>
    <w:rsid w:val="00B61AAB"/>
    <w:rsid w:val="00B637AE"/>
    <w:rsid w:val="00B63CA3"/>
    <w:rsid w:val="00B653A7"/>
    <w:rsid w:val="00B65791"/>
    <w:rsid w:val="00B66471"/>
    <w:rsid w:val="00B66473"/>
    <w:rsid w:val="00B665B9"/>
    <w:rsid w:val="00B670B7"/>
    <w:rsid w:val="00B670FF"/>
    <w:rsid w:val="00B67BD0"/>
    <w:rsid w:val="00B71C0D"/>
    <w:rsid w:val="00B72B42"/>
    <w:rsid w:val="00B73944"/>
    <w:rsid w:val="00B73B0B"/>
    <w:rsid w:val="00B74229"/>
    <w:rsid w:val="00B74DA0"/>
    <w:rsid w:val="00B75181"/>
    <w:rsid w:val="00B75BB8"/>
    <w:rsid w:val="00B76504"/>
    <w:rsid w:val="00B77015"/>
    <w:rsid w:val="00B81012"/>
    <w:rsid w:val="00B811B3"/>
    <w:rsid w:val="00B81490"/>
    <w:rsid w:val="00B81D8C"/>
    <w:rsid w:val="00B8200B"/>
    <w:rsid w:val="00B82063"/>
    <w:rsid w:val="00B83586"/>
    <w:rsid w:val="00B83623"/>
    <w:rsid w:val="00B8384A"/>
    <w:rsid w:val="00B84646"/>
    <w:rsid w:val="00B84A83"/>
    <w:rsid w:val="00B84F90"/>
    <w:rsid w:val="00B850A4"/>
    <w:rsid w:val="00B85313"/>
    <w:rsid w:val="00B862A7"/>
    <w:rsid w:val="00B866CE"/>
    <w:rsid w:val="00B86B12"/>
    <w:rsid w:val="00B8740E"/>
    <w:rsid w:val="00B87A10"/>
    <w:rsid w:val="00B87D96"/>
    <w:rsid w:val="00B90D7E"/>
    <w:rsid w:val="00B91898"/>
    <w:rsid w:val="00B91E6B"/>
    <w:rsid w:val="00B93282"/>
    <w:rsid w:val="00B94B5F"/>
    <w:rsid w:val="00B952F8"/>
    <w:rsid w:val="00B96039"/>
    <w:rsid w:val="00B96043"/>
    <w:rsid w:val="00B964B8"/>
    <w:rsid w:val="00B96BB1"/>
    <w:rsid w:val="00B974C9"/>
    <w:rsid w:val="00B97942"/>
    <w:rsid w:val="00B97A3B"/>
    <w:rsid w:val="00B97F8B"/>
    <w:rsid w:val="00BA005B"/>
    <w:rsid w:val="00BA01BA"/>
    <w:rsid w:val="00BA081D"/>
    <w:rsid w:val="00BA0B8E"/>
    <w:rsid w:val="00BA1688"/>
    <w:rsid w:val="00BA19CB"/>
    <w:rsid w:val="00BA1FEF"/>
    <w:rsid w:val="00BA21D6"/>
    <w:rsid w:val="00BA4033"/>
    <w:rsid w:val="00BA4C09"/>
    <w:rsid w:val="00BA5F36"/>
    <w:rsid w:val="00BA7B55"/>
    <w:rsid w:val="00BA7C92"/>
    <w:rsid w:val="00BB07D9"/>
    <w:rsid w:val="00BB0871"/>
    <w:rsid w:val="00BB0A7F"/>
    <w:rsid w:val="00BB0DF8"/>
    <w:rsid w:val="00BB1CF0"/>
    <w:rsid w:val="00BB1DE1"/>
    <w:rsid w:val="00BB4542"/>
    <w:rsid w:val="00BB5194"/>
    <w:rsid w:val="00BB6B1F"/>
    <w:rsid w:val="00BB7AD2"/>
    <w:rsid w:val="00BB7C29"/>
    <w:rsid w:val="00BC0526"/>
    <w:rsid w:val="00BC08F4"/>
    <w:rsid w:val="00BC1064"/>
    <w:rsid w:val="00BC10B5"/>
    <w:rsid w:val="00BC10CD"/>
    <w:rsid w:val="00BC14AC"/>
    <w:rsid w:val="00BC17CF"/>
    <w:rsid w:val="00BC1BF6"/>
    <w:rsid w:val="00BC279A"/>
    <w:rsid w:val="00BC301C"/>
    <w:rsid w:val="00BC34A1"/>
    <w:rsid w:val="00BC3B45"/>
    <w:rsid w:val="00BC3B86"/>
    <w:rsid w:val="00BC3EBE"/>
    <w:rsid w:val="00BC4383"/>
    <w:rsid w:val="00BC4DF9"/>
    <w:rsid w:val="00BC675E"/>
    <w:rsid w:val="00BC6868"/>
    <w:rsid w:val="00BC6C62"/>
    <w:rsid w:val="00BC70C5"/>
    <w:rsid w:val="00BC7B82"/>
    <w:rsid w:val="00BD0A4C"/>
    <w:rsid w:val="00BD29BF"/>
    <w:rsid w:val="00BD4683"/>
    <w:rsid w:val="00BD5426"/>
    <w:rsid w:val="00BD59E4"/>
    <w:rsid w:val="00BD633E"/>
    <w:rsid w:val="00BD70A9"/>
    <w:rsid w:val="00BD7171"/>
    <w:rsid w:val="00BE04E4"/>
    <w:rsid w:val="00BE0AA0"/>
    <w:rsid w:val="00BE1203"/>
    <w:rsid w:val="00BE141B"/>
    <w:rsid w:val="00BE1472"/>
    <w:rsid w:val="00BE26D7"/>
    <w:rsid w:val="00BE277F"/>
    <w:rsid w:val="00BE32A5"/>
    <w:rsid w:val="00BE3A1A"/>
    <w:rsid w:val="00BE3AE8"/>
    <w:rsid w:val="00BE544F"/>
    <w:rsid w:val="00BE54D4"/>
    <w:rsid w:val="00BE5C45"/>
    <w:rsid w:val="00BE75CE"/>
    <w:rsid w:val="00BF014E"/>
    <w:rsid w:val="00BF10BD"/>
    <w:rsid w:val="00BF1283"/>
    <w:rsid w:val="00BF17E7"/>
    <w:rsid w:val="00BF1E74"/>
    <w:rsid w:val="00BF25E5"/>
    <w:rsid w:val="00BF29CD"/>
    <w:rsid w:val="00BF3144"/>
    <w:rsid w:val="00BF3FDA"/>
    <w:rsid w:val="00BF7C74"/>
    <w:rsid w:val="00C007D7"/>
    <w:rsid w:val="00C00B1A"/>
    <w:rsid w:val="00C00DFF"/>
    <w:rsid w:val="00C0395E"/>
    <w:rsid w:val="00C046F8"/>
    <w:rsid w:val="00C05B8B"/>
    <w:rsid w:val="00C06D59"/>
    <w:rsid w:val="00C07508"/>
    <w:rsid w:val="00C07D50"/>
    <w:rsid w:val="00C07FB6"/>
    <w:rsid w:val="00C10370"/>
    <w:rsid w:val="00C11B45"/>
    <w:rsid w:val="00C12794"/>
    <w:rsid w:val="00C1308E"/>
    <w:rsid w:val="00C134CC"/>
    <w:rsid w:val="00C139F5"/>
    <w:rsid w:val="00C1437B"/>
    <w:rsid w:val="00C15346"/>
    <w:rsid w:val="00C15B07"/>
    <w:rsid w:val="00C15ECE"/>
    <w:rsid w:val="00C16FAF"/>
    <w:rsid w:val="00C177AB"/>
    <w:rsid w:val="00C17DE6"/>
    <w:rsid w:val="00C2005F"/>
    <w:rsid w:val="00C2090C"/>
    <w:rsid w:val="00C20A8F"/>
    <w:rsid w:val="00C21078"/>
    <w:rsid w:val="00C22E1D"/>
    <w:rsid w:val="00C236C9"/>
    <w:rsid w:val="00C244F6"/>
    <w:rsid w:val="00C247F4"/>
    <w:rsid w:val="00C24CD6"/>
    <w:rsid w:val="00C24E7B"/>
    <w:rsid w:val="00C251D3"/>
    <w:rsid w:val="00C25D0E"/>
    <w:rsid w:val="00C26EB9"/>
    <w:rsid w:val="00C26F4B"/>
    <w:rsid w:val="00C27535"/>
    <w:rsid w:val="00C2756A"/>
    <w:rsid w:val="00C30476"/>
    <w:rsid w:val="00C30627"/>
    <w:rsid w:val="00C310E8"/>
    <w:rsid w:val="00C313B6"/>
    <w:rsid w:val="00C3166E"/>
    <w:rsid w:val="00C32030"/>
    <w:rsid w:val="00C32405"/>
    <w:rsid w:val="00C3444E"/>
    <w:rsid w:val="00C34854"/>
    <w:rsid w:val="00C3524B"/>
    <w:rsid w:val="00C410A1"/>
    <w:rsid w:val="00C41BBF"/>
    <w:rsid w:val="00C424D8"/>
    <w:rsid w:val="00C426EB"/>
    <w:rsid w:val="00C42DFF"/>
    <w:rsid w:val="00C43C7C"/>
    <w:rsid w:val="00C43DC3"/>
    <w:rsid w:val="00C449A4"/>
    <w:rsid w:val="00C449D3"/>
    <w:rsid w:val="00C44CF3"/>
    <w:rsid w:val="00C45C60"/>
    <w:rsid w:val="00C4617A"/>
    <w:rsid w:val="00C46297"/>
    <w:rsid w:val="00C4664F"/>
    <w:rsid w:val="00C46AAD"/>
    <w:rsid w:val="00C46F27"/>
    <w:rsid w:val="00C50EBF"/>
    <w:rsid w:val="00C53551"/>
    <w:rsid w:val="00C536B2"/>
    <w:rsid w:val="00C541EE"/>
    <w:rsid w:val="00C54497"/>
    <w:rsid w:val="00C546B4"/>
    <w:rsid w:val="00C554F4"/>
    <w:rsid w:val="00C5636C"/>
    <w:rsid w:val="00C56557"/>
    <w:rsid w:val="00C56EBA"/>
    <w:rsid w:val="00C5703E"/>
    <w:rsid w:val="00C573DC"/>
    <w:rsid w:val="00C603AA"/>
    <w:rsid w:val="00C62AD9"/>
    <w:rsid w:val="00C62E38"/>
    <w:rsid w:val="00C6331B"/>
    <w:rsid w:val="00C644DA"/>
    <w:rsid w:val="00C64E3D"/>
    <w:rsid w:val="00C6619D"/>
    <w:rsid w:val="00C661E7"/>
    <w:rsid w:val="00C66406"/>
    <w:rsid w:val="00C66B8C"/>
    <w:rsid w:val="00C66F8B"/>
    <w:rsid w:val="00C670B4"/>
    <w:rsid w:val="00C67566"/>
    <w:rsid w:val="00C7061C"/>
    <w:rsid w:val="00C71A53"/>
    <w:rsid w:val="00C72017"/>
    <w:rsid w:val="00C72279"/>
    <w:rsid w:val="00C727C8"/>
    <w:rsid w:val="00C73141"/>
    <w:rsid w:val="00C743F6"/>
    <w:rsid w:val="00C759E6"/>
    <w:rsid w:val="00C7633A"/>
    <w:rsid w:val="00C812EF"/>
    <w:rsid w:val="00C81E1B"/>
    <w:rsid w:val="00C832BB"/>
    <w:rsid w:val="00C84570"/>
    <w:rsid w:val="00C8491F"/>
    <w:rsid w:val="00C8497F"/>
    <w:rsid w:val="00C84C95"/>
    <w:rsid w:val="00C85496"/>
    <w:rsid w:val="00C86793"/>
    <w:rsid w:val="00C86F6B"/>
    <w:rsid w:val="00C87080"/>
    <w:rsid w:val="00C8758A"/>
    <w:rsid w:val="00C8792A"/>
    <w:rsid w:val="00C90722"/>
    <w:rsid w:val="00C92265"/>
    <w:rsid w:val="00C92AF3"/>
    <w:rsid w:val="00C93016"/>
    <w:rsid w:val="00C9309E"/>
    <w:rsid w:val="00C9399C"/>
    <w:rsid w:val="00C93BD9"/>
    <w:rsid w:val="00C94462"/>
    <w:rsid w:val="00C949F3"/>
    <w:rsid w:val="00C94F9A"/>
    <w:rsid w:val="00C960E5"/>
    <w:rsid w:val="00CA06BA"/>
    <w:rsid w:val="00CA0967"/>
    <w:rsid w:val="00CA0C23"/>
    <w:rsid w:val="00CA1425"/>
    <w:rsid w:val="00CA18AA"/>
    <w:rsid w:val="00CA1E58"/>
    <w:rsid w:val="00CA2230"/>
    <w:rsid w:val="00CA26EB"/>
    <w:rsid w:val="00CA2F01"/>
    <w:rsid w:val="00CA3D8B"/>
    <w:rsid w:val="00CA3E66"/>
    <w:rsid w:val="00CA4E64"/>
    <w:rsid w:val="00CA53A5"/>
    <w:rsid w:val="00CA57ED"/>
    <w:rsid w:val="00CA59FB"/>
    <w:rsid w:val="00CA5E08"/>
    <w:rsid w:val="00CA6C30"/>
    <w:rsid w:val="00CB0E2B"/>
    <w:rsid w:val="00CB0F17"/>
    <w:rsid w:val="00CB20FD"/>
    <w:rsid w:val="00CB2307"/>
    <w:rsid w:val="00CB2A1D"/>
    <w:rsid w:val="00CB4DF4"/>
    <w:rsid w:val="00CB6F54"/>
    <w:rsid w:val="00CB7AF3"/>
    <w:rsid w:val="00CB7F61"/>
    <w:rsid w:val="00CC02DB"/>
    <w:rsid w:val="00CC18A9"/>
    <w:rsid w:val="00CC19DA"/>
    <w:rsid w:val="00CC1A16"/>
    <w:rsid w:val="00CC23A3"/>
    <w:rsid w:val="00CC3937"/>
    <w:rsid w:val="00CC4B17"/>
    <w:rsid w:val="00CC4DB5"/>
    <w:rsid w:val="00CC5BCB"/>
    <w:rsid w:val="00CC5DEA"/>
    <w:rsid w:val="00CC688F"/>
    <w:rsid w:val="00CC6B06"/>
    <w:rsid w:val="00CC6CCD"/>
    <w:rsid w:val="00CC7098"/>
    <w:rsid w:val="00CC74BA"/>
    <w:rsid w:val="00CC7C01"/>
    <w:rsid w:val="00CD0203"/>
    <w:rsid w:val="00CD0511"/>
    <w:rsid w:val="00CD0EAE"/>
    <w:rsid w:val="00CD2559"/>
    <w:rsid w:val="00CD2666"/>
    <w:rsid w:val="00CD2C87"/>
    <w:rsid w:val="00CD2EB1"/>
    <w:rsid w:val="00CD3020"/>
    <w:rsid w:val="00CD34B3"/>
    <w:rsid w:val="00CD3AE8"/>
    <w:rsid w:val="00CD3B48"/>
    <w:rsid w:val="00CD3E4B"/>
    <w:rsid w:val="00CD3FAA"/>
    <w:rsid w:val="00CD43FD"/>
    <w:rsid w:val="00CD4706"/>
    <w:rsid w:val="00CD4F70"/>
    <w:rsid w:val="00CD518F"/>
    <w:rsid w:val="00CD5A85"/>
    <w:rsid w:val="00CD60F2"/>
    <w:rsid w:val="00CD6238"/>
    <w:rsid w:val="00CD67DB"/>
    <w:rsid w:val="00CD7C53"/>
    <w:rsid w:val="00CE00FC"/>
    <w:rsid w:val="00CE0CB0"/>
    <w:rsid w:val="00CE14C7"/>
    <w:rsid w:val="00CE1870"/>
    <w:rsid w:val="00CE18FE"/>
    <w:rsid w:val="00CE2542"/>
    <w:rsid w:val="00CE2734"/>
    <w:rsid w:val="00CE38B3"/>
    <w:rsid w:val="00CE3B9C"/>
    <w:rsid w:val="00CE706D"/>
    <w:rsid w:val="00CE7754"/>
    <w:rsid w:val="00CF1558"/>
    <w:rsid w:val="00CF3296"/>
    <w:rsid w:val="00CF3A66"/>
    <w:rsid w:val="00CF4312"/>
    <w:rsid w:val="00CF5250"/>
    <w:rsid w:val="00CF69B1"/>
    <w:rsid w:val="00CF7267"/>
    <w:rsid w:val="00D00B29"/>
    <w:rsid w:val="00D00C44"/>
    <w:rsid w:val="00D0147F"/>
    <w:rsid w:val="00D028FF"/>
    <w:rsid w:val="00D02988"/>
    <w:rsid w:val="00D068D0"/>
    <w:rsid w:val="00D0745F"/>
    <w:rsid w:val="00D1199C"/>
    <w:rsid w:val="00D12052"/>
    <w:rsid w:val="00D1208B"/>
    <w:rsid w:val="00D13585"/>
    <w:rsid w:val="00D160AE"/>
    <w:rsid w:val="00D16AB8"/>
    <w:rsid w:val="00D16AC3"/>
    <w:rsid w:val="00D16F42"/>
    <w:rsid w:val="00D16FEB"/>
    <w:rsid w:val="00D1731F"/>
    <w:rsid w:val="00D1734E"/>
    <w:rsid w:val="00D17690"/>
    <w:rsid w:val="00D176F9"/>
    <w:rsid w:val="00D2094C"/>
    <w:rsid w:val="00D219D9"/>
    <w:rsid w:val="00D2337F"/>
    <w:rsid w:val="00D235A8"/>
    <w:rsid w:val="00D235FA"/>
    <w:rsid w:val="00D238D2"/>
    <w:rsid w:val="00D24257"/>
    <w:rsid w:val="00D252C2"/>
    <w:rsid w:val="00D25938"/>
    <w:rsid w:val="00D26EDA"/>
    <w:rsid w:val="00D303D4"/>
    <w:rsid w:val="00D304B6"/>
    <w:rsid w:val="00D30A41"/>
    <w:rsid w:val="00D313E9"/>
    <w:rsid w:val="00D31985"/>
    <w:rsid w:val="00D31EC8"/>
    <w:rsid w:val="00D32941"/>
    <w:rsid w:val="00D33352"/>
    <w:rsid w:val="00D339E8"/>
    <w:rsid w:val="00D34022"/>
    <w:rsid w:val="00D34531"/>
    <w:rsid w:val="00D3467A"/>
    <w:rsid w:val="00D346FC"/>
    <w:rsid w:val="00D353A1"/>
    <w:rsid w:val="00D3641B"/>
    <w:rsid w:val="00D3712B"/>
    <w:rsid w:val="00D37361"/>
    <w:rsid w:val="00D37C2B"/>
    <w:rsid w:val="00D40AAB"/>
    <w:rsid w:val="00D40B98"/>
    <w:rsid w:val="00D41601"/>
    <w:rsid w:val="00D41B57"/>
    <w:rsid w:val="00D41B6E"/>
    <w:rsid w:val="00D42E7A"/>
    <w:rsid w:val="00D43527"/>
    <w:rsid w:val="00D43739"/>
    <w:rsid w:val="00D4410F"/>
    <w:rsid w:val="00D44CF5"/>
    <w:rsid w:val="00D44E29"/>
    <w:rsid w:val="00D45188"/>
    <w:rsid w:val="00D46CAB"/>
    <w:rsid w:val="00D47BD3"/>
    <w:rsid w:val="00D509C9"/>
    <w:rsid w:val="00D50DFC"/>
    <w:rsid w:val="00D51DCF"/>
    <w:rsid w:val="00D52C62"/>
    <w:rsid w:val="00D53792"/>
    <w:rsid w:val="00D53898"/>
    <w:rsid w:val="00D53C7D"/>
    <w:rsid w:val="00D54686"/>
    <w:rsid w:val="00D54864"/>
    <w:rsid w:val="00D54D7E"/>
    <w:rsid w:val="00D559A4"/>
    <w:rsid w:val="00D56F3B"/>
    <w:rsid w:val="00D60DA8"/>
    <w:rsid w:val="00D62228"/>
    <w:rsid w:val="00D62449"/>
    <w:rsid w:val="00D628A8"/>
    <w:rsid w:val="00D64D3F"/>
    <w:rsid w:val="00D657D2"/>
    <w:rsid w:val="00D65B97"/>
    <w:rsid w:val="00D6624C"/>
    <w:rsid w:val="00D66437"/>
    <w:rsid w:val="00D67438"/>
    <w:rsid w:val="00D70D4E"/>
    <w:rsid w:val="00D70EBE"/>
    <w:rsid w:val="00D7110C"/>
    <w:rsid w:val="00D73B91"/>
    <w:rsid w:val="00D73D79"/>
    <w:rsid w:val="00D741C6"/>
    <w:rsid w:val="00D752C5"/>
    <w:rsid w:val="00D75FB7"/>
    <w:rsid w:val="00D77A57"/>
    <w:rsid w:val="00D77F2B"/>
    <w:rsid w:val="00D80111"/>
    <w:rsid w:val="00D81508"/>
    <w:rsid w:val="00D81C4D"/>
    <w:rsid w:val="00D8284C"/>
    <w:rsid w:val="00D82CF8"/>
    <w:rsid w:val="00D83058"/>
    <w:rsid w:val="00D83A59"/>
    <w:rsid w:val="00D83D97"/>
    <w:rsid w:val="00D83E1B"/>
    <w:rsid w:val="00D83ECE"/>
    <w:rsid w:val="00D84B67"/>
    <w:rsid w:val="00D84F5C"/>
    <w:rsid w:val="00D854A0"/>
    <w:rsid w:val="00D86214"/>
    <w:rsid w:val="00D86930"/>
    <w:rsid w:val="00D87C77"/>
    <w:rsid w:val="00D87C8D"/>
    <w:rsid w:val="00D87F21"/>
    <w:rsid w:val="00D908A8"/>
    <w:rsid w:val="00D90B37"/>
    <w:rsid w:val="00D90B42"/>
    <w:rsid w:val="00D91902"/>
    <w:rsid w:val="00D92873"/>
    <w:rsid w:val="00D93A5E"/>
    <w:rsid w:val="00D93BD7"/>
    <w:rsid w:val="00D94226"/>
    <w:rsid w:val="00D9526C"/>
    <w:rsid w:val="00D973B1"/>
    <w:rsid w:val="00D97973"/>
    <w:rsid w:val="00DA0C42"/>
    <w:rsid w:val="00DA0E01"/>
    <w:rsid w:val="00DA20B9"/>
    <w:rsid w:val="00DA2A4D"/>
    <w:rsid w:val="00DA2A84"/>
    <w:rsid w:val="00DA2B8F"/>
    <w:rsid w:val="00DA3D1A"/>
    <w:rsid w:val="00DA3ED5"/>
    <w:rsid w:val="00DA44B7"/>
    <w:rsid w:val="00DA45E2"/>
    <w:rsid w:val="00DA496C"/>
    <w:rsid w:val="00DA4A14"/>
    <w:rsid w:val="00DA4D08"/>
    <w:rsid w:val="00DA5658"/>
    <w:rsid w:val="00DA66D7"/>
    <w:rsid w:val="00DA7BF2"/>
    <w:rsid w:val="00DA7E0C"/>
    <w:rsid w:val="00DB08A8"/>
    <w:rsid w:val="00DB0B02"/>
    <w:rsid w:val="00DB1046"/>
    <w:rsid w:val="00DB122F"/>
    <w:rsid w:val="00DB14E2"/>
    <w:rsid w:val="00DB2C74"/>
    <w:rsid w:val="00DB2F8B"/>
    <w:rsid w:val="00DB662C"/>
    <w:rsid w:val="00DB6749"/>
    <w:rsid w:val="00DB6765"/>
    <w:rsid w:val="00DB772E"/>
    <w:rsid w:val="00DB7CF5"/>
    <w:rsid w:val="00DC02C6"/>
    <w:rsid w:val="00DC0AFC"/>
    <w:rsid w:val="00DC1154"/>
    <w:rsid w:val="00DC12AB"/>
    <w:rsid w:val="00DC2317"/>
    <w:rsid w:val="00DC2C00"/>
    <w:rsid w:val="00DC3559"/>
    <w:rsid w:val="00DC3906"/>
    <w:rsid w:val="00DC3EBC"/>
    <w:rsid w:val="00DC6285"/>
    <w:rsid w:val="00DC62D2"/>
    <w:rsid w:val="00DD23E1"/>
    <w:rsid w:val="00DD248A"/>
    <w:rsid w:val="00DD375B"/>
    <w:rsid w:val="00DD3D11"/>
    <w:rsid w:val="00DD3F9F"/>
    <w:rsid w:val="00DD4E7E"/>
    <w:rsid w:val="00DD4F5D"/>
    <w:rsid w:val="00DD571A"/>
    <w:rsid w:val="00DD5C1B"/>
    <w:rsid w:val="00DD660F"/>
    <w:rsid w:val="00DD7211"/>
    <w:rsid w:val="00DD7A48"/>
    <w:rsid w:val="00DD7B58"/>
    <w:rsid w:val="00DD7DFA"/>
    <w:rsid w:val="00DD7EDB"/>
    <w:rsid w:val="00DE2794"/>
    <w:rsid w:val="00DE4386"/>
    <w:rsid w:val="00DE44C3"/>
    <w:rsid w:val="00DE4ADC"/>
    <w:rsid w:val="00DE585A"/>
    <w:rsid w:val="00DE61F4"/>
    <w:rsid w:val="00DE7AD2"/>
    <w:rsid w:val="00DF02A7"/>
    <w:rsid w:val="00DF0BA7"/>
    <w:rsid w:val="00DF20D0"/>
    <w:rsid w:val="00DF272B"/>
    <w:rsid w:val="00DF2889"/>
    <w:rsid w:val="00DF3395"/>
    <w:rsid w:val="00DF3D8C"/>
    <w:rsid w:val="00DF3FE8"/>
    <w:rsid w:val="00DF47B7"/>
    <w:rsid w:val="00DF548C"/>
    <w:rsid w:val="00DF5702"/>
    <w:rsid w:val="00DF61CE"/>
    <w:rsid w:val="00DF65D4"/>
    <w:rsid w:val="00DF677B"/>
    <w:rsid w:val="00DF6977"/>
    <w:rsid w:val="00DF6DEF"/>
    <w:rsid w:val="00E01EC3"/>
    <w:rsid w:val="00E0244F"/>
    <w:rsid w:val="00E026D8"/>
    <w:rsid w:val="00E02AA6"/>
    <w:rsid w:val="00E032E1"/>
    <w:rsid w:val="00E0352F"/>
    <w:rsid w:val="00E03D7D"/>
    <w:rsid w:val="00E03E2B"/>
    <w:rsid w:val="00E040AE"/>
    <w:rsid w:val="00E0501A"/>
    <w:rsid w:val="00E05454"/>
    <w:rsid w:val="00E077E4"/>
    <w:rsid w:val="00E07B92"/>
    <w:rsid w:val="00E07FF6"/>
    <w:rsid w:val="00E1065D"/>
    <w:rsid w:val="00E10E96"/>
    <w:rsid w:val="00E12B0A"/>
    <w:rsid w:val="00E1383B"/>
    <w:rsid w:val="00E13F31"/>
    <w:rsid w:val="00E14CDF"/>
    <w:rsid w:val="00E14D9F"/>
    <w:rsid w:val="00E14F87"/>
    <w:rsid w:val="00E15074"/>
    <w:rsid w:val="00E15D41"/>
    <w:rsid w:val="00E166EC"/>
    <w:rsid w:val="00E16EA9"/>
    <w:rsid w:val="00E17AA2"/>
    <w:rsid w:val="00E17AB1"/>
    <w:rsid w:val="00E20490"/>
    <w:rsid w:val="00E21198"/>
    <w:rsid w:val="00E2120A"/>
    <w:rsid w:val="00E21E97"/>
    <w:rsid w:val="00E21F7E"/>
    <w:rsid w:val="00E22436"/>
    <w:rsid w:val="00E2258A"/>
    <w:rsid w:val="00E23A24"/>
    <w:rsid w:val="00E23B80"/>
    <w:rsid w:val="00E23BB5"/>
    <w:rsid w:val="00E23D3C"/>
    <w:rsid w:val="00E25282"/>
    <w:rsid w:val="00E25C1F"/>
    <w:rsid w:val="00E25D23"/>
    <w:rsid w:val="00E2695F"/>
    <w:rsid w:val="00E2727E"/>
    <w:rsid w:val="00E27C27"/>
    <w:rsid w:val="00E307E4"/>
    <w:rsid w:val="00E31885"/>
    <w:rsid w:val="00E31ED7"/>
    <w:rsid w:val="00E32064"/>
    <w:rsid w:val="00E32908"/>
    <w:rsid w:val="00E332B6"/>
    <w:rsid w:val="00E33722"/>
    <w:rsid w:val="00E337A9"/>
    <w:rsid w:val="00E33B12"/>
    <w:rsid w:val="00E35450"/>
    <w:rsid w:val="00E3575C"/>
    <w:rsid w:val="00E35AE9"/>
    <w:rsid w:val="00E36498"/>
    <w:rsid w:val="00E36AB0"/>
    <w:rsid w:val="00E37949"/>
    <w:rsid w:val="00E37B74"/>
    <w:rsid w:val="00E37D64"/>
    <w:rsid w:val="00E404F6"/>
    <w:rsid w:val="00E40AEA"/>
    <w:rsid w:val="00E42502"/>
    <w:rsid w:val="00E42688"/>
    <w:rsid w:val="00E43B96"/>
    <w:rsid w:val="00E440E7"/>
    <w:rsid w:val="00E44283"/>
    <w:rsid w:val="00E447A7"/>
    <w:rsid w:val="00E44E45"/>
    <w:rsid w:val="00E44EB4"/>
    <w:rsid w:val="00E45213"/>
    <w:rsid w:val="00E45EED"/>
    <w:rsid w:val="00E46221"/>
    <w:rsid w:val="00E50842"/>
    <w:rsid w:val="00E511F5"/>
    <w:rsid w:val="00E5173B"/>
    <w:rsid w:val="00E52220"/>
    <w:rsid w:val="00E533BB"/>
    <w:rsid w:val="00E55600"/>
    <w:rsid w:val="00E55A3B"/>
    <w:rsid w:val="00E55ECE"/>
    <w:rsid w:val="00E55FA6"/>
    <w:rsid w:val="00E563CA"/>
    <w:rsid w:val="00E57230"/>
    <w:rsid w:val="00E5742F"/>
    <w:rsid w:val="00E57A5C"/>
    <w:rsid w:val="00E60245"/>
    <w:rsid w:val="00E6203E"/>
    <w:rsid w:val="00E62624"/>
    <w:rsid w:val="00E62EC8"/>
    <w:rsid w:val="00E63038"/>
    <w:rsid w:val="00E63569"/>
    <w:rsid w:val="00E6388D"/>
    <w:rsid w:val="00E6438D"/>
    <w:rsid w:val="00E660B2"/>
    <w:rsid w:val="00E662E9"/>
    <w:rsid w:val="00E66992"/>
    <w:rsid w:val="00E675B4"/>
    <w:rsid w:val="00E70B75"/>
    <w:rsid w:val="00E71691"/>
    <w:rsid w:val="00E7171E"/>
    <w:rsid w:val="00E717CE"/>
    <w:rsid w:val="00E71900"/>
    <w:rsid w:val="00E724C7"/>
    <w:rsid w:val="00E738D5"/>
    <w:rsid w:val="00E73BE9"/>
    <w:rsid w:val="00E742C5"/>
    <w:rsid w:val="00E7472E"/>
    <w:rsid w:val="00E75792"/>
    <w:rsid w:val="00E75975"/>
    <w:rsid w:val="00E762F9"/>
    <w:rsid w:val="00E7759F"/>
    <w:rsid w:val="00E810FF"/>
    <w:rsid w:val="00E81177"/>
    <w:rsid w:val="00E81935"/>
    <w:rsid w:val="00E82133"/>
    <w:rsid w:val="00E82601"/>
    <w:rsid w:val="00E82B37"/>
    <w:rsid w:val="00E84150"/>
    <w:rsid w:val="00E84714"/>
    <w:rsid w:val="00E84814"/>
    <w:rsid w:val="00E8485B"/>
    <w:rsid w:val="00E84CF3"/>
    <w:rsid w:val="00E84E99"/>
    <w:rsid w:val="00E84F14"/>
    <w:rsid w:val="00E8573E"/>
    <w:rsid w:val="00E862D3"/>
    <w:rsid w:val="00E86748"/>
    <w:rsid w:val="00E86AAE"/>
    <w:rsid w:val="00E90094"/>
    <w:rsid w:val="00E907F8"/>
    <w:rsid w:val="00E92515"/>
    <w:rsid w:val="00E93621"/>
    <w:rsid w:val="00E93C57"/>
    <w:rsid w:val="00E94AD2"/>
    <w:rsid w:val="00E94B2B"/>
    <w:rsid w:val="00E964F1"/>
    <w:rsid w:val="00E97418"/>
    <w:rsid w:val="00E9799B"/>
    <w:rsid w:val="00EA0434"/>
    <w:rsid w:val="00EA0DD8"/>
    <w:rsid w:val="00EA12CA"/>
    <w:rsid w:val="00EA186F"/>
    <w:rsid w:val="00EA2424"/>
    <w:rsid w:val="00EA2F3C"/>
    <w:rsid w:val="00EA3438"/>
    <w:rsid w:val="00EA446F"/>
    <w:rsid w:val="00EA4473"/>
    <w:rsid w:val="00EA44FA"/>
    <w:rsid w:val="00EA50F7"/>
    <w:rsid w:val="00EA52B8"/>
    <w:rsid w:val="00EA5B2B"/>
    <w:rsid w:val="00EA6023"/>
    <w:rsid w:val="00EA667D"/>
    <w:rsid w:val="00EA6BF7"/>
    <w:rsid w:val="00EA7BEE"/>
    <w:rsid w:val="00EA7E6D"/>
    <w:rsid w:val="00EB3A97"/>
    <w:rsid w:val="00EB439B"/>
    <w:rsid w:val="00EB4E59"/>
    <w:rsid w:val="00EB56E9"/>
    <w:rsid w:val="00EB5C9C"/>
    <w:rsid w:val="00EB5CF8"/>
    <w:rsid w:val="00EB661C"/>
    <w:rsid w:val="00EB6D06"/>
    <w:rsid w:val="00EB6FB2"/>
    <w:rsid w:val="00EB795B"/>
    <w:rsid w:val="00EB79A0"/>
    <w:rsid w:val="00EC16B9"/>
    <w:rsid w:val="00EC1E06"/>
    <w:rsid w:val="00EC20E9"/>
    <w:rsid w:val="00EC3BF0"/>
    <w:rsid w:val="00EC3C05"/>
    <w:rsid w:val="00EC4067"/>
    <w:rsid w:val="00EC482F"/>
    <w:rsid w:val="00EC4C0E"/>
    <w:rsid w:val="00EC5976"/>
    <w:rsid w:val="00EC6F6E"/>
    <w:rsid w:val="00EC7160"/>
    <w:rsid w:val="00EC7ADD"/>
    <w:rsid w:val="00ED1209"/>
    <w:rsid w:val="00ED15D0"/>
    <w:rsid w:val="00ED1927"/>
    <w:rsid w:val="00ED2A00"/>
    <w:rsid w:val="00ED2E4F"/>
    <w:rsid w:val="00ED302B"/>
    <w:rsid w:val="00ED4103"/>
    <w:rsid w:val="00ED5353"/>
    <w:rsid w:val="00ED5B5F"/>
    <w:rsid w:val="00ED6B11"/>
    <w:rsid w:val="00ED7E09"/>
    <w:rsid w:val="00ED7F31"/>
    <w:rsid w:val="00EE2029"/>
    <w:rsid w:val="00EE248B"/>
    <w:rsid w:val="00EE259A"/>
    <w:rsid w:val="00EE2626"/>
    <w:rsid w:val="00EE274F"/>
    <w:rsid w:val="00EE319B"/>
    <w:rsid w:val="00EE417A"/>
    <w:rsid w:val="00EE4288"/>
    <w:rsid w:val="00EE5587"/>
    <w:rsid w:val="00EE577A"/>
    <w:rsid w:val="00EE5AE2"/>
    <w:rsid w:val="00EE5C74"/>
    <w:rsid w:val="00EE6CA8"/>
    <w:rsid w:val="00EE6E1D"/>
    <w:rsid w:val="00EF004B"/>
    <w:rsid w:val="00EF101D"/>
    <w:rsid w:val="00EF1138"/>
    <w:rsid w:val="00EF1A8A"/>
    <w:rsid w:val="00EF3CA3"/>
    <w:rsid w:val="00EF3EF8"/>
    <w:rsid w:val="00EF4157"/>
    <w:rsid w:val="00EF4427"/>
    <w:rsid w:val="00EF5821"/>
    <w:rsid w:val="00EF5D01"/>
    <w:rsid w:val="00EF5D58"/>
    <w:rsid w:val="00EF6788"/>
    <w:rsid w:val="00EF7043"/>
    <w:rsid w:val="00F017B2"/>
    <w:rsid w:val="00F0183F"/>
    <w:rsid w:val="00F01A3D"/>
    <w:rsid w:val="00F01BEA"/>
    <w:rsid w:val="00F03CF6"/>
    <w:rsid w:val="00F050FA"/>
    <w:rsid w:val="00F0582F"/>
    <w:rsid w:val="00F05A11"/>
    <w:rsid w:val="00F072D7"/>
    <w:rsid w:val="00F07335"/>
    <w:rsid w:val="00F076BA"/>
    <w:rsid w:val="00F11108"/>
    <w:rsid w:val="00F1149B"/>
    <w:rsid w:val="00F11D31"/>
    <w:rsid w:val="00F12447"/>
    <w:rsid w:val="00F12F8D"/>
    <w:rsid w:val="00F1387B"/>
    <w:rsid w:val="00F13C43"/>
    <w:rsid w:val="00F1470C"/>
    <w:rsid w:val="00F14F9F"/>
    <w:rsid w:val="00F15253"/>
    <w:rsid w:val="00F157CE"/>
    <w:rsid w:val="00F159CA"/>
    <w:rsid w:val="00F15A79"/>
    <w:rsid w:val="00F15EC2"/>
    <w:rsid w:val="00F1637D"/>
    <w:rsid w:val="00F16CA8"/>
    <w:rsid w:val="00F20DCF"/>
    <w:rsid w:val="00F21168"/>
    <w:rsid w:val="00F21A97"/>
    <w:rsid w:val="00F21BDC"/>
    <w:rsid w:val="00F22275"/>
    <w:rsid w:val="00F23905"/>
    <w:rsid w:val="00F24337"/>
    <w:rsid w:val="00F2548E"/>
    <w:rsid w:val="00F257F5"/>
    <w:rsid w:val="00F25BFA"/>
    <w:rsid w:val="00F25E36"/>
    <w:rsid w:val="00F26A54"/>
    <w:rsid w:val="00F26BD4"/>
    <w:rsid w:val="00F276D2"/>
    <w:rsid w:val="00F27AB7"/>
    <w:rsid w:val="00F27C1F"/>
    <w:rsid w:val="00F3056B"/>
    <w:rsid w:val="00F3258B"/>
    <w:rsid w:val="00F33133"/>
    <w:rsid w:val="00F341E1"/>
    <w:rsid w:val="00F3452C"/>
    <w:rsid w:val="00F345E3"/>
    <w:rsid w:val="00F35817"/>
    <w:rsid w:val="00F35861"/>
    <w:rsid w:val="00F35B74"/>
    <w:rsid w:val="00F35CCC"/>
    <w:rsid w:val="00F35E86"/>
    <w:rsid w:val="00F363BF"/>
    <w:rsid w:val="00F378E6"/>
    <w:rsid w:val="00F37ABC"/>
    <w:rsid w:val="00F4067C"/>
    <w:rsid w:val="00F408AA"/>
    <w:rsid w:val="00F409CF"/>
    <w:rsid w:val="00F427AF"/>
    <w:rsid w:val="00F43C01"/>
    <w:rsid w:val="00F440AD"/>
    <w:rsid w:val="00F44971"/>
    <w:rsid w:val="00F4512C"/>
    <w:rsid w:val="00F4633A"/>
    <w:rsid w:val="00F47288"/>
    <w:rsid w:val="00F4785F"/>
    <w:rsid w:val="00F47FDA"/>
    <w:rsid w:val="00F5048E"/>
    <w:rsid w:val="00F515E3"/>
    <w:rsid w:val="00F52537"/>
    <w:rsid w:val="00F5270B"/>
    <w:rsid w:val="00F5398B"/>
    <w:rsid w:val="00F53A3D"/>
    <w:rsid w:val="00F55EF8"/>
    <w:rsid w:val="00F55F6B"/>
    <w:rsid w:val="00F56677"/>
    <w:rsid w:val="00F579E5"/>
    <w:rsid w:val="00F57AA1"/>
    <w:rsid w:val="00F57B44"/>
    <w:rsid w:val="00F608B1"/>
    <w:rsid w:val="00F60B4D"/>
    <w:rsid w:val="00F61095"/>
    <w:rsid w:val="00F63300"/>
    <w:rsid w:val="00F6342E"/>
    <w:rsid w:val="00F639AB"/>
    <w:rsid w:val="00F642AE"/>
    <w:rsid w:val="00F642DF"/>
    <w:rsid w:val="00F654F4"/>
    <w:rsid w:val="00F65E8F"/>
    <w:rsid w:val="00F67FE8"/>
    <w:rsid w:val="00F70EF0"/>
    <w:rsid w:val="00F71591"/>
    <w:rsid w:val="00F71E6F"/>
    <w:rsid w:val="00F71E96"/>
    <w:rsid w:val="00F72894"/>
    <w:rsid w:val="00F73C59"/>
    <w:rsid w:val="00F75481"/>
    <w:rsid w:val="00F7574E"/>
    <w:rsid w:val="00F7672F"/>
    <w:rsid w:val="00F767FC"/>
    <w:rsid w:val="00F76A64"/>
    <w:rsid w:val="00F76C50"/>
    <w:rsid w:val="00F804D3"/>
    <w:rsid w:val="00F822C2"/>
    <w:rsid w:val="00F82330"/>
    <w:rsid w:val="00F8360E"/>
    <w:rsid w:val="00F83E88"/>
    <w:rsid w:val="00F847A2"/>
    <w:rsid w:val="00F85515"/>
    <w:rsid w:val="00F859A4"/>
    <w:rsid w:val="00F8603F"/>
    <w:rsid w:val="00F862CC"/>
    <w:rsid w:val="00F8705C"/>
    <w:rsid w:val="00F8728F"/>
    <w:rsid w:val="00F87A7E"/>
    <w:rsid w:val="00F90886"/>
    <w:rsid w:val="00F91131"/>
    <w:rsid w:val="00F91191"/>
    <w:rsid w:val="00F91253"/>
    <w:rsid w:val="00F91D29"/>
    <w:rsid w:val="00F92332"/>
    <w:rsid w:val="00F9241E"/>
    <w:rsid w:val="00F92922"/>
    <w:rsid w:val="00F93486"/>
    <w:rsid w:val="00F936A8"/>
    <w:rsid w:val="00F938AF"/>
    <w:rsid w:val="00F94CAC"/>
    <w:rsid w:val="00F94EC8"/>
    <w:rsid w:val="00F95FB1"/>
    <w:rsid w:val="00F97F66"/>
    <w:rsid w:val="00FA087F"/>
    <w:rsid w:val="00FA132C"/>
    <w:rsid w:val="00FA1F33"/>
    <w:rsid w:val="00FA3671"/>
    <w:rsid w:val="00FA48FC"/>
    <w:rsid w:val="00FA5453"/>
    <w:rsid w:val="00FA5D7D"/>
    <w:rsid w:val="00FA5E7A"/>
    <w:rsid w:val="00FA613B"/>
    <w:rsid w:val="00FA6740"/>
    <w:rsid w:val="00FA6A43"/>
    <w:rsid w:val="00FA6C35"/>
    <w:rsid w:val="00FA7136"/>
    <w:rsid w:val="00FA7990"/>
    <w:rsid w:val="00FB0502"/>
    <w:rsid w:val="00FB0DC4"/>
    <w:rsid w:val="00FB0DF3"/>
    <w:rsid w:val="00FB12AA"/>
    <w:rsid w:val="00FB26F3"/>
    <w:rsid w:val="00FB384A"/>
    <w:rsid w:val="00FB5E97"/>
    <w:rsid w:val="00FB6690"/>
    <w:rsid w:val="00FB66C1"/>
    <w:rsid w:val="00FB7A34"/>
    <w:rsid w:val="00FB7A80"/>
    <w:rsid w:val="00FB7D73"/>
    <w:rsid w:val="00FC0F45"/>
    <w:rsid w:val="00FC189B"/>
    <w:rsid w:val="00FC252C"/>
    <w:rsid w:val="00FC2AFA"/>
    <w:rsid w:val="00FC46FB"/>
    <w:rsid w:val="00FC4A82"/>
    <w:rsid w:val="00FC62F7"/>
    <w:rsid w:val="00FC6332"/>
    <w:rsid w:val="00FC656D"/>
    <w:rsid w:val="00FD1416"/>
    <w:rsid w:val="00FD1497"/>
    <w:rsid w:val="00FD1C65"/>
    <w:rsid w:val="00FD207F"/>
    <w:rsid w:val="00FD2DCC"/>
    <w:rsid w:val="00FD33C2"/>
    <w:rsid w:val="00FD4B32"/>
    <w:rsid w:val="00FD5812"/>
    <w:rsid w:val="00FD5E1E"/>
    <w:rsid w:val="00FD68AA"/>
    <w:rsid w:val="00FD73FB"/>
    <w:rsid w:val="00FD7D66"/>
    <w:rsid w:val="00FD7DA7"/>
    <w:rsid w:val="00FE0EA3"/>
    <w:rsid w:val="00FE19E2"/>
    <w:rsid w:val="00FE27FA"/>
    <w:rsid w:val="00FE38AD"/>
    <w:rsid w:val="00FE44C2"/>
    <w:rsid w:val="00FE4675"/>
    <w:rsid w:val="00FE5F7E"/>
    <w:rsid w:val="00FE6033"/>
    <w:rsid w:val="00FE63C7"/>
    <w:rsid w:val="00FE67C6"/>
    <w:rsid w:val="00FE7C53"/>
    <w:rsid w:val="00FF0038"/>
    <w:rsid w:val="00FF0650"/>
    <w:rsid w:val="00FF0CBD"/>
    <w:rsid w:val="00FF1009"/>
    <w:rsid w:val="00FF1F4B"/>
    <w:rsid w:val="00FF21DF"/>
    <w:rsid w:val="00FF2E9C"/>
    <w:rsid w:val="00FF3EA7"/>
    <w:rsid w:val="00FF4CE3"/>
    <w:rsid w:val="00FF57E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4C23E1"/>
  <w15:docId w15:val="{BB6F2F6F-4C79-4DF1-998F-2F1B62320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298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51DA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A5658"/>
    <w:pPr>
      <w:spacing w:after="0" w:line="240" w:lineRule="auto"/>
    </w:pPr>
  </w:style>
  <w:style w:type="paragraph" w:styleId="BalloonText">
    <w:name w:val="Balloon Text"/>
    <w:basedOn w:val="Normal"/>
    <w:link w:val="BalloonTextChar"/>
    <w:uiPriority w:val="99"/>
    <w:semiHidden/>
    <w:unhideWhenUsed/>
    <w:rsid w:val="00326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6C2D"/>
    <w:rPr>
      <w:rFonts w:ascii="Tahoma" w:hAnsi="Tahoma" w:cs="Tahoma"/>
      <w:sz w:val="16"/>
      <w:szCs w:val="16"/>
    </w:rPr>
  </w:style>
  <w:style w:type="paragraph" w:styleId="Header">
    <w:name w:val="header"/>
    <w:basedOn w:val="Normal"/>
    <w:link w:val="HeaderChar"/>
    <w:uiPriority w:val="99"/>
    <w:unhideWhenUsed/>
    <w:rsid w:val="00326C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6C2D"/>
  </w:style>
  <w:style w:type="paragraph" w:styleId="Footer">
    <w:name w:val="footer"/>
    <w:basedOn w:val="Normal"/>
    <w:link w:val="FooterChar"/>
    <w:uiPriority w:val="99"/>
    <w:unhideWhenUsed/>
    <w:rsid w:val="00326C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6C2D"/>
  </w:style>
  <w:style w:type="character" w:styleId="CommentReference">
    <w:name w:val="annotation reference"/>
    <w:basedOn w:val="DefaultParagraphFont"/>
    <w:uiPriority w:val="99"/>
    <w:semiHidden/>
    <w:unhideWhenUsed/>
    <w:rsid w:val="00A063F1"/>
    <w:rPr>
      <w:sz w:val="18"/>
      <w:szCs w:val="18"/>
    </w:rPr>
  </w:style>
  <w:style w:type="paragraph" w:styleId="CommentText">
    <w:name w:val="annotation text"/>
    <w:basedOn w:val="Normal"/>
    <w:link w:val="CommentTextChar"/>
    <w:uiPriority w:val="99"/>
    <w:unhideWhenUsed/>
    <w:rsid w:val="00A063F1"/>
    <w:pPr>
      <w:spacing w:line="240" w:lineRule="auto"/>
    </w:pPr>
    <w:rPr>
      <w:sz w:val="24"/>
      <w:szCs w:val="24"/>
    </w:rPr>
  </w:style>
  <w:style w:type="character" w:customStyle="1" w:styleId="CommentTextChar">
    <w:name w:val="Comment Text Char"/>
    <w:basedOn w:val="DefaultParagraphFont"/>
    <w:link w:val="CommentText"/>
    <w:uiPriority w:val="99"/>
    <w:rsid w:val="00A063F1"/>
    <w:rPr>
      <w:sz w:val="24"/>
      <w:szCs w:val="24"/>
    </w:rPr>
  </w:style>
  <w:style w:type="paragraph" w:styleId="CommentSubject">
    <w:name w:val="annotation subject"/>
    <w:basedOn w:val="CommentText"/>
    <w:next w:val="CommentText"/>
    <w:link w:val="CommentSubjectChar"/>
    <w:uiPriority w:val="99"/>
    <w:semiHidden/>
    <w:unhideWhenUsed/>
    <w:rsid w:val="00A063F1"/>
    <w:rPr>
      <w:b/>
      <w:bCs/>
      <w:sz w:val="20"/>
      <w:szCs w:val="20"/>
    </w:rPr>
  </w:style>
  <w:style w:type="character" w:customStyle="1" w:styleId="CommentSubjectChar">
    <w:name w:val="Comment Subject Char"/>
    <w:basedOn w:val="CommentTextChar"/>
    <w:link w:val="CommentSubject"/>
    <w:uiPriority w:val="99"/>
    <w:semiHidden/>
    <w:rsid w:val="00A063F1"/>
    <w:rPr>
      <w:b/>
      <w:bCs/>
      <w:sz w:val="20"/>
      <w:szCs w:val="20"/>
    </w:rPr>
  </w:style>
  <w:style w:type="paragraph" w:styleId="Revision">
    <w:name w:val="Revision"/>
    <w:hidden/>
    <w:uiPriority w:val="99"/>
    <w:semiHidden/>
    <w:rsid w:val="00F14F9F"/>
    <w:pPr>
      <w:spacing w:after="0" w:line="240" w:lineRule="auto"/>
    </w:pPr>
  </w:style>
  <w:style w:type="paragraph" w:styleId="Bibliography">
    <w:name w:val="Bibliography"/>
    <w:basedOn w:val="Normal"/>
    <w:next w:val="Normal"/>
    <w:uiPriority w:val="37"/>
    <w:unhideWhenUsed/>
    <w:rsid w:val="00402675"/>
  </w:style>
  <w:style w:type="paragraph" w:styleId="ListParagraph">
    <w:name w:val="List Paragraph"/>
    <w:basedOn w:val="Normal"/>
    <w:uiPriority w:val="34"/>
    <w:qFormat/>
    <w:rsid w:val="007E5C70"/>
    <w:pPr>
      <w:ind w:left="720"/>
      <w:contextualSpacing/>
    </w:pPr>
  </w:style>
  <w:style w:type="character" w:styleId="Hyperlink">
    <w:name w:val="Hyperlink"/>
    <w:basedOn w:val="DefaultParagraphFont"/>
    <w:uiPriority w:val="99"/>
    <w:unhideWhenUsed/>
    <w:rsid w:val="00996D78"/>
    <w:rPr>
      <w:color w:val="0000FF" w:themeColor="hyperlink"/>
      <w:u w:val="single"/>
    </w:rPr>
  </w:style>
  <w:style w:type="character" w:styleId="UnresolvedMention">
    <w:name w:val="Unresolved Mention"/>
    <w:basedOn w:val="DefaultParagraphFont"/>
    <w:uiPriority w:val="99"/>
    <w:semiHidden/>
    <w:unhideWhenUsed/>
    <w:rsid w:val="00996D78"/>
    <w:rPr>
      <w:color w:val="605E5C"/>
      <w:shd w:val="clear" w:color="auto" w:fill="E1DFDD"/>
    </w:rPr>
  </w:style>
  <w:style w:type="table" w:styleId="TableGrid">
    <w:name w:val="Table Grid"/>
    <w:basedOn w:val="TableNormal"/>
    <w:uiPriority w:val="59"/>
    <w:rsid w:val="004D4C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02988"/>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851DA8"/>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737F1F"/>
    <w:rPr>
      <w:b/>
      <w:bCs/>
    </w:rPr>
  </w:style>
  <w:style w:type="character" w:styleId="Emphasis">
    <w:name w:val="Emphasis"/>
    <w:basedOn w:val="DefaultParagraphFont"/>
    <w:uiPriority w:val="20"/>
    <w:qFormat/>
    <w:rsid w:val="00737F1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504342">
      <w:bodyDiv w:val="1"/>
      <w:marLeft w:val="0"/>
      <w:marRight w:val="0"/>
      <w:marTop w:val="0"/>
      <w:marBottom w:val="0"/>
      <w:divBdr>
        <w:top w:val="none" w:sz="0" w:space="0" w:color="auto"/>
        <w:left w:val="none" w:sz="0" w:space="0" w:color="auto"/>
        <w:bottom w:val="none" w:sz="0" w:space="0" w:color="auto"/>
        <w:right w:val="none" w:sz="0" w:space="0" w:color="auto"/>
      </w:divBdr>
    </w:div>
    <w:div w:id="438336230">
      <w:bodyDiv w:val="1"/>
      <w:marLeft w:val="0"/>
      <w:marRight w:val="0"/>
      <w:marTop w:val="0"/>
      <w:marBottom w:val="0"/>
      <w:divBdr>
        <w:top w:val="none" w:sz="0" w:space="0" w:color="auto"/>
        <w:left w:val="none" w:sz="0" w:space="0" w:color="auto"/>
        <w:bottom w:val="none" w:sz="0" w:space="0" w:color="auto"/>
        <w:right w:val="none" w:sz="0" w:space="0" w:color="auto"/>
      </w:divBdr>
    </w:div>
    <w:div w:id="878396812">
      <w:bodyDiv w:val="1"/>
      <w:marLeft w:val="0"/>
      <w:marRight w:val="0"/>
      <w:marTop w:val="0"/>
      <w:marBottom w:val="0"/>
      <w:divBdr>
        <w:top w:val="none" w:sz="0" w:space="0" w:color="auto"/>
        <w:left w:val="none" w:sz="0" w:space="0" w:color="auto"/>
        <w:bottom w:val="none" w:sz="0" w:space="0" w:color="auto"/>
        <w:right w:val="none" w:sz="0" w:space="0" w:color="auto"/>
      </w:divBdr>
    </w:div>
    <w:div w:id="905721471">
      <w:bodyDiv w:val="1"/>
      <w:marLeft w:val="0"/>
      <w:marRight w:val="0"/>
      <w:marTop w:val="0"/>
      <w:marBottom w:val="0"/>
      <w:divBdr>
        <w:top w:val="none" w:sz="0" w:space="0" w:color="auto"/>
        <w:left w:val="none" w:sz="0" w:space="0" w:color="auto"/>
        <w:bottom w:val="none" w:sz="0" w:space="0" w:color="auto"/>
        <w:right w:val="none" w:sz="0" w:space="0" w:color="auto"/>
      </w:divBdr>
    </w:div>
    <w:div w:id="114585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444218-E624-41A3-8DAB-8077716E4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9</TotalTime>
  <Pages>29</Pages>
  <Words>19229</Words>
  <Characters>109611</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2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p11wsu</dc:creator>
  <cp:keywords/>
  <dc:description/>
  <cp:lastModifiedBy>taramcf@yahoo.co.uk</cp:lastModifiedBy>
  <cp:revision>1364</cp:revision>
  <cp:lastPrinted>2024-07-16T13:26:00Z</cp:lastPrinted>
  <dcterms:created xsi:type="dcterms:W3CDTF">2024-06-17T16:01:00Z</dcterms:created>
  <dcterms:modified xsi:type="dcterms:W3CDTF">2025-11-2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6.0.36"&gt;&lt;session id="SGI6f6uK"/&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SIP_Label_fb276786-cf20-4f9d-b5c6-e06f7f4594c5_Enabled">
    <vt:lpwstr>true</vt:lpwstr>
  </property>
  <property fmtid="{D5CDD505-2E9C-101B-9397-08002B2CF9AE}" pid="6" name="MSIP_Label_fb276786-cf20-4f9d-b5c6-e06f7f4594c5_SetDate">
    <vt:lpwstr>2024-04-30T22:04:06Z</vt:lpwstr>
  </property>
  <property fmtid="{D5CDD505-2E9C-101B-9397-08002B2CF9AE}" pid="7" name="MSIP_Label_fb276786-cf20-4f9d-b5c6-e06f7f4594c5_Method">
    <vt:lpwstr>Standard</vt:lpwstr>
  </property>
  <property fmtid="{D5CDD505-2E9C-101B-9397-08002B2CF9AE}" pid="8" name="MSIP_Label_fb276786-cf20-4f9d-b5c6-e06f7f4594c5_Name">
    <vt:lpwstr>defa4170-0d19-0005-0004-bc88714345d2</vt:lpwstr>
  </property>
  <property fmtid="{D5CDD505-2E9C-101B-9397-08002B2CF9AE}" pid="9" name="MSIP_Label_fb276786-cf20-4f9d-b5c6-e06f7f4594c5_SiteId">
    <vt:lpwstr>d884ae64-32b1-4130-a449-4aa655c9a330</vt:lpwstr>
  </property>
  <property fmtid="{D5CDD505-2E9C-101B-9397-08002B2CF9AE}" pid="10" name="MSIP_Label_fb276786-cf20-4f9d-b5c6-e06f7f4594c5_ActionId">
    <vt:lpwstr>071dfdc0-44ce-41a5-acac-808c1a4292c4</vt:lpwstr>
  </property>
  <property fmtid="{D5CDD505-2E9C-101B-9397-08002B2CF9AE}" pid="11" name="MSIP_Label_fb276786-cf20-4f9d-b5c6-e06f7f4594c5_ContentBits">
    <vt:lpwstr>0</vt:lpwstr>
  </property>
</Properties>
</file>